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BA037" w14:textId="3AB05E1D" w:rsidR="0045475A" w:rsidRDefault="0045475A" w:rsidP="0045475A">
      <w:pPr>
        <w:tabs>
          <w:tab w:val="left" w:pos="1134"/>
          <w:tab w:val="left" w:pos="2268"/>
        </w:tabs>
        <w:spacing w:before="0" w:after="0" w:line="280" w:lineRule="atLeast"/>
        <w:jc w:val="left"/>
        <w:rPr>
          <w:sz w:val="36"/>
          <w:szCs w:val="36"/>
        </w:rPr>
      </w:pPr>
    </w:p>
    <w:p w14:paraId="4D1E3B31" w14:textId="77777777" w:rsidR="0045475A" w:rsidRDefault="0045475A" w:rsidP="0045475A">
      <w:pPr>
        <w:tabs>
          <w:tab w:val="left" w:pos="1134"/>
          <w:tab w:val="left" w:pos="2268"/>
        </w:tabs>
        <w:spacing w:before="0" w:after="0" w:line="280" w:lineRule="atLeast"/>
        <w:jc w:val="left"/>
        <w:rPr>
          <w:sz w:val="36"/>
          <w:szCs w:val="36"/>
        </w:rPr>
      </w:pPr>
      <w:bookmarkStart w:id="0" w:name="_Ref159943458"/>
      <w:bookmarkEnd w:id="0"/>
    </w:p>
    <w:p w14:paraId="1BD19F25" w14:textId="77777777" w:rsidR="0045475A" w:rsidRDefault="0045475A" w:rsidP="0045475A">
      <w:pPr>
        <w:tabs>
          <w:tab w:val="left" w:pos="1134"/>
          <w:tab w:val="left" w:pos="2268"/>
        </w:tabs>
        <w:spacing w:before="0" w:after="0" w:line="280" w:lineRule="atLeast"/>
        <w:jc w:val="left"/>
        <w:rPr>
          <w:sz w:val="36"/>
          <w:szCs w:val="36"/>
        </w:rPr>
      </w:pPr>
    </w:p>
    <w:p w14:paraId="53D307D6" w14:textId="4FEA6227" w:rsidR="0045475A" w:rsidRDefault="004B4EF7" w:rsidP="004B4EF7">
      <w:pPr>
        <w:tabs>
          <w:tab w:val="left" w:pos="2268"/>
        </w:tabs>
        <w:spacing w:before="0" w:after="0" w:line="280" w:lineRule="atLeast"/>
        <w:jc w:val="left"/>
        <w:rPr>
          <w:sz w:val="36"/>
          <w:szCs w:val="36"/>
        </w:rPr>
      </w:pPr>
      <w:r>
        <w:rPr>
          <w:sz w:val="36"/>
          <w:szCs w:val="36"/>
        </w:rPr>
        <w:tab/>
      </w:r>
    </w:p>
    <w:p w14:paraId="61E07BD3" w14:textId="77777777" w:rsidR="0045475A" w:rsidRDefault="0045475A" w:rsidP="00541AE6">
      <w:pPr>
        <w:tabs>
          <w:tab w:val="left" w:pos="1134"/>
          <w:tab w:val="left" w:pos="2268"/>
        </w:tabs>
        <w:spacing w:before="0" w:after="0" w:line="280" w:lineRule="atLeast"/>
        <w:jc w:val="left"/>
        <w:rPr>
          <w:sz w:val="36"/>
          <w:szCs w:val="36"/>
        </w:rPr>
      </w:pPr>
    </w:p>
    <w:p w14:paraId="7BFB3ABF" w14:textId="77777777" w:rsidR="0045475A" w:rsidRDefault="0045475A" w:rsidP="00541AE6">
      <w:pPr>
        <w:tabs>
          <w:tab w:val="left" w:pos="1134"/>
          <w:tab w:val="left" w:pos="2268"/>
        </w:tabs>
        <w:spacing w:before="0" w:after="0" w:line="280" w:lineRule="atLeast"/>
        <w:jc w:val="left"/>
        <w:rPr>
          <w:sz w:val="36"/>
          <w:szCs w:val="36"/>
        </w:rPr>
      </w:pPr>
    </w:p>
    <w:p w14:paraId="3BE0E2C8" w14:textId="77777777" w:rsidR="0045475A" w:rsidRDefault="0045475A" w:rsidP="00541AE6">
      <w:pPr>
        <w:tabs>
          <w:tab w:val="left" w:pos="1134"/>
          <w:tab w:val="left" w:pos="2268"/>
        </w:tabs>
        <w:spacing w:before="0" w:after="0" w:line="280" w:lineRule="atLeast"/>
        <w:jc w:val="left"/>
        <w:rPr>
          <w:sz w:val="36"/>
          <w:szCs w:val="36"/>
        </w:rPr>
      </w:pPr>
    </w:p>
    <w:p w14:paraId="3D68D51E" w14:textId="77777777" w:rsidR="0045475A" w:rsidRDefault="0045475A" w:rsidP="00E85027">
      <w:pPr>
        <w:tabs>
          <w:tab w:val="left" w:pos="1134"/>
          <w:tab w:val="left" w:pos="2268"/>
        </w:tabs>
        <w:spacing w:before="0" w:after="0" w:line="280" w:lineRule="atLeast"/>
        <w:rPr>
          <w:sz w:val="36"/>
          <w:szCs w:val="36"/>
        </w:rPr>
      </w:pPr>
    </w:p>
    <w:p w14:paraId="4D6EB428" w14:textId="0B469706" w:rsidR="00B245C3" w:rsidRPr="001F5B96" w:rsidRDefault="00541AE6" w:rsidP="00280147">
      <w:pPr>
        <w:tabs>
          <w:tab w:val="left" w:pos="1134"/>
          <w:tab w:val="left" w:pos="2268"/>
        </w:tabs>
        <w:spacing w:before="0" w:line="280" w:lineRule="atLeast"/>
        <w:jc w:val="left"/>
        <w:rPr>
          <w:sz w:val="28"/>
          <w:szCs w:val="28"/>
        </w:rPr>
      </w:pPr>
      <w:r w:rsidRPr="001F5B96">
        <w:rPr>
          <w:sz w:val="28"/>
          <w:szCs w:val="28"/>
        </w:rPr>
        <w:t>Projektarbeit</w:t>
      </w:r>
      <w:r w:rsidR="001A2C73" w:rsidRPr="001F5B96">
        <w:rPr>
          <w:sz w:val="28"/>
          <w:szCs w:val="28"/>
        </w:rPr>
        <w:t xml:space="preserve"> </w:t>
      </w:r>
      <w:r w:rsidR="00A63D24">
        <w:rPr>
          <w:sz w:val="28"/>
          <w:szCs w:val="28"/>
        </w:rPr>
        <w:t>Informatik 2</w:t>
      </w:r>
    </w:p>
    <w:p w14:paraId="1E62F863" w14:textId="43E7BB11" w:rsidR="00B245C3" w:rsidRPr="00B245C3" w:rsidRDefault="00A63D24" w:rsidP="00B245C3">
      <w:pPr>
        <w:tabs>
          <w:tab w:val="left" w:pos="1134"/>
          <w:tab w:val="left" w:pos="2268"/>
        </w:tabs>
        <w:spacing w:after="0" w:line="280" w:lineRule="atLeast"/>
        <w:jc w:val="left"/>
        <w:rPr>
          <w:b/>
          <w:bCs/>
          <w:sz w:val="40"/>
          <w:szCs w:val="40"/>
        </w:rPr>
      </w:pPr>
      <w:r>
        <w:rPr>
          <w:b/>
          <w:bCs/>
          <w:sz w:val="40"/>
          <w:szCs w:val="40"/>
        </w:rPr>
        <w:t>Datenbank Feuerwehr</w:t>
      </w:r>
      <w:r w:rsidR="00CE271D">
        <w:rPr>
          <w:b/>
          <w:bCs/>
          <w:sz w:val="40"/>
          <w:szCs w:val="40"/>
        </w:rPr>
        <w:t>- und Polizei-</w:t>
      </w:r>
      <w:commentRangeStart w:id="1"/>
      <w:r w:rsidR="00CE271D">
        <w:rPr>
          <w:b/>
          <w:bCs/>
          <w:sz w:val="40"/>
          <w:szCs w:val="40"/>
        </w:rPr>
        <w:t>L</w:t>
      </w:r>
      <w:r>
        <w:rPr>
          <w:b/>
          <w:bCs/>
          <w:sz w:val="40"/>
          <w:szCs w:val="40"/>
        </w:rPr>
        <w:t>aufkarten</w:t>
      </w:r>
      <w:commentRangeEnd w:id="1"/>
      <w:r w:rsidR="000C01CD">
        <w:rPr>
          <w:rStyle w:val="CommentReference"/>
        </w:rPr>
        <w:commentReference w:id="1"/>
      </w:r>
    </w:p>
    <w:p w14:paraId="41E9ECD8" w14:textId="3CD4C380" w:rsidR="00477025" w:rsidRDefault="00A63D24" w:rsidP="00B245C3">
      <w:pPr>
        <w:tabs>
          <w:tab w:val="left" w:pos="1134"/>
          <w:tab w:val="left" w:pos="2268"/>
        </w:tabs>
        <w:spacing w:after="0" w:line="280" w:lineRule="atLeast"/>
        <w:jc w:val="left"/>
        <w:rPr>
          <w:sz w:val="32"/>
          <w:szCs w:val="32"/>
        </w:rPr>
      </w:pPr>
      <w:r>
        <w:rPr>
          <w:sz w:val="32"/>
          <w:szCs w:val="32"/>
        </w:rPr>
        <w:t>Digital</w:t>
      </w:r>
      <w:r w:rsidR="00093940">
        <w:rPr>
          <w:sz w:val="32"/>
          <w:szCs w:val="32"/>
        </w:rPr>
        <w:t>e Verwaltung</w:t>
      </w:r>
      <w:r>
        <w:rPr>
          <w:sz w:val="32"/>
          <w:szCs w:val="32"/>
        </w:rPr>
        <w:t xml:space="preserve"> von Feuerwehr-</w:t>
      </w:r>
      <w:r w:rsidR="00A152F1">
        <w:rPr>
          <w:sz w:val="32"/>
          <w:szCs w:val="32"/>
        </w:rPr>
        <w:t>Einsatzkarten</w:t>
      </w:r>
      <w:r>
        <w:rPr>
          <w:sz w:val="32"/>
          <w:szCs w:val="32"/>
        </w:rPr>
        <w:t xml:space="preserve"> und Polizei-Laufkarten mit Hilfe von </w:t>
      </w:r>
      <w:r w:rsidR="00093940">
        <w:rPr>
          <w:sz w:val="32"/>
          <w:szCs w:val="32"/>
        </w:rPr>
        <w:t xml:space="preserve">Bosch </w:t>
      </w:r>
      <w:r>
        <w:rPr>
          <w:sz w:val="32"/>
          <w:szCs w:val="32"/>
        </w:rPr>
        <w:t>DigiCard</w:t>
      </w:r>
    </w:p>
    <w:p w14:paraId="0E5938A4" w14:textId="77777777" w:rsidR="00F77C0B" w:rsidRPr="00477025" w:rsidRDefault="00F77C0B" w:rsidP="00541AE6">
      <w:pPr>
        <w:tabs>
          <w:tab w:val="left" w:pos="1134"/>
          <w:tab w:val="left" w:pos="2268"/>
        </w:tabs>
        <w:spacing w:before="0" w:after="0" w:line="280" w:lineRule="atLeast"/>
        <w:jc w:val="left"/>
        <w:rPr>
          <w:sz w:val="32"/>
          <w:szCs w:val="32"/>
        </w:rPr>
      </w:pPr>
    </w:p>
    <w:p w14:paraId="1BE32E40" w14:textId="77777777" w:rsidR="0045475A" w:rsidRDefault="0045475A" w:rsidP="00541AE6">
      <w:pPr>
        <w:tabs>
          <w:tab w:val="left" w:pos="1134"/>
          <w:tab w:val="left" w:pos="2268"/>
        </w:tabs>
        <w:spacing w:before="0" w:after="0" w:line="280" w:lineRule="atLeast"/>
        <w:jc w:val="left"/>
        <w:rPr>
          <w:b/>
          <w:bCs/>
          <w:sz w:val="36"/>
          <w:szCs w:val="36"/>
        </w:rPr>
      </w:pPr>
    </w:p>
    <w:p w14:paraId="75721EFE" w14:textId="77777777" w:rsidR="0045475A" w:rsidRDefault="0045475A" w:rsidP="00541AE6">
      <w:pPr>
        <w:tabs>
          <w:tab w:val="left" w:pos="1134"/>
          <w:tab w:val="left" w:pos="2268"/>
        </w:tabs>
        <w:spacing w:before="0" w:after="0" w:line="280" w:lineRule="atLeast"/>
        <w:jc w:val="left"/>
        <w:rPr>
          <w:b/>
          <w:bCs/>
          <w:sz w:val="36"/>
          <w:szCs w:val="36"/>
        </w:rPr>
      </w:pPr>
    </w:p>
    <w:p w14:paraId="6AC58CE3" w14:textId="77777777" w:rsidR="00C92C81" w:rsidRDefault="00C92C81" w:rsidP="00541AE6">
      <w:pPr>
        <w:tabs>
          <w:tab w:val="left" w:pos="1134"/>
          <w:tab w:val="left" w:pos="2268"/>
        </w:tabs>
        <w:spacing w:before="0" w:after="0" w:line="280" w:lineRule="atLeast"/>
        <w:jc w:val="left"/>
        <w:rPr>
          <w:b/>
          <w:bCs/>
          <w:sz w:val="36"/>
          <w:szCs w:val="36"/>
        </w:rPr>
      </w:pPr>
    </w:p>
    <w:p w14:paraId="3878EF19" w14:textId="77777777" w:rsidR="006468DF" w:rsidRDefault="006468DF" w:rsidP="00794CA6">
      <w:pPr>
        <w:tabs>
          <w:tab w:val="left" w:pos="1134"/>
          <w:tab w:val="left" w:pos="2268"/>
        </w:tabs>
        <w:spacing w:before="0" w:after="0" w:line="280" w:lineRule="atLeast"/>
        <w:jc w:val="left"/>
        <w:rPr>
          <w:sz w:val="28"/>
          <w:szCs w:val="28"/>
        </w:rPr>
      </w:pPr>
    </w:p>
    <w:p w14:paraId="60292D9B" w14:textId="77777777" w:rsidR="006468DF" w:rsidRDefault="006468DF" w:rsidP="00794CA6">
      <w:pPr>
        <w:tabs>
          <w:tab w:val="left" w:pos="1134"/>
          <w:tab w:val="left" w:pos="2268"/>
        </w:tabs>
        <w:spacing w:before="0" w:after="0" w:line="280" w:lineRule="atLeast"/>
        <w:jc w:val="left"/>
        <w:rPr>
          <w:sz w:val="28"/>
          <w:szCs w:val="28"/>
        </w:rPr>
      </w:pPr>
    </w:p>
    <w:p w14:paraId="532AC686" w14:textId="77777777" w:rsidR="006468DF" w:rsidRDefault="006468DF" w:rsidP="00794CA6">
      <w:pPr>
        <w:tabs>
          <w:tab w:val="left" w:pos="1134"/>
          <w:tab w:val="left" w:pos="2268"/>
        </w:tabs>
        <w:spacing w:before="0" w:after="0" w:line="280" w:lineRule="atLeast"/>
        <w:jc w:val="left"/>
        <w:rPr>
          <w:sz w:val="28"/>
          <w:szCs w:val="28"/>
        </w:rPr>
      </w:pPr>
    </w:p>
    <w:p w14:paraId="5ED3F325" w14:textId="77777777" w:rsidR="006468DF" w:rsidRDefault="006468DF" w:rsidP="00794CA6">
      <w:pPr>
        <w:tabs>
          <w:tab w:val="left" w:pos="1134"/>
          <w:tab w:val="left" w:pos="2268"/>
        </w:tabs>
        <w:spacing w:before="0" w:after="0" w:line="280" w:lineRule="atLeast"/>
        <w:jc w:val="left"/>
        <w:rPr>
          <w:sz w:val="28"/>
          <w:szCs w:val="28"/>
        </w:rPr>
      </w:pPr>
    </w:p>
    <w:p w14:paraId="4422EF21" w14:textId="77777777" w:rsidR="00697CC7" w:rsidRDefault="00697CC7" w:rsidP="00794CA6">
      <w:pPr>
        <w:tabs>
          <w:tab w:val="left" w:pos="1134"/>
          <w:tab w:val="left" w:pos="2268"/>
        </w:tabs>
        <w:spacing w:before="0" w:after="0" w:line="280" w:lineRule="atLeast"/>
        <w:jc w:val="left"/>
        <w:rPr>
          <w:sz w:val="28"/>
          <w:szCs w:val="28"/>
        </w:rPr>
      </w:pPr>
    </w:p>
    <w:p w14:paraId="60C48D9A" w14:textId="77777777" w:rsidR="00697CC7" w:rsidRDefault="00697CC7" w:rsidP="00794CA6">
      <w:pPr>
        <w:tabs>
          <w:tab w:val="left" w:pos="1134"/>
          <w:tab w:val="left" w:pos="2268"/>
        </w:tabs>
        <w:spacing w:before="0" w:after="0" w:line="280" w:lineRule="atLeast"/>
        <w:jc w:val="left"/>
        <w:rPr>
          <w:sz w:val="28"/>
          <w:szCs w:val="28"/>
        </w:rPr>
      </w:pPr>
    </w:p>
    <w:p w14:paraId="6B30607A" w14:textId="743C51C2" w:rsidR="00697CC7" w:rsidRDefault="00697CC7" w:rsidP="00794CA6">
      <w:pPr>
        <w:tabs>
          <w:tab w:val="left" w:pos="1134"/>
          <w:tab w:val="left" w:pos="2268"/>
        </w:tabs>
        <w:spacing w:before="0" w:after="0" w:line="280" w:lineRule="atLeast"/>
        <w:jc w:val="left"/>
        <w:rPr>
          <w:sz w:val="28"/>
          <w:szCs w:val="28"/>
        </w:rPr>
      </w:pPr>
    </w:p>
    <w:p w14:paraId="4ABCBD99" w14:textId="77777777" w:rsidR="007C0EC9" w:rsidRDefault="007C0EC9" w:rsidP="00794CA6">
      <w:pPr>
        <w:tabs>
          <w:tab w:val="left" w:pos="1134"/>
          <w:tab w:val="left" w:pos="2268"/>
        </w:tabs>
        <w:spacing w:before="0" w:after="0" w:line="280" w:lineRule="atLeast"/>
        <w:jc w:val="left"/>
        <w:rPr>
          <w:sz w:val="28"/>
          <w:szCs w:val="28"/>
        </w:rPr>
      </w:pPr>
    </w:p>
    <w:p w14:paraId="02EDB8F6" w14:textId="77777777" w:rsidR="00697CC7" w:rsidRDefault="00697CC7" w:rsidP="00131C24">
      <w:pPr>
        <w:tabs>
          <w:tab w:val="left" w:pos="1134"/>
          <w:tab w:val="left" w:pos="2268"/>
        </w:tabs>
        <w:spacing w:before="0" w:after="0" w:line="280" w:lineRule="atLeast"/>
        <w:jc w:val="center"/>
        <w:rPr>
          <w:sz w:val="28"/>
          <w:szCs w:val="28"/>
        </w:rPr>
      </w:pPr>
    </w:p>
    <w:p w14:paraId="39245544" w14:textId="07F7A999" w:rsidR="00131C24" w:rsidRDefault="00E75B6A" w:rsidP="00E75B6A">
      <w:pPr>
        <w:tabs>
          <w:tab w:val="left" w:pos="1134"/>
        </w:tabs>
        <w:spacing w:before="0" w:after="0" w:line="280" w:lineRule="atLeast"/>
        <w:jc w:val="left"/>
        <w:rPr>
          <w:sz w:val="28"/>
          <w:szCs w:val="28"/>
        </w:rPr>
      </w:pPr>
      <w:r>
        <w:rPr>
          <w:sz w:val="28"/>
          <w:szCs w:val="28"/>
        </w:rPr>
        <w:tab/>
      </w:r>
    </w:p>
    <w:p w14:paraId="5A9D732E" w14:textId="77777777" w:rsidR="00E75B6A" w:rsidRDefault="00E75B6A" w:rsidP="00794CA6">
      <w:pPr>
        <w:tabs>
          <w:tab w:val="left" w:pos="1134"/>
          <w:tab w:val="left" w:pos="2268"/>
        </w:tabs>
        <w:spacing w:before="0" w:after="0" w:line="280" w:lineRule="atLeast"/>
        <w:jc w:val="left"/>
        <w:rPr>
          <w:sz w:val="28"/>
          <w:szCs w:val="28"/>
        </w:rPr>
      </w:pPr>
    </w:p>
    <w:p w14:paraId="2379A85B" w14:textId="77777777" w:rsidR="00131C24" w:rsidRDefault="00131C24" w:rsidP="00794CA6">
      <w:pPr>
        <w:tabs>
          <w:tab w:val="left" w:pos="1134"/>
          <w:tab w:val="left" w:pos="2268"/>
        </w:tabs>
        <w:spacing w:before="0" w:after="0" w:line="280" w:lineRule="atLeast"/>
        <w:jc w:val="left"/>
        <w:rPr>
          <w:sz w:val="28"/>
          <w:szCs w:val="28"/>
        </w:rPr>
      </w:pPr>
    </w:p>
    <w:p w14:paraId="49F7A477" w14:textId="77777777" w:rsidR="006E7E6E" w:rsidRDefault="006E7E6E" w:rsidP="00794CA6">
      <w:pPr>
        <w:tabs>
          <w:tab w:val="left" w:pos="1134"/>
          <w:tab w:val="left" w:pos="2268"/>
        </w:tabs>
        <w:spacing w:before="0" w:after="0" w:line="280" w:lineRule="atLeast"/>
        <w:jc w:val="left"/>
        <w:rPr>
          <w:sz w:val="28"/>
          <w:szCs w:val="28"/>
        </w:rPr>
      </w:pPr>
    </w:p>
    <w:tbl>
      <w:tblPr>
        <w:tblStyle w:val="TableGrid"/>
        <w:tblW w:w="936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49"/>
        <w:gridCol w:w="3381"/>
        <w:gridCol w:w="2431"/>
      </w:tblGrid>
      <w:tr w:rsidR="00945AE3" w14:paraId="5C727915" w14:textId="78FEF73E" w:rsidTr="007A036C">
        <w:trPr>
          <w:trHeight w:val="954"/>
        </w:trPr>
        <w:tc>
          <w:tcPr>
            <w:tcW w:w="3549" w:type="dxa"/>
          </w:tcPr>
          <w:p w14:paraId="5E7B70B7" w14:textId="6E175920" w:rsidR="00945AE3" w:rsidRPr="00A63D24" w:rsidRDefault="00945AE3" w:rsidP="006C1DF9">
            <w:pPr>
              <w:tabs>
                <w:tab w:val="left" w:pos="1134"/>
                <w:tab w:val="left" w:pos="2268"/>
              </w:tabs>
              <w:spacing w:before="0" w:after="0" w:line="280" w:lineRule="atLeast"/>
              <w:jc w:val="left"/>
              <w:rPr>
                <w:b/>
                <w:bCs/>
                <w:sz w:val="22"/>
                <w:szCs w:val="22"/>
              </w:rPr>
            </w:pPr>
            <w:r w:rsidRPr="00A56928">
              <w:rPr>
                <w:b/>
                <w:bCs/>
                <w:sz w:val="22"/>
                <w:szCs w:val="22"/>
              </w:rPr>
              <w:t>Linus von Malt</w:t>
            </w:r>
            <w:r w:rsidRPr="00A63D24">
              <w:rPr>
                <w:b/>
                <w:bCs/>
                <w:sz w:val="22"/>
                <w:szCs w:val="22"/>
              </w:rPr>
              <w:t>zan</w:t>
            </w:r>
          </w:p>
          <w:p w14:paraId="373BD9DD" w14:textId="77777777" w:rsidR="00945AE3" w:rsidRPr="00D31A4C" w:rsidRDefault="00A63D24" w:rsidP="006C1DF9">
            <w:pPr>
              <w:tabs>
                <w:tab w:val="left" w:pos="1134"/>
                <w:tab w:val="left" w:pos="2268"/>
              </w:tabs>
              <w:spacing w:before="0" w:after="0" w:line="280" w:lineRule="atLeast"/>
              <w:jc w:val="left"/>
              <w:rPr>
                <w:b/>
                <w:sz w:val="22"/>
                <w:szCs w:val="22"/>
              </w:rPr>
            </w:pPr>
            <w:r w:rsidRPr="00D31A4C">
              <w:rPr>
                <w:b/>
                <w:sz w:val="22"/>
                <w:szCs w:val="22"/>
              </w:rPr>
              <w:t>Philipp Brocher</w:t>
            </w:r>
          </w:p>
          <w:p w14:paraId="459B9030" w14:textId="02DB4045" w:rsidR="00A63D24" w:rsidRPr="00A31BB5" w:rsidRDefault="00A63D24" w:rsidP="006C1DF9">
            <w:pPr>
              <w:tabs>
                <w:tab w:val="left" w:pos="1134"/>
                <w:tab w:val="left" w:pos="2268"/>
              </w:tabs>
              <w:spacing w:before="0" w:after="0" w:line="280" w:lineRule="atLeast"/>
              <w:jc w:val="left"/>
              <w:rPr>
                <w:sz w:val="22"/>
                <w:szCs w:val="22"/>
              </w:rPr>
            </w:pPr>
            <w:r w:rsidRPr="00D31A4C">
              <w:rPr>
                <w:b/>
                <w:sz w:val="22"/>
                <w:szCs w:val="22"/>
              </w:rPr>
              <w:t>Erik Siegel</w:t>
            </w:r>
          </w:p>
        </w:tc>
        <w:tc>
          <w:tcPr>
            <w:tcW w:w="3381" w:type="dxa"/>
          </w:tcPr>
          <w:p w14:paraId="5B26BBD3" w14:textId="77777777" w:rsidR="00945AE3" w:rsidRPr="00A31BB5" w:rsidRDefault="00945AE3" w:rsidP="006C1DF9">
            <w:pPr>
              <w:tabs>
                <w:tab w:val="left" w:pos="1134"/>
                <w:tab w:val="left" w:pos="2268"/>
              </w:tabs>
              <w:spacing w:before="0" w:after="0" w:line="280" w:lineRule="atLeast"/>
              <w:jc w:val="left"/>
              <w:rPr>
                <w:sz w:val="22"/>
                <w:szCs w:val="22"/>
              </w:rPr>
            </w:pPr>
          </w:p>
          <w:p w14:paraId="7BF761DE" w14:textId="2A6E9976" w:rsidR="00945AE3" w:rsidRPr="00A56928" w:rsidRDefault="00945AE3" w:rsidP="006C1DF9">
            <w:pPr>
              <w:tabs>
                <w:tab w:val="left" w:pos="1134"/>
                <w:tab w:val="left" w:pos="2268"/>
              </w:tabs>
              <w:spacing w:before="0" w:after="0" w:line="280" w:lineRule="atLeast"/>
              <w:jc w:val="left"/>
              <w:rPr>
                <w:sz w:val="22"/>
                <w:szCs w:val="22"/>
              </w:rPr>
            </w:pPr>
            <w:r w:rsidRPr="00A56928">
              <w:rPr>
                <w:sz w:val="22"/>
                <w:szCs w:val="22"/>
              </w:rPr>
              <w:t>Bosch Building Technologies</w:t>
            </w:r>
          </w:p>
        </w:tc>
        <w:tc>
          <w:tcPr>
            <w:tcW w:w="2431" w:type="dxa"/>
          </w:tcPr>
          <w:p w14:paraId="3C49B017" w14:textId="77777777" w:rsidR="00034000" w:rsidRDefault="00034000" w:rsidP="006C1DF9">
            <w:pPr>
              <w:tabs>
                <w:tab w:val="left" w:pos="1134"/>
                <w:tab w:val="left" w:pos="2268"/>
              </w:tabs>
              <w:spacing w:before="0" w:after="0" w:line="280" w:lineRule="atLeast"/>
              <w:jc w:val="left"/>
              <w:rPr>
                <w:sz w:val="22"/>
                <w:szCs w:val="22"/>
              </w:rPr>
            </w:pPr>
          </w:p>
          <w:p w14:paraId="685FEBB9" w14:textId="1D2BA64C" w:rsidR="00945AE3" w:rsidRPr="00A56928" w:rsidRDefault="00945AE3" w:rsidP="006C1DF9">
            <w:pPr>
              <w:tabs>
                <w:tab w:val="left" w:pos="1134"/>
                <w:tab w:val="left" w:pos="2268"/>
              </w:tabs>
              <w:spacing w:before="0" w:after="0" w:line="280" w:lineRule="atLeast"/>
              <w:jc w:val="left"/>
              <w:rPr>
                <w:sz w:val="22"/>
                <w:szCs w:val="22"/>
              </w:rPr>
            </w:pPr>
            <w:r w:rsidRPr="00A56928">
              <w:rPr>
                <w:sz w:val="22"/>
                <w:szCs w:val="22"/>
              </w:rPr>
              <w:t>Duale Hoschule Baden-W</w:t>
            </w:r>
            <w:r w:rsidR="00A56928" w:rsidRPr="00A56928">
              <w:rPr>
                <w:sz w:val="22"/>
                <w:szCs w:val="22"/>
              </w:rPr>
              <w:t xml:space="preserve">ürttemberg </w:t>
            </w:r>
          </w:p>
        </w:tc>
      </w:tr>
    </w:tbl>
    <w:p w14:paraId="7A9F08A9" w14:textId="552C015C" w:rsidR="006C1DF9" w:rsidRPr="006468DF" w:rsidRDefault="006C1DF9" w:rsidP="006C1DF9">
      <w:pPr>
        <w:tabs>
          <w:tab w:val="left" w:pos="1134"/>
          <w:tab w:val="left" w:pos="2268"/>
        </w:tabs>
        <w:spacing w:before="0" w:after="0" w:line="280" w:lineRule="atLeast"/>
        <w:jc w:val="left"/>
        <w:sectPr w:rsidR="006C1DF9" w:rsidRPr="006468DF" w:rsidSect="00D57D2C">
          <w:headerReference w:type="even" r:id="rId12"/>
          <w:headerReference w:type="default" r:id="rId13"/>
          <w:footerReference w:type="even" r:id="rId14"/>
          <w:footerReference w:type="default" r:id="rId15"/>
          <w:headerReference w:type="first" r:id="rId16"/>
          <w:footerReference w:type="first" r:id="rId17"/>
          <w:pgSz w:w="11906" w:h="16838"/>
          <w:pgMar w:top="2319" w:right="1440" w:bottom="1276" w:left="1440" w:header="1418" w:footer="340" w:gutter="0"/>
          <w:pgNumType w:fmt="upperRoman"/>
          <w:cols w:space="708"/>
          <w:titlePg/>
          <w:docGrid w:linePitch="360"/>
        </w:sectPr>
      </w:pPr>
    </w:p>
    <w:p w14:paraId="6E4D46A7" w14:textId="77777777" w:rsidR="00A63D24" w:rsidRDefault="00A63D24" w:rsidP="00A63D24">
      <w:pPr>
        <w:pStyle w:val="berschriftRmischnichtimInhaltsverzeichnis"/>
        <w:numPr>
          <w:ilvl w:val="0"/>
          <w:numId w:val="0"/>
        </w:numPr>
        <w:rPr>
          <w:szCs w:val="40"/>
        </w:rPr>
      </w:pPr>
    </w:p>
    <w:p w14:paraId="493ACD4A" w14:textId="77777777" w:rsidR="00CE271D" w:rsidRPr="00CE271D" w:rsidRDefault="00CE271D" w:rsidP="00CE271D"/>
    <w:p w14:paraId="5086A177" w14:textId="4F1EDE91" w:rsidR="00A63D24" w:rsidRPr="00DC3082" w:rsidRDefault="00A63D24" w:rsidP="00A63D24">
      <w:pPr>
        <w:pStyle w:val="berschriftRmischnichtimInhaltsverzeichnis"/>
        <w:numPr>
          <w:ilvl w:val="0"/>
          <w:numId w:val="0"/>
        </w:numPr>
        <w:rPr>
          <w:szCs w:val="40"/>
        </w:rPr>
      </w:pPr>
      <w:r w:rsidRPr="00DC3082">
        <w:rPr>
          <w:szCs w:val="40"/>
        </w:rPr>
        <w:t>Erklärung zum Programmentwurf</w:t>
      </w:r>
    </w:p>
    <w:p w14:paraId="57ED2420" w14:textId="77777777" w:rsidR="00A63D24" w:rsidRPr="008A7C3B" w:rsidRDefault="00A63D24" w:rsidP="00A63D24">
      <w:r w:rsidRPr="008A7C3B">
        <w:t>gem. § 5(2) der „Studien- und Prüfungsordnung DHBW Technik“ vom 18. Mai 2009.</w:t>
      </w:r>
    </w:p>
    <w:p w14:paraId="3F8FCDEB" w14:textId="77777777" w:rsidR="00A63D24" w:rsidRPr="008A7C3B" w:rsidRDefault="00A63D24" w:rsidP="00A63D24">
      <w:r w:rsidRPr="008A7C3B">
        <w:t>Hiermit erkläre ich, dass ich den vorgelegten Programmentwurf selbständig angefertigt, nicht anderweitig zu Prüfungszwecken vorgelegt und keine anderen als die angegebenen Hilfsmittel verwendet hab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83"/>
        <w:gridCol w:w="1418"/>
        <w:gridCol w:w="283"/>
        <w:gridCol w:w="2410"/>
        <w:gridCol w:w="284"/>
        <w:gridCol w:w="2976"/>
      </w:tblGrid>
      <w:tr w:rsidR="00A63D24" w:rsidRPr="008A7C3B" w14:paraId="78A148F5" w14:textId="77777777" w:rsidTr="00654B98">
        <w:trPr>
          <w:trHeight w:val="976"/>
        </w:trPr>
        <w:tc>
          <w:tcPr>
            <w:tcW w:w="1418" w:type="dxa"/>
            <w:tcBorders>
              <w:bottom w:val="single" w:sz="4" w:space="0" w:color="auto"/>
            </w:tcBorders>
          </w:tcPr>
          <w:p w14:paraId="0ADB989A" w14:textId="77777777" w:rsidR="00A63D24" w:rsidRPr="008A7C3B" w:rsidRDefault="00A63D24" w:rsidP="00654B98">
            <w:pPr>
              <w:pStyle w:val="Tabellentext"/>
            </w:pPr>
            <w:r>
              <w:t>Friedrichshafen</w:t>
            </w:r>
          </w:p>
        </w:tc>
        <w:tc>
          <w:tcPr>
            <w:tcW w:w="283" w:type="dxa"/>
          </w:tcPr>
          <w:p w14:paraId="2579F276" w14:textId="77777777" w:rsidR="00A63D24" w:rsidRPr="008A7C3B" w:rsidRDefault="00A63D24" w:rsidP="00654B98">
            <w:pPr>
              <w:pStyle w:val="Tabellentext"/>
            </w:pPr>
          </w:p>
        </w:tc>
        <w:tc>
          <w:tcPr>
            <w:tcW w:w="1418" w:type="dxa"/>
            <w:tcBorders>
              <w:bottom w:val="single" w:sz="4" w:space="0" w:color="auto"/>
            </w:tcBorders>
          </w:tcPr>
          <w:p w14:paraId="52575A47" w14:textId="77777777" w:rsidR="00A63D24" w:rsidRPr="008A7C3B" w:rsidRDefault="00A63D24" w:rsidP="00654B98">
            <w:pPr>
              <w:pStyle w:val="Tabellentext"/>
            </w:pPr>
          </w:p>
        </w:tc>
        <w:tc>
          <w:tcPr>
            <w:tcW w:w="283" w:type="dxa"/>
          </w:tcPr>
          <w:p w14:paraId="7C2F4595" w14:textId="77777777" w:rsidR="00A63D24" w:rsidRPr="008A7C3B" w:rsidRDefault="00A63D24" w:rsidP="00654B98">
            <w:pPr>
              <w:pStyle w:val="Tabellentext"/>
            </w:pPr>
          </w:p>
        </w:tc>
        <w:tc>
          <w:tcPr>
            <w:tcW w:w="2410" w:type="dxa"/>
            <w:tcBorders>
              <w:bottom w:val="single" w:sz="4" w:space="0" w:color="auto"/>
            </w:tcBorders>
          </w:tcPr>
          <w:p w14:paraId="3C8D65A2" w14:textId="77777777" w:rsidR="00A63D24" w:rsidRPr="008A7C3B" w:rsidRDefault="00A63D24" w:rsidP="00654B98">
            <w:pPr>
              <w:pStyle w:val="Tabellentext"/>
            </w:pPr>
            <w:r>
              <w:t>8727118</w:t>
            </w:r>
          </w:p>
        </w:tc>
        <w:tc>
          <w:tcPr>
            <w:tcW w:w="284" w:type="dxa"/>
          </w:tcPr>
          <w:p w14:paraId="1780BF1C" w14:textId="77777777" w:rsidR="00A63D24" w:rsidRPr="008A7C3B" w:rsidRDefault="00A63D24" w:rsidP="00654B98">
            <w:pPr>
              <w:pStyle w:val="Tabellentext"/>
            </w:pPr>
          </w:p>
        </w:tc>
        <w:tc>
          <w:tcPr>
            <w:tcW w:w="2976" w:type="dxa"/>
            <w:tcBorders>
              <w:bottom w:val="single" w:sz="4" w:space="0" w:color="auto"/>
            </w:tcBorders>
          </w:tcPr>
          <w:p w14:paraId="4130650C" w14:textId="77777777" w:rsidR="00A63D24" w:rsidRPr="008A7C3B" w:rsidRDefault="00A63D24" w:rsidP="00654B98">
            <w:pPr>
              <w:pStyle w:val="Tabellentext"/>
            </w:pPr>
          </w:p>
        </w:tc>
      </w:tr>
      <w:tr w:rsidR="00A63D24" w:rsidRPr="008A7C3B" w14:paraId="55DE2CEA" w14:textId="77777777" w:rsidTr="00654B98">
        <w:tc>
          <w:tcPr>
            <w:tcW w:w="1418" w:type="dxa"/>
            <w:tcBorders>
              <w:top w:val="single" w:sz="4" w:space="0" w:color="auto"/>
            </w:tcBorders>
          </w:tcPr>
          <w:p w14:paraId="5E78E9C5" w14:textId="77777777" w:rsidR="00A63D24" w:rsidRPr="008A7C3B" w:rsidRDefault="00A63D24" w:rsidP="00654B98">
            <w:pPr>
              <w:pStyle w:val="Tabellentext"/>
              <w:jc w:val="center"/>
            </w:pPr>
            <w:r w:rsidRPr="008A7C3B">
              <w:t>Ort</w:t>
            </w:r>
          </w:p>
        </w:tc>
        <w:tc>
          <w:tcPr>
            <w:tcW w:w="283" w:type="dxa"/>
          </w:tcPr>
          <w:p w14:paraId="5FAD13B0" w14:textId="77777777" w:rsidR="00A63D24" w:rsidRPr="008A7C3B" w:rsidRDefault="00A63D24" w:rsidP="00654B98">
            <w:pPr>
              <w:pStyle w:val="Tabellentext"/>
            </w:pPr>
          </w:p>
        </w:tc>
        <w:tc>
          <w:tcPr>
            <w:tcW w:w="1418" w:type="dxa"/>
            <w:tcBorders>
              <w:top w:val="single" w:sz="4" w:space="0" w:color="auto"/>
            </w:tcBorders>
          </w:tcPr>
          <w:p w14:paraId="0DD94113" w14:textId="77777777" w:rsidR="00A63D24" w:rsidRPr="008A7C3B" w:rsidRDefault="00A63D24" w:rsidP="00654B98">
            <w:pPr>
              <w:pStyle w:val="Tabellentext"/>
              <w:jc w:val="center"/>
            </w:pPr>
            <w:r w:rsidRPr="008A7C3B">
              <w:t>Datum</w:t>
            </w:r>
          </w:p>
        </w:tc>
        <w:tc>
          <w:tcPr>
            <w:tcW w:w="283" w:type="dxa"/>
          </w:tcPr>
          <w:p w14:paraId="62A22C39" w14:textId="77777777" w:rsidR="00A63D24" w:rsidRPr="008A7C3B" w:rsidRDefault="00A63D24" w:rsidP="00654B98">
            <w:pPr>
              <w:pStyle w:val="Tabellentext"/>
            </w:pPr>
          </w:p>
        </w:tc>
        <w:tc>
          <w:tcPr>
            <w:tcW w:w="2410" w:type="dxa"/>
            <w:tcBorders>
              <w:top w:val="single" w:sz="4" w:space="0" w:color="auto"/>
            </w:tcBorders>
          </w:tcPr>
          <w:p w14:paraId="02877B00" w14:textId="77777777" w:rsidR="00A63D24" w:rsidRPr="008A7C3B" w:rsidRDefault="00A63D24" w:rsidP="00654B98">
            <w:pPr>
              <w:pStyle w:val="Tabellentext"/>
              <w:jc w:val="center"/>
            </w:pPr>
            <w:r w:rsidRPr="008A7C3B">
              <w:t>Mat.-Nr.</w:t>
            </w:r>
          </w:p>
        </w:tc>
        <w:tc>
          <w:tcPr>
            <w:tcW w:w="284" w:type="dxa"/>
          </w:tcPr>
          <w:p w14:paraId="22865EE2" w14:textId="77777777" w:rsidR="00A63D24" w:rsidRPr="008A7C3B" w:rsidRDefault="00A63D24" w:rsidP="00654B98">
            <w:pPr>
              <w:pStyle w:val="Tabellentext"/>
              <w:jc w:val="center"/>
            </w:pPr>
          </w:p>
        </w:tc>
        <w:tc>
          <w:tcPr>
            <w:tcW w:w="2976" w:type="dxa"/>
            <w:tcBorders>
              <w:top w:val="single" w:sz="4" w:space="0" w:color="auto"/>
            </w:tcBorders>
          </w:tcPr>
          <w:p w14:paraId="17F2BA34" w14:textId="77777777" w:rsidR="00A63D24" w:rsidRPr="008A7C3B" w:rsidRDefault="00A63D24" w:rsidP="00654B98">
            <w:pPr>
              <w:pStyle w:val="Tabellentext"/>
              <w:jc w:val="center"/>
            </w:pPr>
            <w:r w:rsidRPr="008A7C3B">
              <w:t>Unterschrift</w:t>
            </w:r>
          </w:p>
        </w:tc>
      </w:tr>
    </w:tbl>
    <w:p w14:paraId="476DE68C" w14:textId="77777777" w:rsidR="00A63D24" w:rsidRPr="008A7C3B" w:rsidRDefault="00A63D24" w:rsidP="00A63D24">
      <w:pPr>
        <w:spacing w:before="0" w:after="200" w:line="276" w:lineRule="auto"/>
        <w:jc w:val="left"/>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83"/>
        <w:gridCol w:w="1418"/>
        <w:gridCol w:w="283"/>
        <w:gridCol w:w="2410"/>
        <w:gridCol w:w="284"/>
        <w:gridCol w:w="2976"/>
      </w:tblGrid>
      <w:tr w:rsidR="00A63D24" w:rsidRPr="008A7C3B" w14:paraId="3F39C3E9" w14:textId="77777777" w:rsidTr="00654B98">
        <w:trPr>
          <w:trHeight w:val="976"/>
        </w:trPr>
        <w:tc>
          <w:tcPr>
            <w:tcW w:w="1418" w:type="dxa"/>
            <w:tcBorders>
              <w:bottom w:val="single" w:sz="4" w:space="0" w:color="auto"/>
            </w:tcBorders>
          </w:tcPr>
          <w:p w14:paraId="5E326505" w14:textId="77777777" w:rsidR="00A63D24" w:rsidRPr="008A7C3B" w:rsidRDefault="00A63D24" w:rsidP="00654B98">
            <w:pPr>
              <w:pStyle w:val="Tabellentext"/>
            </w:pPr>
            <w:r>
              <w:t>Friedrichshafen</w:t>
            </w:r>
          </w:p>
        </w:tc>
        <w:tc>
          <w:tcPr>
            <w:tcW w:w="283" w:type="dxa"/>
          </w:tcPr>
          <w:p w14:paraId="4E5A5AB1" w14:textId="77777777" w:rsidR="00A63D24" w:rsidRPr="008A7C3B" w:rsidRDefault="00A63D24" w:rsidP="00654B98">
            <w:pPr>
              <w:pStyle w:val="Tabellentext"/>
            </w:pPr>
          </w:p>
        </w:tc>
        <w:tc>
          <w:tcPr>
            <w:tcW w:w="1418" w:type="dxa"/>
            <w:tcBorders>
              <w:bottom w:val="single" w:sz="4" w:space="0" w:color="auto"/>
            </w:tcBorders>
          </w:tcPr>
          <w:p w14:paraId="7B560506" w14:textId="77777777" w:rsidR="00A63D24" w:rsidRPr="008A7C3B" w:rsidRDefault="00A63D24" w:rsidP="00654B98">
            <w:pPr>
              <w:pStyle w:val="Tabellentext"/>
            </w:pPr>
          </w:p>
        </w:tc>
        <w:tc>
          <w:tcPr>
            <w:tcW w:w="283" w:type="dxa"/>
          </w:tcPr>
          <w:p w14:paraId="2E0BB762" w14:textId="77777777" w:rsidR="00A63D24" w:rsidRPr="008A7C3B" w:rsidRDefault="00A63D24" w:rsidP="00654B98">
            <w:pPr>
              <w:pStyle w:val="Tabellentext"/>
            </w:pPr>
          </w:p>
        </w:tc>
        <w:tc>
          <w:tcPr>
            <w:tcW w:w="2410" w:type="dxa"/>
            <w:tcBorders>
              <w:bottom w:val="single" w:sz="4" w:space="0" w:color="auto"/>
            </w:tcBorders>
          </w:tcPr>
          <w:p w14:paraId="1286FC5A" w14:textId="77777777" w:rsidR="00A63D24" w:rsidRPr="008A7C3B" w:rsidRDefault="00A63D24" w:rsidP="00654B98">
            <w:pPr>
              <w:pStyle w:val="Tabellentext"/>
            </w:pPr>
            <w:r>
              <w:t>2980741</w:t>
            </w:r>
          </w:p>
        </w:tc>
        <w:tc>
          <w:tcPr>
            <w:tcW w:w="284" w:type="dxa"/>
          </w:tcPr>
          <w:p w14:paraId="5F8BC2B0" w14:textId="77777777" w:rsidR="00A63D24" w:rsidRPr="008A7C3B" w:rsidRDefault="00A63D24" w:rsidP="00654B98">
            <w:pPr>
              <w:pStyle w:val="Tabellentext"/>
            </w:pPr>
          </w:p>
        </w:tc>
        <w:tc>
          <w:tcPr>
            <w:tcW w:w="2976" w:type="dxa"/>
            <w:tcBorders>
              <w:bottom w:val="single" w:sz="4" w:space="0" w:color="auto"/>
            </w:tcBorders>
          </w:tcPr>
          <w:p w14:paraId="0FB8CA68" w14:textId="77777777" w:rsidR="00A63D24" w:rsidRPr="008A7C3B" w:rsidRDefault="00A63D24" w:rsidP="00654B98">
            <w:pPr>
              <w:pStyle w:val="Tabellentext"/>
            </w:pPr>
          </w:p>
        </w:tc>
      </w:tr>
      <w:tr w:rsidR="00A63D24" w:rsidRPr="008A7C3B" w14:paraId="312A3C3C" w14:textId="77777777" w:rsidTr="00654B98">
        <w:tc>
          <w:tcPr>
            <w:tcW w:w="1418" w:type="dxa"/>
            <w:tcBorders>
              <w:top w:val="single" w:sz="4" w:space="0" w:color="auto"/>
            </w:tcBorders>
          </w:tcPr>
          <w:p w14:paraId="261D8A1A" w14:textId="77777777" w:rsidR="00A63D24" w:rsidRPr="008A7C3B" w:rsidRDefault="00A63D24" w:rsidP="00654B98">
            <w:pPr>
              <w:pStyle w:val="Tabellentext"/>
              <w:jc w:val="center"/>
            </w:pPr>
            <w:r w:rsidRPr="008A7C3B">
              <w:t>Ort</w:t>
            </w:r>
          </w:p>
        </w:tc>
        <w:tc>
          <w:tcPr>
            <w:tcW w:w="283" w:type="dxa"/>
          </w:tcPr>
          <w:p w14:paraId="5647D3B9" w14:textId="77777777" w:rsidR="00A63D24" w:rsidRPr="008A7C3B" w:rsidRDefault="00A63D24" w:rsidP="00654B98">
            <w:pPr>
              <w:pStyle w:val="Tabellentext"/>
            </w:pPr>
          </w:p>
        </w:tc>
        <w:tc>
          <w:tcPr>
            <w:tcW w:w="1418" w:type="dxa"/>
            <w:tcBorders>
              <w:top w:val="single" w:sz="4" w:space="0" w:color="auto"/>
            </w:tcBorders>
          </w:tcPr>
          <w:p w14:paraId="1C92369A" w14:textId="77777777" w:rsidR="00A63D24" w:rsidRPr="008A7C3B" w:rsidRDefault="00A63D24" w:rsidP="00654B98">
            <w:pPr>
              <w:pStyle w:val="Tabellentext"/>
              <w:jc w:val="center"/>
            </w:pPr>
            <w:r w:rsidRPr="008A7C3B">
              <w:t>Datum</w:t>
            </w:r>
          </w:p>
        </w:tc>
        <w:tc>
          <w:tcPr>
            <w:tcW w:w="283" w:type="dxa"/>
          </w:tcPr>
          <w:p w14:paraId="304575FB" w14:textId="77777777" w:rsidR="00A63D24" w:rsidRPr="008A7C3B" w:rsidRDefault="00A63D24" w:rsidP="00654B98">
            <w:pPr>
              <w:pStyle w:val="Tabellentext"/>
            </w:pPr>
          </w:p>
        </w:tc>
        <w:tc>
          <w:tcPr>
            <w:tcW w:w="2410" w:type="dxa"/>
            <w:tcBorders>
              <w:top w:val="single" w:sz="4" w:space="0" w:color="auto"/>
            </w:tcBorders>
          </w:tcPr>
          <w:p w14:paraId="73CBF553" w14:textId="77777777" w:rsidR="00A63D24" w:rsidRPr="008A7C3B" w:rsidRDefault="00A63D24" w:rsidP="00654B98">
            <w:pPr>
              <w:pStyle w:val="Tabellentext"/>
              <w:jc w:val="center"/>
            </w:pPr>
            <w:r w:rsidRPr="008A7C3B">
              <w:t>Mat.-Nr.</w:t>
            </w:r>
          </w:p>
        </w:tc>
        <w:tc>
          <w:tcPr>
            <w:tcW w:w="284" w:type="dxa"/>
          </w:tcPr>
          <w:p w14:paraId="728F5481" w14:textId="77777777" w:rsidR="00A63D24" w:rsidRPr="008A7C3B" w:rsidRDefault="00A63D24" w:rsidP="00654B98">
            <w:pPr>
              <w:pStyle w:val="Tabellentext"/>
              <w:jc w:val="center"/>
            </w:pPr>
          </w:p>
        </w:tc>
        <w:tc>
          <w:tcPr>
            <w:tcW w:w="2976" w:type="dxa"/>
            <w:tcBorders>
              <w:top w:val="single" w:sz="4" w:space="0" w:color="auto"/>
            </w:tcBorders>
          </w:tcPr>
          <w:p w14:paraId="7FA9D3AB" w14:textId="77777777" w:rsidR="00A63D24" w:rsidRPr="008A7C3B" w:rsidRDefault="00A63D24" w:rsidP="00654B98">
            <w:pPr>
              <w:pStyle w:val="Tabellentext"/>
              <w:jc w:val="center"/>
            </w:pPr>
            <w:r w:rsidRPr="008A7C3B">
              <w:t>Unterschrift</w:t>
            </w:r>
          </w:p>
        </w:tc>
      </w:tr>
    </w:tbl>
    <w:p w14:paraId="3C55A00A" w14:textId="77777777" w:rsidR="00A63D24" w:rsidRPr="008A7C3B" w:rsidRDefault="00A63D24" w:rsidP="00A63D24">
      <w:pPr>
        <w:spacing w:before="0" w:after="200" w:line="276" w:lineRule="auto"/>
        <w:jc w:val="right"/>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83"/>
        <w:gridCol w:w="1418"/>
        <w:gridCol w:w="283"/>
        <w:gridCol w:w="2410"/>
        <w:gridCol w:w="284"/>
        <w:gridCol w:w="2976"/>
      </w:tblGrid>
      <w:tr w:rsidR="00A63D24" w:rsidRPr="008A7C3B" w14:paraId="31381FA4" w14:textId="77777777" w:rsidTr="00654B98">
        <w:trPr>
          <w:trHeight w:val="976"/>
        </w:trPr>
        <w:tc>
          <w:tcPr>
            <w:tcW w:w="1418" w:type="dxa"/>
            <w:tcBorders>
              <w:bottom w:val="single" w:sz="4" w:space="0" w:color="auto"/>
            </w:tcBorders>
          </w:tcPr>
          <w:p w14:paraId="3BE97C18" w14:textId="77777777" w:rsidR="00A63D24" w:rsidRPr="008A7C3B" w:rsidRDefault="00A63D24" w:rsidP="00654B98">
            <w:pPr>
              <w:pStyle w:val="Tabellentext"/>
            </w:pPr>
            <w:r>
              <w:t>Friedrichshafen</w:t>
            </w:r>
          </w:p>
        </w:tc>
        <w:tc>
          <w:tcPr>
            <w:tcW w:w="283" w:type="dxa"/>
          </w:tcPr>
          <w:p w14:paraId="074A841B" w14:textId="77777777" w:rsidR="00A63D24" w:rsidRPr="008A7C3B" w:rsidRDefault="00A63D24" w:rsidP="00654B98">
            <w:pPr>
              <w:pStyle w:val="Tabellentext"/>
            </w:pPr>
          </w:p>
        </w:tc>
        <w:tc>
          <w:tcPr>
            <w:tcW w:w="1418" w:type="dxa"/>
            <w:tcBorders>
              <w:bottom w:val="single" w:sz="4" w:space="0" w:color="auto"/>
            </w:tcBorders>
          </w:tcPr>
          <w:p w14:paraId="50BABC0D" w14:textId="77777777" w:rsidR="00A63D24" w:rsidRPr="008A7C3B" w:rsidRDefault="00A63D24" w:rsidP="00654B98">
            <w:pPr>
              <w:pStyle w:val="Tabellentext"/>
            </w:pPr>
          </w:p>
        </w:tc>
        <w:tc>
          <w:tcPr>
            <w:tcW w:w="283" w:type="dxa"/>
          </w:tcPr>
          <w:p w14:paraId="26CD1A10" w14:textId="77777777" w:rsidR="00A63D24" w:rsidRPr="008A7C3B" w:rsidRDefault="00A63D24" w:rsidP="00654B98">
            <w:pPr>
              <w:pStyle w:val="Tabellentext"/>
            </w:pPr>
          </w:p>
        </w:tc>
        <w:tc>
          <w:tcPr>
            <w:tcW w:w="2410" w:type="dxa"/>
            <w:tcBorders>
              <w:bottom w:val="single" w:sz="4" w:space="0" w:color="auto"/>
            </w:tcBorders>
          </w:tcPr>
          <w:p w14:paraId="256D9B66" w14:textId="77777777" w:rsidR="00A63D24" w:rsidRPr="008A7C3B" w:rsidRDefault="00A63D24" w:rsidP="00654B98">
            <w:pPr>
              <w:pStyle w:val="Tabellentext"/>
            </w:pPr>
            <w:r>
              <w:t>7525387</w:t>
            </w:r>
          </w:p>
        </w:tc>
        <w:tc>
          <w:tcPr>
            <w:tcW w:w="284" w:type="dxa"/>
          </w:tcPr>
          <w:p w14:paraId="78EF6BBF" w14:textId="77777777" w:rsidR="00A63D24" w:rsidRPr="008A7C3B" w:rsidRDefault="00A63D24" w:rsidP="00654B98">
            <w:pPr>
              <w:pStyle w:val="Tabellentext"/>
            </w:pPr>
          </w:p>
        </w:tc>
        <w:tc>
          <w:tcPr>
            <w:tcW w:w="2976" w:type="dxa"/>
            <w:tcBorders>
              <w:bottom w:val="single" w:sz="4" w:space="0" w:color="auto"/>
            </w:tcBorders>
          </w:tcPr>
          <w:p w14:paraId="14057A79" w14:textId="77777777" w:rsidR="00A63D24" w:rsidRPr="008A7C3B" w:rsidRDefault="00A63D24" w:rsidP="00654B98">
            <w:pPr>
              <w:pStyle w:val="Tabellentext"/>
            </w:pPr>
          </w:p>
        </w:tc>
      </w:tr>
      <w:tr w:rsidR="00A63D24" w:rsidRPr="008A7C3B" w14:paraId="78AD6C6E" w14:textId="77777777" w:rsidTr="00654B98">
        <w:tc>
          <w:tcPr>
            <w:tcW w:w="1418" w:type="dxa"/>
            <w:tcBorders>
              <w:top w:val="single" w:sz="4" w:space="0" w:color="auto"/>
            </w:tcBorders>
          </w:tcPr>
          <w:p w14:paraId="5122AC72" w14:textId="77777777" w:rsidR="00A63D24" w:rsidRDefault="00A63D24" w:rsidP="00654B98">
            <w:pPr>
              <w:pStyle w:val="Tabellentext"/>
              <w:jc w:val="center"/>
            </w:pPr>
            <w:r w:rsidRPr="008A7C3B">
              <w:t>Ort</w:t>
            </w:r>
          </w:p>
          <w:p w14:paraId="3A3E7166" w14:textId="77777777" w:rsidR="00A63D24" w:rsidRPr="0029401B" w:rsidRDefault="00A63D24" w:rsidP="00654B98"/>
        </w:tc>
        <w:tc>
          <w:tcPr>
            <w:tcW w:w="283" w:type="dxa"/>
          </w:tcPr>
          <w:p w14:paraId="089123AF" w14:textId="77777777" w:rsidR="00A63D24" w:rsidRPr="008A7C3B" w:rsidRDefault="00A63D24" w:rsidP="00654B98">
            <w:pPr>
              <w:pStyle w:val="Tabellentext"/>
            </w:pPr>
          </w:p>
        </w:tc>
        <w:tc>
          <w:tcPr>
            <w:tcW w:w="1418" w:type="dxa"/>
            <w:tcBorders>
              <w:top w:val="single" w:sz="4" w:space="0" w:color="auto"/>
            </w:tcBorders>
          </w:tcPr>
          <w:p w14:paraId="4312AAF2" w14:textId="77777777" w:rsidR="00A63D24" w:rsidRPr="008A7C3B" w:rsidRDefault="00A63D24" w:rsidP="00654B98">
            <w:pPr>
              <w:pStyle w:val="Tabellentext"/>
              <w:jc w:val="center"/>
            </w:pPr>
            <w:r w:rsidRPr="008A7C3B">
              <w:t>Datum</w:t>
            </w:r>
          </w:p>
        </w:tc>
        <w:tc>
          <w:tcPr>
            <w:tcW w:w="283" w:type="dxa"/>
          </w:tcPr>
          <w:p w14:paraId="3E34CC7F" w14:textId="77777777" w:rsidR="00A63D24" w:rsidRPr="008A7C3B" w:rsidRDefault="00A63D24" w:rsidP="00654B98">
            <w:pPr>
              <w:pStyle w:val="Tabellentext"/>
            </w:pPr>
          </w:p>
        </w:tc>
        <w:tc>
          <w:tcPr>
            <w:tcW w:w="2410" w:type="dxa"/>
            <w:tcBorders>
              <w:top w:val="single" w:sz="4" w:space="0" w:color="auto"/>
            </w:tcBorders>
          </w:tcPr>
          <w:p w14:paraId="0A960207" w14:textId="77777777" w:rsidR="00A63D24" w:rsidRPr="008A7C3B" w:rsidRDefault="00A63D24" w:rsidP="00654B98">
            <w:pPr>
              <w:pStyle w:val="Tabellentext"/>
              <w:jc w:val="center"/>
            </w:pPr>
            <w:r w:rsidRPr="008A7C3B">
              <w:t>Mat.-Nr.</w:t>
            </w:r>
          </w:p>
        </w:tc>
        <w:tc>
          <w:tcPr>
            <w:tcW w:w="284" w:type="dxa"/>
          </w:tcPr>
          <w:p w14:paraId="37D86A82" w14:textId="77777777" w:rsidR="00A63D24" w:rsidRPr="008A7C3B" w:rsidRDefault="00A63D24" w:rsidP="00654B98">
            <w:pPr>
              <w:pStyle w:val="Tabellentext"/>
              <w:jc w:val="center"/>
            </w:pPr>
          </w:p>
        </w:tc>
        <w:tc>
          <w:tcPr>
            <w:tcW w:w="2976" w:type="dxa"/>
            <w:tcBorders>
              <w:top w:val="single" w:sz="4" w:space="0" w:color="auto"/>
            </w:tcBorders>
          </w:tcPr>
          <w:p w14:paraId="047ADE43" w14:textId="77777777" w:rsidR="00A63D24" w:rsidRPr="008A7C3B" w:rsidRDefault="00A63D24" w:rsidP="00654B98">
            <w:pPr>
              <w:pStyle w:val="Tabellentext"/>
              <w:jc w:val="center"/>
            </w:pPr>
            <w:r w:rsidRPr="008A7C3B">
              <w:t>Unterschrift</w:t>
            </w:r>
          </w:p>
        </w:tc>
      </w:tr>
    </w:tbl>
    <w:p w14:paraId="3025ABBA" w14:textId="77777777" w:rsidR="00A63D24" w:rsidRDefault="00A63D24" w:rsidP="00A63D24">
      <w:pPr>
        <w:spacing w:before="0" w:after="40" w:line="259" w:lineRule="auto"/>
        <w:jc w:val="left"/>
        <w:rPr>
          <w:b/>
          <w:bCs/>
          <w:sz w:val="40"/>
          <w:szCs w:val="36"/>
        </w:rPr>
      </w:pPr>
      <w:r>
        <w:br w:type="page"/>
      </w:r>
    </w:p>
    <w:p w14:paraId="563D08B0" w14:textId="77777777" w:rsidR="0029401B" w:rsidRDefault="0029401B" w:rsidP="0029401B">
      <w:pPr>
        <w:pStyle w:val="berschriftRmischnichtimInhaltsverzeichnis"/>
        <w:numPr>
          <w:ilvl w:val="0"/>
          <w:numId w:val="0"/>
        </w:numPr>
      </w:pPr>
      <w:r>
        <w:lastRenderedPageBreak/>
        <w:t>Inhaltsverzeichnis</w:t>
      </w:r>
      <w:bookmarkStart w:id="2" w:name="_Hlk137300100"/>
    </w:p>
    <w:bookmarkEnd w:id="2"/>
    <w:p w14:paraId="137E8D77" w14:textId="5C7BB815" w:rsidR="002405DC" w:rsidRDefault="00CB6190">
      <w:pPr>
        <w:pStyle w:val="TOC1"/>
        <w:rPr>
          <w:rFonts w:asciiTheme="minorHAnsi" w:eastAsiaTheme="minorEastAsia" w:hAnsiTheme="minorHAnsi" w:cstheme="minorBidi"/>
          <w:b w:val="0"/>
          <w:noProof/>
          <w:sz w:val="22"/>
          <w:szCs w:val="22"/>
          <w14:ligatures w14:val="none"/>
        </w:rPr>
      </w:pPr>
      <w:r>
        <w:rPr>
          <w:rFonts w:ascii="Calibri Light" w:hAnsi="Calibri Light"/>
        </w:rPr>
        <w:fldChar w:fldCharType="begin"/>
      </w:r>
      <w:r>
        <w:rPr>
          <w:rFonts w:ascii="Calibri Light" w:hAnsi="Calibri Light"/>
        </w:rPr>
        <w:instrText xml:space="preserve"> TOC \o "1-3" \f \h \z </w:instrText>
      </w:r>
      <w:r>
        <w:rPr>
          <w:rFonts w:ascii="Calibri Light" w:hAnsi="Calibri Light"/>
        </w:rPr>
        <w:fldChar w:fldCharType="separate"/>
      </w:r>
      <w:hyperlink w:anchor="_Toc160699195" w:history="1">
        <w:r w:rsidR="002405DC" w:rsidRPr="00D84F0E">
          <w:rPr>
            <w:rStyle w:val="Hyperlink"/>
            <w:noProof/>
          </w:rPr>
          <w:t>1</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Einleitung</w:t>
        </w:r>
        <w:r w:rsidR="002405DC">
          <w:rPr>
            <w:noProof/>
            <w:webHidden/>
          </w:rPr>
          <w:tab/>
        </w:r>
        <w:r w:rsidR="002405DC">
          <w:rPr>
            <w:noProof/>
            <w:webHidden/>
          </w:rPr>
          <w:fldChar w:fldCharType="begin"/>
        </w:r>
        <w:r w:rsidR="002405DC">
          <w:rPr>
            <w:noProof/>
            <w:webHidden/>
          </w:rPr>
          <w:instrText xml:space="preserve"> PAGEREF _Toc160699195 \h </w:instrText>
        </w:r>
        <w:r w:rsidR="002405DC">
          <w:rPr>
            <w:noProof/>
            <w:webHidden/>
          </w:rPr>
        </w:r>
        <w:r w:rsidR="002405DC">
          <w:rPr>
            <w:noProof/>
            <w:webHidden/>
          </w:rPr>
          <w:fldChar w:fldCharType="separate"/>
        </w:r>
        <w:r w:rsidR="002405DC">
          <w:rPr>
            <w:noProof/>
            <w:webHidden/>
          </w:rPr>
          <w:t>1</w:t>
        </w:r>
        <w:r w:rsidR="002405DC">
          <w:rPr>
            <w:noProof/>
            <w:webHidden/>
          </w:rPr>
          <w:fldChar w:fldCharType="end"/>
        </w:r>
      </w:hyperlink>
    </w:p>
    <w:p w14:paraId="7905BE1B" w14:textId="3A1634EF" w:rsidR="002405DC" w:rsidRDefault="00000000">
      <w:pPr>
        <w:pStyle w:val="TOC2"/>
        <w:rPr>
          <w:rFonts w:asciiTheme="minorHAnsi" w:eastAsiaTheme="minorEastAsia" w:hAnsiTheme="minorHAnsi" w:cstheme="minorBidi"/>
          <w:sz w:val="22"/>
          <w:szCs w:val="22"/>
          <w14:ligatures w14:val="none"/>
        </w:rPr>
      </w:pPr>
      <w:hyperlink w:anchor="_Toc160699196" w:history="1">
        <w:r w:rsidR="002405DC" w:rsidRPr="00D84F0E">
          <w:rPr>
            <w:rStyle w:val="Hyperlink"/>
          </w:rPr>
          <w:t>1.1</w:t>
        </w:r>
        <w:r w:rsidR="002405DC">
          <w:rPr>
            <w:rFonts w:asciiTheme="minorHAnsi" w:eastAsiaTheme="minorEastAsia" w:hAnsiTheme="minorHAnsi" w:cstheme="minorBidi"/>
            <w:sz w:val="22"/>
            <w:szCs w:val="22"/>
            <w14:ligatures w14:val="none"/>
          </w:rPr>
          <w:tab/>
        </w:r>
        <w:r w:rsidR="002405DC" w:rsidRPr="00D84F0E">
          <w:rPr>
            <w:rStyle w:val="Hyperlink"/>
          </w:rPr>
          <w:t>Problemstellung</w:t>
        </w:r>
        <w:r w:rsidR="002405DC">
          <w:rPr>
            <w:webHidden/>
          </w:rPr>
          <w:tab/>
        </w:r>
        <w:r w:rsidR="002405DC">
          <w:rPr>
            <w:webHidden/>
          </w:rPr>
          <w:fldChar w:fldCharType="begin"/>
        </w:r>
        <w:r w:rsidR="002405DC">
          <w:rPr>
            <w:webHidden/>
          </w:rPr>
          <w:instrText xml:space="preserve"> PAGEREF _Toc160699196 \h </w:instrText>
        </w:r>
        <w:r w:rsidR="002405DC">
          <w:rPr>
            <w:webHidden/>
          </w:rPr>
        </w:r>
        <w:r w:rsidR="002405DC">
          <w:rPr>
            <w:webHidden/>
          </w:rPr>
          <w:fldChar w:fldCharType="separate"/>
        </w:r>
        <w:r w:rsidR="002405DC">
          <w:rPr>
            <w:webHidden/>
          </w:rPr>
          <w:t>1</w:t>
        </w:r>
        <w:r w:rsidR="002405DC">
          <w:rPr>
            <w:webHidden/>
          </w:rPr>
          <w:fldChar w:fldCharType="end"/>
        </w:r>
      </w:hyperlink>
    </w:p>
    <w:p w14:paraId="6C5B14A2" w14:textId="05C50B70" w:rsidR="002405DC" w:rsidRDefault="00000000">
      <w:pPr>
        <w:pStyle w:val="TOC3"/>
        <w:tabs>
          <w:tab w:val="left" w:pos="1320"/>
          <w:tab w:val="right" w:leader="dot" w:pos="9016"/>
        </w:tabs>
        <w:rPr>
          <w:rFonts w:asciiTheme="minorHAnsi" w:eastAsiaTheme="minorEastAsia" w:hAnsiTheme="minorHAnsi" w:cstheme="minorBidi"/>
          <w:noProof/>
          <w:sz w:val="22"/>
          <w:szCs w:val="22"/>
          <w14:ligatures w14:val="none"/>
        </w:rPr>
      </w:pPr>
      <w:hyperlink w:anchor="_Toc160699197" w:history="1">
        <w:r w:rsidR="002405DC" w:rsidRPr="00D84F0E">
          <w:rPr>
            <w:rStyle w:val="Hyperlink"/>
            <w:noProof/>
          </w:rPr>
          <w:t>1.1.1</w:t>
        </w:r>
        <w:r w:rsidR="002405DC">
          <w:rPr>
            <w:rFonts w:asciiTheme="minorHAnsi" w:eastAsiaTheme="minorEastAsia" w:hAnsiTheme="minorHAnsi" w:cstheme="minorBidi"/>
            <w:noProof/>
            <w:sz w:val="22"/>
            <w:szCs w:val="22"/>
            <w14:ligatures w14:val="none"/>
          </w:rPr>
          <w:tab/>
        </w:r>
        <w:r w:rsidR="002405DC" w:rsidRPr="00D84F0E">
          <w:rPr>
            <w:rStyle w:val="Hyperlink"/>
            <w:noProof/>
          </w:rPr>
          <w:t>Ist-Zustand</w:t>
        </w:r>
        <w:r w:rsidR="002405DC">
          <w:rPr>
            <w:noProof/>
            <w:webHidden/>
          </w:rPr>
          <w:tab/>
        </w:r>
        <w:r w:rsidR="002405DC">
          <w:rPr>
            <w:noProof/>
            <w:webHidden/>
          </w:rPr>
          <w:fldChar w:fldCharType="begin"/>
        </w:r>
        <w:r w:rsidR="002405DC">
          <w:rPr>
            <w:noProof/>
            <w:webHidden/>
          </w:rPr>
          <w:instrText xml:space="preserve"> PAGEREF _Toc160699197 \h </w:instrText>
        </w:r>
        <w:r w:rsidR="002405DC">
          <w:rPr>
            <w:noProof/>
            <w:webHidden/>
          </w:rPr>
        </w:r>
        <w:r w:rsidR="002405DC">
          <w:rPr>
            <w:noProof/>
            <w:webHidden/>
          </w:rPr>
          <w:fldChar w:fldCharType="separate"/>
        </w:r>
        <w:r w:rsidR="002405DC">
          <w:rPr>
            <w:noProof/>
            <w:webHidden/>
          </w:rPr>
          <w:t>1</w:t>
        </w:r>
        <w:r w:rsidR="002405DC">
          <w:rPr>
            <w:noProof/>
            <w:webHidden/>
          </w:rPr>
          <w:fldChar w:fldCharType="end"/>
        </w:r>
      </w:hyperlink>
    </w:p>
    <w:p w14:paraId="7D336A62" w14:textId="35167854" w:rsidR="002405DC" w:rsidRDefault="00000000">
      <w:pPr>
        <w:pStyle w:val="TOC3"/>
        <w:tabs>
          <w:tab w:val="left" w:pos="1320"/>
          <w:tab w:val="right" w:leader="dot" w:pos="9016"/>
        </w:tabs>
        <w:rPr>
          <w:rFonts w:asciiTheme="minorHAnsi" w:eastAsiaTheme="minorEastAsia" w:hAnsiTheme="minorHAnsi" w:cstheme="minorBidi"/>
          <w:noProof/>
          <w:sz w:val="22"/>
          <w:szCs w:val="22"/>
          <w14:ligatures w14:val="none"/>
        </w:rPr>
      </w:pPr>
      <w:hyperlink w:anchor="_Toc160699198" w:history="1">
        <w:r w:rsidR="002405DC" w:rsidRPr="00D84F0E">
          <w:rPr>
            <w:rStyle w:val="Hyperlink"/>
            <w:noProof/>
          </w:rPr>
          <w:t>1.1.2</w:t>
        </w:r>
        <w:r w:rsidR="002405DC">
          <w:rPr>
            <w:rFonts w:asciiTheme="minorHAnsi" w:eastAsiaTheme="minorEastAsia" w:hAnsiTheme="minorHAnsi" w:cstheme="minorBidi"/>
            <w:noProof/>
            <w:sz w:val="22"/>
            <w:szCs w:val="22"/>
            <w14:ligatures w14:val="none"/>
          </w:rPr>
          <w:tab/>
        </w:r>
        <w:r w:rsidR="002405DC" w:rsidRPr="00D84F0E">
          <w:rPr>
            <w:rStyle w:val="Hyperlink"/>
            <w:noProof/>
          </w:rPr>
          <w:t>Zielsetzung</w:t>
        </w:r>
        <w:r w:rsidR="002405DC">
          <w:rPr>
            <w:noProof/>
            <w:webHidden/>
          </w:rPr>
          <w:tab/>
        </w:r>
        <w:r w:rsidR="002405DC">
          <w:rPr>
            <w:noProof/>
            <w:webHidden/>
          </w:rPr>
          <w:fldChar w:fldCharType="begin"/>
        </w:r>
        <w:r w:rsidR="002405DC">
          <w:rPr>
            <w:noProof/>
            <w:webHidden/>
          </w:rPr>
          <w:instrText xml:space="preserve"> PAGEREF _Toc160699198 \h </w:instrText>
        </w:r>
        <w:r w:rsidR="002405DC">
          <w:rPr>
            <w:noProof/>
            <w:webHidden/>
          </w:rPr>
        </w:r>
        <w:r w:rsidR="002405DC">
          <w:rPr>
            <w:noProof/>
            <w:webHidden/>
          </w:rPr>
          <w:fldChar w:fldCharType="separate"/>
        </w:r>
        <w:r w:rsidR="002405DC">
          <w:rPr>
            <w:noProof/>
            <w:webHidden/>
          </w:rPr>
          <w:t>2</w:t>
        </w:r>
        <w:r w:rsidR="002405DC">
          <w:rPr>
            <w:noProof/>
            <w:webHidden/>
          </w:rPr>
          <w:fldChar w:fldCharType="end"/>
        </w:r>
      </w:hyperlink>
    </w:p>
    <w:p w14:paraId="38852238" w14:textId="4FDAA99D" w:rsidR="002405DC" w:rsidRDefault="00000000">
      <w:pPr>
        <w:pStyle w:val="TOC2"/>
        <w:rPr>
          <w:rFonts w:asciiTheme="minorHAnsi" w:eastAsiaTheme="minorEastAsia" w:hAnsiTheme="minorHAnsi" w:cstheme="minorBidi"/>
          <w:sz w:val="22"/>
          <w:szCs w:val="22"/>
          <w14:ligatures w14:val="none"/>
        </w:rPr>
      </w:pPr>
      <w:hyperlink w:anchor="_Toc160699199" w:history="1">
        <w:r w:rsidR="002405DC" w:rsidRPr="00D84F0E">
          <w:rPr>
            <w:rStyle w:val="Hyperlink"/>
          </w:rPr>
          <w:t>1.2</w:t>
        </w:r>
        <w:r w:rsidR="002405DC">
          <w:rPr>
            <w:rFonts w:asciiTheme="minorHAnsi" w:eastAsiaTheme="minorEastAsia" w:hAnsiTheme="minorHAnsi" w:cstheme="minorBidi"/>
            <w:sz w:val="22"/>
            <w:szCs w:val="22"/>
            <w14:ligatures w14:val="none"/>
          </w:rPr>
          <w:tab/>
        </w:r>
        <w:r w:rsidR="002405DC" w:rsidRPr="00D84F0E">
          <w:rPr>
            <w:rStyle w:val="Hyperlink"/>
          </w:rPr>
          <w:t>Anforderungen an die Software des (DBMS) Datenbankmanagementsystems</w:t>
        </w:r>
        <w:r w:rsidR="002405DC">
          <w:rPr>
            <w:webHidden/>
          </w:rPr>
          <w:tab/>
        </w:r>
        <w:r w:rsidR="002405DC">
          <w:rPr>
            <w:webHidden/>
          </w:rPr>
          <w:fldChar w:fldCharType="begin"/>
        </w:r>
        <w:r w:rsidR="002405DC">
          <w:rPr>
            <w:webHidden/>
          </w:rPr>
          <w:instrText xml:space="preserve"> PAGEREF _Toc160699199 \h </w:instrText>
        </w:r>
        <w:r w:rsidR="002405DC">
          <w:rPr>
            <w:webHidden/>
          </w:rPr>
        </w:r>
        <w:r w:rsidR="002405DC">
          <w:rPr>
            <w:webHidden/>
          </w:rPr>
          <w:fldChar w:fldCharType="separate"/>
        </w:r>
        <w:r w:rsidR="002405DC">
          <w:rPr>
            <w:webHidden/>
          </w:rPr>
          <w:t>3</w:t>
        </w:r>
        <w:r w:rsidR="002405DC">
          <w:rPr>
            <w:webHidden/>
          </w:rPr>
          <w:fldChar w:fldCharType="end"/>
        </w:r>
      </w:hyperlink>
    </w:p>
    <w:p w14:paraId="667E987B" w14:textId="40729431" w:rsidR="002405DC" w:rsidRDefault="00000000">
      <w:pPr>
        <w:pStyle w:val="TOC3"/>
        <w:tabs>
          <w:tab w:val="left" w:pos="1320"/>
          <w:tab w:val="right" w:leader="dot" w:pos="9016"/>
        </w:tabs>
        <w:rPr>
          <w:rFonts w:asciiTheme="minorHAnsi" w:eastAsiaTheme="minorEastAsia" w:hAnsiTheme="minorHAnsi" w:cstheme="minorBidi"/>
          <w:noProof/>
          <w:sz w:val="22"/>
          <w:szCs w:val="22"/>
          <w14:ligatures w14:val="none"/>
        </w:rPr>
      </w:pPr>
      <w:hyperlink w:anchor="_Toc160699200" w:history="1">
        <w:r w:rsidR="002405DC" w:rsidRPr="00D84F0E">
          <w:rPr>
            <w:rStyle w:val="Hyperlink"/>
            <w:noProof/>
          </w:rPr>
          <w:t>1.2.1</w:t>
        </w:r>
        <w:r w:rsidR="002405DC">
          <w:rPr>
            <w:rFonts w:asciiTheme="minorHAnsi" w:eastAsiaTheme="minorEastAsia" w:hAnsiTheme="minorHAnsi" w:cstheme="minorBidi"/>
            <w:noProof/>
            <w:sz w:val="22"/>
            <w:szCs w:val="22"/>
            <w14:ligatures w14:val="none"/>
          </w:rPr>
          <w:tab/>
        </w:r>
        <w:r w:rsidR="002405DC" w:rsidRPr="00D84F0E">
          <w:rPr>
            <w:rStyle w:val="Hyperlink"/>
            <w:noProof/>
          </w:rPr>
          <w:t>Allgemeine Ziele</w:t>
        </w:r>
        <w:r w:rsidR="002405DC">
          <w:rPr>
            <w:noProof/>
            <w:webHidden/>
          </w:rPr>
          <w:tab/>
        </w:r>
        <w:r w:rsidR="002405DC">
          <w:rPr>
            <w:noProof/>
            <w:webHidden/>
          </w:rPr>
          <w:fldChar w:fldCharType="begin"/>
        </w:r>
        <w:r w:rsidR="002405DC">
          <w:rPr>
            <w:noProof/>
            <w:webHidden/>
          </w:rPr>
          <w:instrText xml:space="preserve"> PAGEREF _Toc160699200 \h </w:instrText>
        </w:r>
        <w:r w:rsidR="002405DC">
          <w:rPr>
            <w:noProof/>
            <w:webHidden/>
          </w:rPr>
        </w:r>
        <w:r w:rsidR="002405DC">
          <w:rPr>
            <w:noProof/>
            <w:webHidden/>
          </w:rPr>
          <w:fldChar w:fldCharType="separate"/>
        </w:r>
        <w:r w:rsidR="002405DC">
          <w:rPr>
            <w:noProof/>
            <w:webHidden/>
          </w:rPr>
          <w:t>3</w:t>
        </w:r>
        <w:r w:rsidR="002405DC">
          <w:rPr>
            <w:noProof/>
            <w:webHidden/>
          </w:rPr>
          <w:fldChar w:fldCharType="end"/>
        </w:r>
      </w:hyperlink>
    </w:p>
    <w:p w14:paraId="21AC943B" w14:textId="41A10DC7" w:rsidR="002405DC" w:rsidRDefault="00000000">
      <w:pPr>
        <w:pStyle w:val="TOC3"/>
        <w:tabs>
          <w:tab w:val="left" w:pos="1320"/>
          <w:tab w:val="right" w:leader="dot" w:pos="9016"/>
        </w:tabs>
        <w:rPr>
          <w:rFonts w:asciiTheme="minorHAnsi" w:eastAsiaTheme="minorEastAsia" w:hAnsiTheme="minorHAnsi" w:cstheme="minorBidi"/>
          <w:noProof/>
          <w:sz w:val="22"/>
          <w:szCs w:val="22"/>
          <w14:ligatures w14:val="none"/>
        </w:rPr>
      </w:pPr>
      <w:hyperlink w:anchor="_Toc160699201" w:history="1">
        <w:r w:rsidR="002405DC" w:rsidRPr="00D84F0E">
          <w:rPr>
            <w:rStyle w:val="Hyperlink"/>
            <w:noProof/>
          </w:rPr>
          <w:t>1.2.2</w:t>
        </w:r>
        <w:r w:rsidR="002405DC">
          <w:rPr>
            <w:rFonts w:asciiTheme="minorHAnsi" w:eastAsiaTheme="minorEastAsia" w:hAnsiTheme="minorHAnsi" w:cstheme="minorBidi"/>
            <w:noProof/>
            <w:sz w:val="22"/>
            <w:szCs w:val="22"/>
            <w14:ligatures w14:val="none"/>
          </w:rPr>
          <w:tab/>
        </w:r>
        <w:r w:rsidR="002405DC" w:rsidRPr="00D84F0E">
          <w:rPr>
            <w:rStyle w:val="Hyperlink"/>
            <w:noProof/>
          </w:rPr>
          <w:t>Aufgaben von Feuerwehr- und Polizei-Laufkarten</w:t>
        </w:r>
        <w:r w:rsidR="002405DC">
          <w:rPr>
            <w:noProof/>
            <w:webHidden/>
          </w:rPr>
          <w:tab/>
        </w:r>
        <w:r w:rsidR="002405DC">
          <w:rPr>
            <w:noProof/>
            <w:webHidden/>
          </w:rPr>
          <w:fldChar w:fldCharType="begin"/>
        </w:r>
        <w:r w:rsidR="002405DC">
          <w:rPr>
            <w:noProof/>
            <w:webHidden/>
          </w:rPr>
          <w:instrText xml:space="preserve"> PAGEREF _Toc160699201 \h </w:instrText>
        </w:r>
        <w:r w:rsidR="002405DC">
          <w:rPr>
            <w:noProof/>
            <w:webHidden/>
          </w:rPr>
        </w:r>
        <w:r w:rsidR="002405DC">
          <w:rPr>
            <w:noProof/>
            <w:webHidden/>
          </w:rPr>
          <w:fldChar w:fldCharType="separate"/>
        </w:r>
        <w:r w:rsidR="002405DC">
          <w:rPr>
            <w:noProof/>
            <w:webHidden/>
          </w:rPr>
          <w:t>3</w:t>
        </w:r>
        <w:r w:rsidR="002405DC">
          <w:rPr>
            <w:noProof/>
            <w:webHidden/>
          </w:rPr>
          <w:fldChar w:fldCharType="end"/>
        </w:r>
      </w:hyperlink>
    </w:p>
    <w:p w14:paraId="74BF6456" w14:textId="21A4853B" w:rsidR="002405DC" w:rsidRDefault="00000000">
      <w:pPr>
        <w:pStyle w:val="TOC1"/>
        <w:rPr>
          <w:rFonts w:asciiTheme="minorHAnsi" w:eastAsiaTheme="minorEastAsia" w:hAnsiTheme="minorHAnsi" w:cstheme="minorBidi"/>
          <w:b w:val="0"/>
          <w:noProof/>
          <w:sz w:val="22"/>
          <w:szCs w:val="22"/>
          <w14:ligatures w14:val="none"/>
        </w:rPr>
      </w:pPr>
      <w:hyperlink w:anchor="_Toc160699202" w:history="1">
        <w:r w:rsidR="002405DC" w:rsidRPr="00D84F0E">
          <w:rPr>
            <w:rStyle w:val="Hyperlink"/>
            <w:noProof/>
          </w:rPr>
          <w:t>2</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Programmentwurf</w:t>
        </w:r>
        <w:r w:rsidR="002405DC">
          <w:rPr>
            <w:noProof/>
            <w:webHidden/>
          </w:rPr>
          <w:tab/>
        </w:r>
        <w:r w:rsidR="002405DC">
          <w:rPr>
            <w:noProof/>
            <w:webHidden/>
          </w:rPr>
          <w:fldChar w:fldCharType="begin"/>
        </w:r>
        <w:r w:rsidR="002405DC">
          <w:rPr>
            <w:noProof/>
            <w:webHidden/>
          </w:rPr>
          <w:instrText xml:space="preserve"> PAGEREF _Toc160699202 \h </w:instrText>
        </w:r>
        <w:r w:rsidR="002405DC">
          <w:rPr>
            <w:noProof/>
            <w:webHidden/>
          </w:rPr>
        </w:r>
        <w:r w:rsidR="002405DC">
          <w:rPr>
            <w:noProof/>
            <w:webHidden/>
          </w:rPr>
          <w:fldChar w:fldCharType="separate"/>
        </w:r>
        <w:r w:rsidR="002405DC">
          <w:rPr>
            <w:noProof/>
            <w:webHidden/>
          </w:rPr>
          <w:t>5</w:t>
        </w:r>
        <w:r w:rsidR="002405DC">
          <w:rPr>
            <w:noProof/>
            <w:webHidden/>
          </w:rPr>
          <w:fldChar w:fldCharType="end"/>
        </w:r>
      </w:hyperlink>
    </w:p>
    <w:p w14:paraId="6D792D54" w14:textId="6EAED9F5" w:rsidR="002405DC" w:rsidRDefault="00000000">
      <w:pPr>
        <w:pStyle w:val="TOC2"/>
        <w:rPr>
          <w:rFonts w:asciiTheme="minorHAnsi" w:eastAsiaTheme="minorEastAsia" w:hAnsiTheme="minorHAnsi" w:cstheme="minorBidi"/>
          <w:sz w:val="22"/>
          <w:szCs w:val="22"/>
          <w14:ligatures w14:val="none"/>
        </w:rPr>
      </w:pPr>
      <w:hyperlink w:anchor="_Toc160699203" w:history="1">
        <w:r w:rsidR="002405DC" w:rsidRPr="00D84F0E">
          <w:rPr>
            <w:rStyle w:val="Hyperlink"/>
          </w:rPr>
          <w:t>2.1</w:t>
        </w:r>
        <w:r w:rsidR="002405DC">
          <w:rPr>
            <w:rFonts w:asciiTheme="minorHAnsi" w:eastAsiaTheme="minorEastAsia" w:hAnsiTheme="minorHAnsi" w:cstheme="minorBidi"/>
            <w:sz w:val="22"/>
            <w:szCs w:val="22"/>
            <w14:ligatures w14:val="none"/>
          </w:rPr>
          <w:tab/>
        </w:r>
        <w:r w:rsidR="002405DC" w:rsidRPr="00D84F0E">
          <w:rPr>
            <w:rStyle w:val="Hyperlink"/>
          </w:rPr>
          <w:t>ER- Diagramm</w:t>
        </w:r>
        <w:r w:rsidR="002405DC">
          <w:rPr>
            <w:webHidden/>
          </w:rPr>
          <w:tab/>
        </w:r>
        <w:r w:rsidR="002405DC">
          <w:rPr>
            <w:webHidden/>
          </w:rPr>
          <w:fldChar w:fldCharType="begin"/>
        </w:r>
        <w:r w:rsidR="002405DC">
          <w:rPr>
            <w:webHidden/>
          </w:rPr>
          <w:instrText xml:space="preserve"> PAGEREF _Toc160699203 \h </w:instrText>
        </w:r>
        <w:r w:rsidR="002405DC">
          <w:rPr>
            <w:webHidden/>
          </w:rPr>
        </w:r>
        <w:r w:rsidR="002405DC">
          <w:rPr>
            <w:webHidden/>
          </w:rPr>
          <w:fldChar w:fldCharType="separate"/>
        </w:r>
        <w:r w:rsidR="002405DC">
          <w:rPr>
            <w:webHidden/>
          </w:rPr>
          <w:t>5</w:t>
        </w:r>
        <w:r w:rsidR="002405DC">
          <w:rPr>
            <w:webHidden/>
          </w:rPr>
          <w:fldChar w:fldCharType="end"/>
        </w:r>
      </w:hyperlink>
    </w:p>
    <w:p w14:paraId="5CCCD38B" w14:textId="59F6D50C" w:rsidR="002405DC" w:rsidRDefault="00000000">
      <w:pPr>
        <w:pStyle w:val="TOC2"/>
        <w:rPr>
          <w:rFonts w:asciiTheme="minorHAnsi" w:eastAsiaTheme="minorEastAsia" w:hAnsiTheme="minorHAnsi" w:cstheme="minorBidi"/>
          <w:sz w:val="22"/>
          <w:szCs w:val="22"/>
          <w14:ligatures w14:val="none"/>
        </w:rPr>
      </w:pPr>
      <w:hyperlink w:anchor="_Toc160699204" w:history="1">
        <w:r w:rsidR="002405DC" w:rsidRPr="00D84F0E">
          <w:rPr>
            <w:rStyle w:val="Hyperlink"/>
          </w:rPr>
          <w:t>2.2</w:t>
        </w:r>
        <w:r w:rsidR="002405DC">
          <w:rPr>
            <w:rFonts w:asciiTheme="minorHAnsi" w:eastAsiaTheme="minorEastAsia" w:hAnsiTheme="minorHAnsi" w:cstheme="minorBidi"/>
            <w:sz w:val="22"/>
            <w:szCs w:val="22"/>
            <w14:ligatures w14:val="none"/>
          </w:rPr>
          <w:tab/>
        </w:r>
        <w:r w:rsidR="002405DC" w:rsidRPr="00D84F0E">
          <w:rPr>
            <w:rStyle w:val="Hyperlink"/>
          </w:rPr>
          <w:t>Vorgehensweise</w:t>
        </w:r>
        <w:r w:rsidR="002405DC">
          <w:rPr>
            <w:webHidden/>
          </w:rPr>
          <w:tab/>
        </w:r>
        <w:r w:rsidR="002405DC">
          <w:rPr>
            <w:webHidden/>
          </w:rPr>
          <w:fldChar w:fldCharType="begin"/>
        </w:r>
        <w:r w:rsidR="002405DC">
          <w:rPr>
            <w:webHidden/>
          </w:rPr>
          <w:instrText xml:space="preserve"> PAGEREF _Toc160699204 \h </w:instrText>
        </w:r>
        <w:r w:rsidR="002405DC">
          <w:rPr>
            <w:webHidden/>
          </w:rPr>
        </w:r>
        <w:r w:rsidR="002405DC">
          <w:rPr>
            <w:webHidden/>
          </w:rPr>
          <w:fldChar w:fldCharType="separate"/>
        </w:r>
        <w:r w:rsidR="002405DC">
          <w:rPr>
            <w:webHidden/>
          </w:rPr>
          <w:t>5</w:t>
        </w:r>
        <w:r w:rsidR="002405DC">
          <w:rPr>
            <w:webHidden/>
          </w:rPr>
          <w:fldChar w:fldCharType="end"/>
        </w:r>
      </w:hyperlink>
    </w:p>
    <w:p w14:paraId="38DC6838" w14:textId="1E92FDC6" w:rsidR="002405DC" w:rsidRDefault="00000000">
      <w:pPr>
        <w:pStyle w:val="TOC1"/>
        <w:rPr>
          <w:rFonts w:asciiTheme="minorHAnsi" w:eastAsiaTheme="minorEastAsia" w:hAnsiTheme="minorHAnsi" w:cstheme="minorBidi"/>
          <w:b w:val="0"/>
          <w:noProof/>
          <w:sz w:val="22"/>
          <w:szCs w:val="22"/>
          <w14:ligatures w14:val="none"/>
        </w:rPr>
      </w:pPr>
      <w:hyperlink w:anchor="_Toc160699205" w:history="1">
        <w:r w:rsidR="002405DC" w:rsidRPr="00D84F0E">
          <w:rPr>
            <w:rStyle w:val="Hyperlink"/>
            <w:noProof/>
          </w:rPr>
          <w:t>3</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Programmierung</w:t>
        </w:r>
        <w:r w:rsidR="002405DC">
          <w:rPr>
            <w:noProof/>
            <w:webHidden/>
          </w:rPr>
          <w:tab/>
        </w:r>
        <w:r w:rsidR="002405DC">
          <w:rPr>
            <w:noProof/>
            <w:webHidden/>
          </w:rPr>
          <w:fldChar w:fldCharType="begin"/>
        </w:r>
        <w:r w:rsidR="002405DC">
          <w:rPr>
            <w:noProof/>
            <w:webHidden/>
          </w:rPr>
          <w:instrText xml:space="preserve"> PAGEREF _Toc160699205 \h </w:instrText>
        </w:r>
        <w:r w:rsidR="002405DC">
          <w:rPr>
            <w:noProof/>
            <w:webHidden/>
          </w:rPr>
        </w:r>
        <w:r w:rsidR="002405DC">
          <w:rPr>
            <w:noProof/>
            <w:webHidden/>
          </w:rPr>
          <w:fldChar w:fldCharType="separate"/>
        </w:r>
        <w:r w:rsidR="002405DC">
          <w:rPr>
            <w:noProof/>
            <w:webHidden/>
          </w:rPr>
          <w:t>6</w:t>
        </w:r>
        <w:r w:rsidR="002405DC">
          <w:rPr>
            <w:noProof/>
            <w:webHidden/>
          </w:rPr>
          <w:fldChar w:fldCharType="end"/>
        </w:r>
      </w:hyperlink>
    </w:p>
    <w:p w14:paraId="7A96F552" w14:textId="20AE2FB4" w:rsidR="002405DC" w:rsidRDefault="00000000">
      <w:pPr>
        <w:pStyle w:val="TOC2"/>
        <w:rPr>
          <w:rFonts w:asciiTheme="minorHAnsi" w:eastAsiaTheme="minorEastAsia" w:hAnsiTheme="minorHAnsi" w:cstheme="minorBidi"/>
          <w:sz w:val="22"/>
          <w:szCs w:val="22"/>
          <w14:ligatures w14:val="none"/>
        </w:rPr>
      </w:pPr>
      <w:hyperlink w:anchor="_Toc160699206" w:history="1">
        <w:r w:rsidR="002405DC" w:rsidRPr="00D84F0E">
          <w:rPr>
            <w:rStyle w:val="Hyperlink"/>
          </w:rPr>
          <w:t>3.1</w:t>
        </w:r>
        <w:r w:rsidR="002405DC">
          <w:rPr>
            <w:rFonts w:asciiTheme="minorHAnsi" w:eastAsiaTheme="minorEastAsia" w:hAnsiTheme="minorHAnsi" w:cstheme="minorBidi"/>
            <w:sz w:val="22"/>
            <w:szCs w:val="22"/>
            <w14:ligatures w14:val="none"/>
          </w:rPr>
          <w:tab/>
        </w:r>
        <w:r w:rsidR="002405DC" w:rsidRPr="00D84F0E">
          <w:rPr>
            <w:rStyle w:val="Hyperlink"/>
          </w:rPr>
          <w:t>Informationsquellen</w:t>
        </w:r>
        <w:r w:rsidR="002405DC">
          <w:rPr>
            <w:webHidden/>
          </w:rPr>
          <w:tab/>
        </w:r>
        <w:r w:rsidR="002405DC">
          <w:rPr>
            <w:webHidden/>
          </w:rPr>
          <w:fldChar w:fldCharType="begin"/>
        </w:r>
        <w:r w:rsidR="002405DC">
          <w:rPr>
            <w:webHidden/>
          </w:rPr>
          <w:instrText xml:space="preserve"> PAGEREF _Toc160699206 \h </w:instrText>
        </w:r>
        <w:r w:rsidR="002405DC">
          <w:rPr>
            <w:webHidden/>
          </w:rPr>
        </w:r>
        <w:r w:rsidR="002405DC">
          <w:rPr>
            <w:webHidden/>
          </w:rPr>
          <w:fldChar w:fldCharType="separate"/>
        </w:r>
        <w:r w:rsidR="002405DC">
          <w:rPr>
            <w:webHidden/>
          </w:rPr>
          <w:t>6</w:t>
        </w:r>
        <w:r w:rsidR="002405DC">
          <w:rPr>
            <w:webHidden/>
          </w:rPr>
          <w:fldChar w:fldCharType="end"/>
        </w:r>
      </w:hyperlink>
    </w:p>
    <w:p w14:paraId="0C4E47D9" w14:textId="09ABC901" w:rsidR="002405DC" w:rsidRDefault="00000000">
      <w:pPr>
        <w:pStyle w:val="TOC2"/>
        <w:rPr>
          <w:rFonts w:asciiTheme="minorHAnsi" w:eastAsiaTheme="minorEastAsia" w:hAnsiTheme="minorHAnsi" w:cstheme="minorBidi"/>
          <w:sz w:val="22"/>
          <w:szCs w:val="22"/>
          <w14:ligatures w14:val="none"/>
        </w:rPr>
      </w:pPr>
      <w:hyperlink w:anchor="_Toc160699207" w:history="1">
        <w:r w:rsidR="002405DC" w:rsidRPr="00D84F0E">
          <w:rPr>
            <w:rStyle w:val="Hyperlink"/>
          </w:rPr>
          <w:t>3.2</w:t>
        </w:r>
        <w:r w:rsidR="002405DC">
          <w:rPr>
            <w:rFonts w:asciiTheme="minorHAnsi" w:eastAsiaTheme="minorEastAsia" w:hAnsiTheme="minorHAnsi" w:cstheme="minorBidi"/>
            <w:sz w:val="22"/>
            <w:szCs w:val="22"/>
            <w14:ligatures w14:val="none"/>
          </w:rPr>
          <w:tab/>
        </w:r>
        <w:r w:rsidR="002405DC" w:rsidRPr="00D84F0E">
          <w:rPr>
            <w:rStyle w:val="Hyperlink"/>
          </w:rPr>
          <w:t>Tools</w:t>
        </w:r>
        <w:r w:rsidR="002405DC">
          <w:rPr>
            <w:webHidden/>
          </w:rPr>
          <w:tab/>
        </w:r>
        <w:r w:rsidR="002405DC">
          <w:rPr>
            <w:webHidden/>
          </w:rPr>
          <w:fldChar w:fldCharType="begin"/>
        </w:r>
        <w:r w:rsidR="002405DC">
          <w:rPr>
            <w:webHidden/>
          </w:rPr>
          <w:instrText xml:space="preserve"> PAGEREF _Toc160699207 \h </w:instrText>
        </w:r>
        <w:r w:rsidR="002405DC">
          <w:rPr>
            <w:webHidden/>
          </w:rPr>
        </w:r>
        <w:r w:rsidR="002405DC">
          <w:rPr>
            <w:webHidden/>
          </w:rPr>
          <w:fldChar w:fldCharType="separate"/>
        </w:r>
        <w:r w:rsidR="002405DC">
          <w:rPr>
            <w:webHidden/>
          </w:rPr>
          <w:t>6</w:t>
        </w:r>
        <w:r w:rsidR="002405DC">
          <w:rPr>
            <w:webHidden/>
          </w:rPr>
          <w:fldChar w:fldCharType="end"/>
        </w:r>
      </w:hyperlink>
    </w:p>
    <w:p w14:paraId="32270974" w14:textId="17D005B2" w:rsidR="002405DC" w:rsidRDefault="00000000">
      <w:pPr>
        <w:pStyle w:val="TOC2"/>
        <w:rPr>
          <w:rFonts w:asciiTheme="minorHAnsi" w:eastAsiaTheme="minorEastAsia" w:hAnsiTheme="minorHAnsi" w:cstheme="minorBidi"/>
          <w:sz w:val="22"/>
          <w:szCs w:val="22"/>
          <w14:ligatures w14:val="none"/>
        </w:rPr>
      </w:pPr>
      <w:hyperlink w:anchor="_Toc160699208" w:history="1">
        <w:r w:rsidR="002405DC" w:rsidRPr="00D84F0E">
          <w:rPr>
            <w:rStyle w:val="Hyperlink"/>
          </w:rPr>
          <w:t>3.3</w:t>
        </w:r>
        <w:r w:rsidR="002405DC">
          <w:rPr>
            <w:rFonts w:asciiTheme="minorHAnsi" w:eastAsiaTheme="minorEastAsia" w:hAnsiTheme="minorHAnsi" w:cstheme="minorBidi"/>
            <w:sz w:val="22"/>
            <w:szCs w:val="22"/>
            <w14:ligatures w14:val="none"/>
          </w:rPr>
          <w:tab/>
        </w:r>
        <w:r w:rsidR="002405DC" w:rsidRPr="00D84F0E">
          <w:rPr>
            <w:rStyle w:val="Hyperlink"/>
          </w:rPr>
          <w:t>Karte</w:t>
        </w:r>
        <w:r w:rsidR="002405DC">
          <w:rPr>
            <w:webHidden/>
          </w:rPr>
          <w:tab/>
        </w:r>
        <w:r w:rsidR="002405DC">
          <w:rPr>
            <w:webHidden/>
          </w:rPr>
          <w:fldChar w:fldCharType="begin"/>
        </w:r>
        <w:r w:rsidR="002405DC">
          <w:rPr>
            <w:webHidden/>
          </w:rPr>
          <w:instrText xml:space="preserve"> PAGEREF _Toc160699208 \h </w:instrText>
        </w:r>
        <w:r w:rsidR="002405DC">
          <w:rPr>
            <w:webHidden/>
          </w:rPr>
        </w:r>
        <w:r w:rsidR="002405DC">
          <w:rPr>
            <w:webHidden/>
          </w:rPr>
          <w:fldChar w:fldCharType="separate"/>
        </w:r>
        <w:r w:rsidR="002405DC">
          <w:rPr>
            <w:webHidden/>
          </w:rPr>
          <w:t>6</w:t>
        </w:r>
        <w:r w:rsidR="002405DC">
          <w:rPr>
            <w:webHidden/>
          </w:rPr>
          <w:fldChar w:fldCharType="end"/>
        </w:r>
      </w:hyperlink>
    </w:p>
    <w:p w14:paraId="1EA274C5" w14:textId="49EB0C2E" w:rsidR="002405DC" w:rsidRDefault="00000000">
      <w:pPr>
        <w:pStyle w:val="TOC1"/>
        <w:rPr>
          <w:rFonts w:asciiTheme="minorHAnsi" w:eastAsiaTheme="minorEastAsia" w:hAnsiTheme="minorHAnsi" w:cstheme="minorBidi"/>
          <w:b w:val="0"/>
          <w:noProof/>
          <w:sz w:val="22"/>
          <w:szCs w:val="22"/>
          <w14:ligatures w14:val="none"/>
        </w:rPr>
      </w:pPr>
      <w:hyperlink w:anchor="_Toc160699209" w:history="1">
        <w:r w:rsidR="002405DC" w:rsidRPr="00D84F0E">
          <w:rPr>
            <w:rStyle w:val="Hyperlink"/>
            <w:noProof/>
          </w:rPr>
          <w:t>4</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Testplan</w:t>
        </w:r>
        <w:r w:rsidR="002405DC">
          <w:rPr>
            <w:noProof/>
            <w:webHidden/>
          </w:rPr>
          <w:tab/>
        </w:r>
        <w:r w:rsidR="002405DC">
          <w:rPr>
            <w:noProof/>
            <w:webHidden/>
          </w:rPr>
          <w:fldChar w:fldCharType="begin"/>
        </w:r>
        <w:r w:rsidR="002405DC">
          <w:rPr>
            <w:noProof/>
            <w:webHidden/>
          </w:rPr>
          <w:instrText xml:space="preserve"> PAGEREF _Toc160699209 \h </w:instrText>
        </w:r>
        <w:r w:rsidR="002405DC">
          <w:rPr>
            <w:noProof/>
            <w:webHidden/>
          </w:rPr>
        </w:r>
        <w:r w:rsidR="002405DC">
          <w:rPr>
            <w:noProof/>
            <w:webHidden/>
          </w:rPr>
          <w:fldChar w:fldCharType="separate"/>
        </w:r>
        <w:r w:rsidR="002405DC">
          <w:rPr>
            <w:noProof/>
            <w:webHidden/>
          </w:rPr>
          <w:t>8</w:t>
        </w:r>
        <w:r w:rsidR="002405DC">
          <w:rPr>
            <w:noProof/>
            <w:webHidden/>
          </w:rPr>
          <w:fldChar w:fldCharType="end"/>
        </w:r>
      </w:hyperlink>
    </w:p>
    <w:p w14:paraId="596663EF" w14:textId="55B67FB2" w:rsidR="002405DC" w:rsidRDefault="00000000">
      <w:pPr>
        <w:pStyle w:val="TOC1"/>
        <w:rPr>
          <w:rFonts w:asciiTheme="minorHAnsi" w:eastAsiaTheme="minorEastAsia" w:hAnsiTheme="minorHAnsi" w:cstheme="minorBidi"/>
          <w:b w:val="0"/>
          <w:noProof/>
          <w:sz w:val="22"/>
          <w:szCs w:val="22"/>
          <w14:ligatures w14:val="none"/>
        </w:rPr>
      </w:pPr>
      <w:hyperlink w:anchor="_Toc160699210" w:history="1">
        <w:r w:rsidR="002405DC" w:rsidRPr="00D84F0E">
          <w:rPr>
            <w:rStyle w:val="Hyperlink"/>
            <w:noProof/>
          </w:rPr>
          <w:t>5</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Fazit und Ausblick</w:t>
        </w:r>
        <w:r w:rsidR="002405DC">
          <w:rPr>
            <w:noProof/>
            <w:webHidden/>
          </w:rPr>
          <w:tab/>
        </w:r>
        <w:r w:rsidR="002405DC">
          <w:rPr>
            <w:noProof/>
            <w:webHidden/>
          </w:rPr>
          <w:fldChar w:fldCharType="begin"/>
        </w:r>
        <w:r w:rsidR="002405DC">
          <w:rPr>
            <w:noProof/>
            <w:webHidden/>
          </w:rPr>
          <w:instrText xml:space="preserve"> PAGEREF _Toc160699210 \h </w:instrText>
        </w:r>
        <w:r w:rsidR="002405DC">
          <w:rPr>
            <w:noProof/>
            <w:webHidden/>
          </w:rPr>
        </w:r>
        <w:r w:rsidR="002405DC">
          <w:rPr>
            <w:noProof/>
            <w:webHidden/>
          </w:rPr>
          <w:fldChar w:fldCharType="separate"/>
        </w:r>
        <w:r w:rsidR="002405DC">
          <w:rPr>
            <w:noProof/>
            <w:webHidden/>
          </w:rPr>
          <w:t>20</w:t>
        </w:r>
        <w:r w:rsidR="002405DC">
          <w:rPr>
            <w:noProof/>
            <w:webHidden/>
          </w:rPr>
          <w:fldChar w:fldCharType="end"/>
        </w:r>
      </w:hyperlink>
    </w:p>
    <w:p w14:paraId="4814B4C5" w14:textId="316900AC" w:rsidR="002405DC" w:rsidRDefault="00000000">
      <w:pPr>
        <w:pStyle w:val="TOC1"/>
        <w:rPr>
          <w:rFonts w:asciiTheme="minorHAnsi" w:eastAsiaTheme="minorEastAsia" w:hAnsiTheme="minorHAnsi" w:cstheme="minorBidi"/>
          <w:b w:val="0"/>
          <w:noProof/>
          <w:sz w:val="22"/>
          <w:szCs w:val="22"/>
          <w14:ligatures w14:val="none"/>
        </w:rPr>
      </w:pPr>
      <w:hyperlink w:anchor="_Toc160699211" w:history="1">
        <w:r w:rsidR="002405DC" w:rsidRPr="00D84F0E">
          <w:rPr>
            <w:rStyle w:val="Hyperlink"/>
            <w:noProof/>
          </w:rPr>
          <w:t>6</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Literaturverzeichnis</w:t>
        </w:r>
        <w:r w:rsidR="002405DC">
          <w:rPr>
            <w:noProof/>
            <w:webHidden/>
          </w:rPr>
          <w:tab/>
        </w:r>
        <w:r w:rsidR="002405DC">
          <w:rPr>
            <w:noProof/>
            <w:webHidden/>
          </w:rPr>
          <w:fldChar w:fldCharType="begin"/>
        </w:r>
        <w:r w:rsidR="002405DC">
          <w:rPr>
            <w:noProof/>
            <w:webHidden/>
          </w:rPr>
          <w:instrText xml:space="preserve"> PAGEREF _Toc160699211 \h </w:instrText>
        </w:r>
        <w:r w:rsidR="002405DC">
          <w:rPr>
            <w:noProof/>
            <w:webHidden/>
          </w:rPr>
        </w:r>
        <w:r w:rsidR="002405DC">
          <w:rPr>
            <w:noProof/>
            <w:webHidden/>
          </w:rPr>
          <w:fldChar w:fldCharType="separate"/>
        </w:r>
        <w:r w:rsidR="002405DC">
          <w:rPr>
            <w:noProof/>
            <w:webHidden/>
          </w:rPr>
          <w:t>21</w:t>
        </w:r>
        <w:r w:rsidR="002405DC">
          <w:rPr>
            <w:noProof/>
            <w:webHidden/>
          </w:rPr>
          <w:fldChar w:fldCharType="end"/>
        </w:r>
      </w:hyperlink>
    </w:p>
    <w:p w14:paraId="5D67C773" w14:textId="4875E27C" w:rsidR="002405DC" w:rsidRDefault="00000000">
      <w:pPr>
        <w:pStyle w:val="TOC1"/>
        <w:rPr>
          <w:rFonts w:asciiTheme="minorHAnsi" w:eastAsiaTheme="minorEastAsia" w:hAnsiTheme="minorHAnsi" w:cstheme="minorBidi"/>
          <w:b w:val="0"/>
          <w:noProof/>
          <w:sz w:val="22"/>
          <w:szCs w:val="22"/>
          <w14:ligatures w14:val="none"/>
        </w:rPr>
      </w:pPr>
      <w:hyperlink w:anchor="_Toc160699212" w:history="1">
        <w:r w:rsidR="002405DC" w:rsidRPr="00D84F0E">
          <w:rPr>
            <w:rStyle w:val="Hyperlink"/>
            <w:noProof/>
          </w:rPr>
          <w:t>7</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Abbildungsverzeichnis</w:t>
        </w:r>
        <w:r w:rsidR="002405DC">
          <w:rPr>
            <w:noProof/>
            <w:webHidden/>
          </w:rPr>
          <w:tab/>
        </w:r>
        <w:r w:rsidR="002405DC">
          <w:rPr>
            <w:noProof/>
            <w:webHidden/>
          </w:rPr>
          <w:fldChar w:fldCharType="begin"/>
        </w:r>
        <w:r w:rsidR="002405DC">
          <w:rPr>
            <w:noProof/>
            <w:webHidden/>
          </w:rPr>
          <w:instrText xml:space="preserve"> PAGEREF _Toc160699212 \h </w:instrText>
        </w:r>
        <w:r w:rsidR="002405DC">
          <w:rPr>
            <w:noProof/>
            <w:webHidden/>
          </w:rPr>
        </w:r>
        <w:r w:rsidR="002405DC">
          <w:rPr>
            <w:noProof/>
            <w:webHidden/>
          </w:rPr>
          <w:fldChar w:fldCharType="separate"/>
        </w:r>
        <w:r w:rsidR="002405DC">
          <w:rPr>
            <w:noProof/>
            <w:webHidden/>
          </w:rPr>
          <w:t>21</w:t>
        </w:r>
        <w:r w:rsidR="002405DC">
          <w:rPr>
            <w:noProof/>
            <w:webHidden/>
          </w:rPr>
          <w:fldChar w:fldCharType="end"/>
        </w:r>
      </w:hyperlink>
    </w:p>
    <w:p w14:paraId="715B7778" w14:textId="11FA889E" w:rsidR="002405DC" w:rsidRDefault="00000000">
      <w:pPr>
        <w:pStyle w:val="TOC1"/>
        <w:rPr>
          <w:rFonts w:asciiTheme="minorHAnsi" w:eastAsiaTheme="minorEastAsia" w:hAnsiTheme="minorHAnsi" w:cstheme="minorBidi"/>
          <w:b w:val="0"/>
          <w:noProof/>
          <w:sz w:val="22"/>
          <w:szCs w:val="22"/>
          <w14:ligatures w14:val="none"/>
        </w:rPr>
      </w:pPr>
      <w:hyperlink w:anchor="_Toc160699213" w:history="1">
        <w:r w:rsidR="002405DC" w:rsidRPr="00D84F0E">
          <w:rPr>
            <w:rStyle w:val="Hyperlink"/>
            <w:noProof/>
          </w:rPr>
          <w:t>8</w:t>
        </w:r>
        <w:r w:rsidR="002405DC">
          <w:rPr>
            <w:rFonts w:asciiTheme="minorHAnsi" w:eastAsiaTheme="minorEastAsia" w:hAnsiTheme="minorHAnsi" w:cstheme="minorBidi"/>
            <w:b w:val="0"/>
            <w:noProof/>
            <w:sz w:val="22"/>
            <w:szCs w:val="22"/>
            <w14:ligatures w14:val="none"/>
          </w:rPr>
          <w:tab/>
        </w:r>
        <w:r w:rsidR="002405DC" w:rsidRPr="00D84F0E">
          <w:rPr>
            <w:rStyle w:val="Hyperlink"/>
            <w:noProof/>
          </w:rPr>
          <w:t>Anhang</w:t>
        </w:r>
        <w:r w:rsidR="002405DC">
          <w:rPr>
            <w:noProof/>
            <w:webHidden/>
          </w:rPr>
          <w:tab/>
        </w:r>
        <w:r w:rsidR="002405DC">
          <w:rPr>
            <w:noProof/>
            <w:webHidden/>
          </w:rPr>
          <w:fldChar w:fldCharType="begin"/>
        </w:r>
        <w:r w:rsidR="002405DC">
          <w:rPr>
            <w:noProof/>
            <w:webHidden/>
          </w:rPr>
          <w:instrText xml:space="preserve"> PAGEREF _Toc160699213 \h </w:instrText>
        </w:r>
        <w:r w:rsidR="002405DC">
          <w:rPr>
            <w:noProof/>
            <w:webHidden/>
          </w:rPr>
        </w:r>
        <w:r w:rsidR="002405DC">
          <w:rPr>
            <w:noProof/>
            <w:webHidden/>
          </w:rPr>
          <w:fldChar w:fldCharType="separate"/>
        </w:r>
        <w:r w:rsidR="002405DC">
          <w:rPr>
            <w:noProof/>
            <w:webHidden/>
          </w:rPr>
          <w:t>22</w:t>
        </w:r>
        <w:r w:rsidR="002405DC">
          <w:rPr>
            <w:noProof/>
            <w:webHidden/>
          </w:rPr>
          <w:fldChar w:fldCharType="end"/>
        </w:r>
      </w:hyperlink>
    </w:p>
    <w:p w14:paraId="349CEC69" w14:textId="5D0317A0" w:rsidR="0029401B" w:rsidRDefault="00CB6190" w:rsidP="0029401B">
      <w:pPr>
        <w:sectPr w:rsidR="0029401B" w:rsidSect="00D57D2C">
          <w:headerReference w:type="default" r:id="rId18"/>
          <w:footerReference w:type="default" r:id="rId19"/>
          <w:headerReference w:type="first" r:id="rId20"/>
          <w:pgSz w:w="11906" w:h="16838"/>
          <w:pgMar w:top="2326" w:right="1440" w:bottom="1440" w:left="1440" w:header="1418" w:footer="340" w:gutter="0"/>
          <w:pgNumType w:fmt="upperRoman" w:start="1"/>
          <w:cols w:space="708"/>
          <w:docGrid w:linePitch="360"/>
        </w:sectPr>
      </w:pPr>
      <w:r>
        <w:rPr>
          <w:rFonts w:ascii="Calibri Light" w:hAnsi="Calibri Light"/>
          <w:sz w:val="28"/>
        </w:rPr>
        <w:fldChar w:fldCharType="end"/>
      </w:r>
    </w:p>
    <w:p w14:paraId="03264E51" w14:textId="52D3FE69" w:rsidR="002D223A" w:rsidRDefault="002D223A" w:rsidP="00FB16DE">
      <w:pPr>
        <w:pStyle w:val="Heading1"/>
      </w:pPr>
      <w:bookmarkStart w:id="3" w:name="_Toc137582111"/>
      <w:bookmarkStart w:id="4" w:name="_Toc137582354"/>
      <w:bookmarkStart w:id="5" w:name="_Toc160699195"/>
      <w:r w:rsidRPr="002D223A">
        <w:lastRenderedPageBreak/>
        <w:t>Einleitung</w:t>
      </w:r>
      <w:bookmarkEnd w:id="3"/>
      <w:bookmarkEnd w:id="4"/>
      <w:bookmarkEnd w:id="5"/>
    </w:p>
    <w:p w14:paraId="29D3EECB" w14:textId="61F05F07" w:rsidR="00D73BBC" w:rsidRPr="00D73BBC" w:rsidRDefault="00954F9E" w:rsidP="00D73BBC">
      <w:pPr>
        <w:pStyle w:val="Textnormal"/>
      </w:pPr>
      <w:r w:rsidRPr="00954F9E">
        <w:t>In einer Zeit, in der digitale Innovationen die Art und Weise, wie wir Informationen verarbeiten und nutzen, revolutionieren, steht auch der Bausektor vor der Herausforderung, seine traditionellen Arbeitsweisen zu modernisieren. Ein Schlüsselaspekt dieses Wandels ist die Digitalisierung von Prozessen und ein herausragendes Beispiel dafür ist die Umstellung auf digitale</w:t>
      </w:r>
      <w:r w:rsidR="00D31A4C">
        <w:t xml:space="preserve"> Einsatz</w:t>
      </w:r>
      <w:r w:rsidRPr="00954F9E">
        <w:t xml:space="preserve">karten. Dieses Datenbankprojekt zielt darauf ab, die Effizienz des </w:t>
      </w:r>
      <w:r w:rsidR="00D31A4C">
        <w:t>Unternehmens Bosch</w:t>
      </w:r>
      <w:r w:rsidRPr="00954F9E">
        <w:t xml:space="preserve"> zu steigern, indem der traditionelle Zugang über Laufkarten durch </w:t>
      </w:r>
      <w:r w:rsidR="00D31A4C">
        <w:t xml:space="preserve">die </w:t>
      </w:r>
      <w:r w:rsidRPr="00954F9E">
        <w:t xml:space="preserve">digitale Plattform </w:t>
      </w:r>
      <w:r w:rsidR="00D31A4C">
        <w:t xml:space="preserve">Bosch </w:t>
      </w:r>
      <w:r w:rsidRPr="00954F9E">
        <w:t>Digi-Card</w:t>
      </w:r>
      <w:r w:rsidR="00D31A4C">
        <w:t xml:space="preserve"> </w:t>
      </w:r>
      <w:r w:rsidRPr="00954F9E">
        <w:t xml:space="preserve">ersetzt wird. In dieser Projektarbeit wird die Vorgehensweise bei der Erstellung </w:t>
      </w:r>
      <w:commentRangeStart w:id="6"/>
      <w:r w:rsidRPr="00954F9E">
        <w:t xml:space="preserve">der Datenbank </w:t>
      </w:r>
      <w:commentRangeEnd w:id="6"/>
      <w:r w:rsidR="000C01CD">
        <w:rPr>
          <w:rStyle w:val="CommentReference"/>
        </w:rPr>
        <w:commentReference w:id="6"/>
      </w:r>
      <w:r w:rsidRPr="00954F9E">
        <w:t>dargestellt.</w:t>
      </w:r>
    </w:p>
    <w:p w14:paraId="6C61357A" w14:textId="48484985" w:rsidR="00D31A4C" w:rsidRDefault="007B154C" w:rsidP="00D31A4C">
      <w:pPr>
        <w:pStyle w:val="Heading2"/>
      </w:pPr>
      <w:bookmarkStart w:id="7" w:name="_Toc160699196"/>
      <w:r w:rsidRPr="007B154C">
        <w:t>Probl</w:t>
      </w:r>
      <w:r w:rsidR="00D73BBC">
        <w:t>emstellung</w:t>
      </w:r>
      <w:bookmarkEnd w:id="7"/>
      <w:r w:rsidR="00D31A4C">
        <w:t xml:space="preserve"> </w:t>
      </w:r>
    </w:p>
    <w:p w14:paraId="183944B1" w14:textId="4EE19FA0" w:rsidR="00D31A4C" w:rsidRDefault="00D31A4C" w:rsidP="00D31A4C">
      <w:pPr>
        <w:pStyle w:val="Textnormal"/>
      </w:pPr>
      <w:r w:rsidRPr="00954F9E">
        <w:t>Betrachtet man die Abläufe bei Bosch B</w:t>
      </w:r>
      <w:r>
        <w:t>uilding Technologies</w:t>
      </w:r>
      <w:r w:rsidRPr="00954F9E">
        <w:t xml:space="preserve">, so ist die Arbeit mit den Laufkarten von Feuerwehr und </w:t>
      </w:r>
      <w:r w:rsidR="007C00B5">
        <w:t xml:space="preserve">den Einsatzkarten </w:t>
      </w:r>
      <w:r w:rsidRPr="00954F9E">
        <w:t xml:space="preserve">Polizei derzeit äußerst ineffizient. Die entsprechenden Laufkarten müssen im Bedarfsfall über Nummern aus einem </w:t>
      </w:r>
      <w:r>
        <w:t xml:space="preserve">unübersichtlichen und </w:t>
      </w:r>
      <w:r w:rsidRPr="00954F9E">
        <w:t xml:space="preserve">Ordner herausgesucht werden. Dies ist in der Regel sehr zeitaufwendig. </w:t>
      </w:r>
      <w:commentRangeStart w:id="8"/>
      <w:r w:rsidRPr="00954F9E">
        <w:t xml:space="preserve">Auch die Suchfunktion des Ordners ist </w:t>
      </w:r>
      <w:r w:rsidR="00410D41">
        <w:t>zu vernachlässigen</w:t>
      </w:r>
      <w:commentRangeEnd w:id="8"/>
      <w:r w:rsidR="000C01CD">
        <w:rPr>
          <w:rStyle w:val="CommentReference"/>
        </w:rPr>
        <w:commentReference w:id="8"/>
      </w:r>
      <w:r w:rsidRPr="00954F9E">
        <w:t>. Ein weiteres Problem des derzeitigen Systems ist die Redundanz der Dateinamen.</w:t>
      </w:r>
      <w:r w:rsidRPr="00D31A4C">
        <w:t xml:space="preserve"> </w:t>
      </w:r>
      <w:r w:rsidRPr="00954F9E">
        <w:t xml:space="preserve">Es kommt immer wieder vor, dass Dateien mit der gleichen Nummer mehrfach vorhanden sind. Die geplante Datenbank soll solche Probleme </w:t>
      </w:r>
      <w:r>
        <w:t>beheben</w:t>
      </w:r>
      <w:r w:rsidRPr="00954F9E">
        <w:t>.</w:t>
      </w:r>
    </w:p>
    <w:p w14:paraId="03E03486" w14:textId="7A31FD3F" w:rsidR="00D31A4C" w:rsidRDefault="00D31A4C" w:rsidP="00D31A4C">
      <w:pPr>
        <w:pStyle w:val="Heading3"/>
      </w:pPr>
      <w:bookmarkStart w:id="9" w:name="_Toc160699197"/>
      <w:r>
        <w:t>Ist-Zustand</w:t>
      </w:r>
      <w:bookmarkEnd w:id="9"/>
    </w:p>
    <w:p w14:paraId="33C0BA61" w14:textId="4E64D09B" w:rsidR="004516E5" w:rsidRPr="004516E5" w:rsidRDefault="0045270E" w:rsidP="004516E5">
      <w:pPr>
        <w:pStyle w:val="Textnormal"/>
      </w:pPr>
      <w:commentRangeStart w:id="10"/>
      <w:r>
        <w:t xml:space="preserve">Eine Einsatzkarte muss </w:t>
      </w:r>
      <w:r w:rsidR="00111D67">
        <w:t>schon</w:t>
      </w:r>
      <w:r>
        <w:t xml:space="preserve"> </w:t>
      </w:r>
      <w:r w:rsidR="00137216">
        <w:t xml:space="preserve">bei </w:t>
      </w:r>
      <w:r w:rsidR="003D3CB7">
        <w:t xml:space="preserve">einer kleinen </w:t>
      </w:r>
      <w:r w:rsidR="00D64B7B">
        <w:t xml:space="preserve">Änderung bearbeitet werden. </w:t>
      </w:r>
      <w:commentRangeEnd w:id="10"/>
      <w:r w:rsidR="000C01CD">
        <w:rPr>
          <w:rStyle w:val="CommentReference"/>
        </w:rPr>
        <w:commentReference w:id="10"/>
      </w:r>
      <w:r w:rsidR="00111D67">
        <w:t xml:space="preserve">Dies ist </w:t>
      </w:r>
      <w:commentRangeStart w:id="11"/>
      <w:r w:rsidR="00111D67">
        <w:t>beispielsweise fällig</w:t>
      </w:r>
      <w:commentRangeEnd w:id="11"/>
      <w:r w:rsidR="000C01CD">
        <w:rPr>
          <w:rStyle w:val="CommentReference"/>
        </w:rPr>
        <w:commentReference w:id="11"/>
      </w:r>
      <w:r w:rsidR="00111D67">
        <w:t>, wenn ein Unternehmen, dass eine Polizei-Laufkarte</w:t>
      </w:r>
      <w:r w:rsidR="003D3CB7">
        <w:t xml:space="preserve"> </w:t>
      </w:r>
      <w:r w:rsidR="00E501BE">
        <w:t>hinterlegt hat, einen Personalwechsel eine</w:t>
      </w:r>
      <w:r w:rsidR="000118A6">
        <w:t>r Kontaktperson</w:t>
      </w:r>
      <w:r w:rsidR="00E501BE">
        <w:t xml:space="preserve"> </w:t>
      </w:r>
      <w:r w:rsidR="001C3FF5">
        <w:t xml:space="preserve">vollzogen </w:t>
      </w:r>
      <w:r w:rsidR="00E501BE">
        <w:t xml:space="preserve">hat oder sobald </w:t>
      </w:r>
      <w:r w:rsidR="001C3FF5">
        <w:t xml:space="preserve">ein Umbau am Gebäude </w:t>
      </w:r>
      <w:r w:rsidR="000118A6">
        <w:t>oder am Grundstück</w:t>
      </w:r>
      <w:r w:rsidR="001C3FF5">
        <w:t xml:space="preserve"> vollzogen wird. </w:t>
      </w:r>
      <w:r w:rsidR="004B2EA1">
        <w:t xml:space="preserve">Wie auf </w:t>
      </w:r>
      <w:r w:rsidR="004B2EA1" w:rsidRPr="005B2C98">
        <w:t xml:space="preserve">Abbildung </w:t>
      </w:r>
      <w:r w:rsidR="005B2C98" w:rsidRPr="005B2C98">
        <w:t>1</w:t>
      </w:r>
      <w:r w:rsidR="004B2EA1">
        <w:rPr>
          <w:color w:val="FF0000"/>
        </w:rPr>
        <w:t xml:space="preserve"> </w:t>
      </w:r>
      <w:r w:rsidR="004B2EA1" w:rsidRPr="008D2DB5">
        <w:t xml:space="preserve">zu erkennen </w:t>
      </w:r>
      <w:r w:rsidR="004B2EA1">
        <w:t xml:space="preserve">ist im Ordner für Polizei-Einsatzkarten eine Vielzahl an </w:t>
      </w:r>
      <w:r w:rsidR="004B2EA1">
        <w:lastRenderedPageBreak/>
        <w:t xml:space="preserve">Dokumenten </w:t>
      </w:r>
      <w:r w:rsidR="004B2EA1" w:rsidRPr="00522C3A">
        <w:rPr>
          <w:color w:val="FF0000"/>
        </w:rPr>
        <w:t xml:space="preserve">(1115 Elemente) </w:t>
      </w:r>
      <w:r w:rsidR="004B2EA1">
        <w:t xml:space="preserve">zu finden. Wie obig beschrieben ist es sehr mühselig eine Einsatzkarte anhand ihrer Nummer herauszusuchen, wenn man diese nicht zur Hand hat </w:t>
      </w:r>
      <w:r w:rsidR="00EE01A6">
        <w:t>und</w:t>
      </w:r>
      <w:r w:rsidR="004B2EA1">
        <w:t xml:space="preserve"> nach einem bestimmten Objekt sucht.</w:t>
      </w:r>
      <w:r w:rsidR="00522C3A">
        <w:t xml:space="preserve"> </w:t>
      </w:r>
      <w:r w:rsidR="00D05075">
        <w:t>Dieses Vorgehen ist somit hochgradig ineffizient</w:t>
      </w:r>
      <w:r w:rsidR="00540EF6">
        <w:t xml:space="preserve">. </w:t>
      </w:r>
    </w:p>
    <w:p w14:paraId="194B9157" w14:textId="6C32BAED" w:rsidR="009D6914" w:rsidRPr="004516E5" w:rsidRDefault="009D6914" w:rsidP="004516E5">
      <w:pPr>
        <w:pStyle w:val="Textnormal"/>
      </w:pPr>
    </w:p>
    <w:p w14:paraId="7F95AA4C" w14:textId="5C2778E7" w:rsidR="00D768F5" w:rsidRDefault="00B408EA" w:rsidP="00D768F5">
      <w:pPr>
        <w:pStyle w:val="Textnormal"/>
      </w:pPr>
      <w:r>
        <w:rPr>
          <w:noProof/>
        </w:rPr>
        <mc:AlternateContent>
          <mc:Choice Requires="wps">
            <w:drawing>
              <wp:anchor distT="0" distB="0" distL="114300" distR="114300" simplePos="0" relativeHeight="251658242" behindDoc="0" locked="0" layoutInCell="1" allowOverlap="1" wp14:anchorId="409A4965" wp14:editId="7EAC3552">
                <wp:simplePos x="0" y="0"/>
                <wp:positionH relativeFrom="column">
                  <wp:posOffset>429065</wp:posOffset>
                </wp:positionH>
                <wp:positionV relativeFrom="paragraph">
                  <wp:posOffset>2185328</wp:posOffset>
                </wp:positionV>
                <wp:extent cx="956505" cy="738554"/>
                <wp:effectExtent l="0" t="0" r="15240" b="23495"/>
                <wp:wrapNone/>
                <wp:docPr id="11" name="Rechteck 11"/>
                <wp:cNvGraphicFramePr/>
                <a:graphic xmlns:a="http://schemas.openxmlformats.org/drawingml/2006/main">
                  <a:graphicData uri="http://schemas.microsoft.com/office/word/2010/wordprocessingShape">
                    <wps:wsp>
                      <wps:cNvSpPr/>
                      <wps:spPr>
                        <a:xfrm>
                          <a:off x="0" y="0"/>
                          <a:ext cx="956505" cy="738554"/>
                        </a:xfrm>
                        <a:prstGeom prst="rect">
                          <a:avLst/>
                        </a:prstGeom>
                        <a:solidFill>
                          <a:schemeClr val="bg1"/>
                        </a:solidFill>
                        <a:ln>
                          <a:solidFill>
                            <a:schemeClr val="lt1">
                              <a:alpha val="71000"/>
                            </a:schemeClr>
                          </a:solidFill>
                        </a:ln>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9367E" id="Rechteck 11" o:spid="_x0000_s1026" style="position:absolute;margin-left:33.8pt;margin-top:172.05pt;width:75.3pt;height:58.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" fillcolor="white [3212]" strokecolor="white [3201]" strokeweight="1.5pt">
                <v:stroke opacity="46517f"/>
              </v:rect>
            </w:pict>
          </mc:Fallback>
        </mc:AlternateContent>
      </w:r>
      <w:r>
        <w:rPr>
          <w:noProof/>
        </w:rPr>
        <mc:AlternateContent>
          <mc:Choice Requires="wps">
            <w:drawing>
              <wp:anchor distT="0" distB="0" distL="114300" distR="114300" simplePos="0" relativeHeight="251658241" behindDoc="0" locked="0" layoutInCell="1" allowOverlap="1" wp14:anchorId="249040AE" wp14:editId="2F868479">
                <wp:simplePos x="0" y="0"/>
                <wp:positionH relativeFrom="column">
                  <wp:posOffset>344658</wp:posOffset>
                </wp:positionH>
                <wp:positionV relativeFrom="paragraph">
                  <wp:posOffset>1277962</wp:posOffset>
                </wp:positionV>
                <wp:extent cx="1055029" cy="900332"/>
                <wp:effectExtent l="0" t="0" r="12065" b="14605"/>
                <wp:wrapNone/>
                <wp:docPr id="10" name="Rechteck 10"/>
                <wp:cNvGraphicFramePr/>
                <a:graphic xmlns:a="http://schemas.openxmlformats.org/drawingml/2006/main">
                  <a:graphicData uri="http://schemas.microsoft.com/office/word/2010/wordprocessingShape">
                    <wps:wsp>
                      <wps:cNvSpPr/>
                      <wps:spPr>
                        <a:xfrm>
                          <a:off x="0" y="0"/>
                          <a:ext cx="1055029" cy="900332"/>
                        </a:xfrm>
                        <a:prstGeom prst="rect">
                          <a:avLst/>
                        </a:prstGeom>
                        <a:solidFill>
                          <a:schemeClr val="bg1"/>
                        </a:solidFill>
                        <a:ln>
                          <a:solidFill>
                            <a:schemeClr val="lt1">
                              <a:alpha val="71000"/>
                            </a:schemeClr>
                          </a:solidFill>
                        </a:ln>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439EDE" id="Rechteck 10" o:spid="_x0000_s1026" style="position:absolute;margin-left:27.15pt;margin-top:100.65pt;width:83.05pt;height:70.9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" fillcolor="white [3212]" strokecolor="white [3201]" strokeweight="1.5pt">
                <v:stroke opacity="46517f"/>
              </v:rect>
            </w:pict>
          </mc:Fallback>
        </mc:AlternateContent>
      </w:r>
      <w:r>
        <w:rPr>
          <w:noProof/>
        </w:rPr>
        <mc:AlternateContent>
          <mc:Choice Requires="wps">
            <w:drawing>
              <wp:anchor distT="0" distB="0" distL="114300" distR="114300" simplePos="0" relativeHeight="251658240" behindDoc="0" locked="0" layoutInCell="1" allowOverlap="1" wp14:anchorId="7DAAA07B" wp14:editId="5694EF32">
                <wp:simplePos x="0" y="0"/>
                <wp:positionH relativeFrom="column">
                  <wp:posOffset>295421</wp:posOffset>
                </wp:positionH>
                <wp:positionV relativeFrom="paragraph">
                  <wp:posOffset>25937</wp:posOffset>
                </wp:positionV>
                <wp:extent cx="1104313" cy="1237957"/>
                <wp:effectExtent l="0" t="0" r="19685" b="19685"/>
                <wp:wrapNone/>
                <wp:docPr id="8" name="Rechteck 8"/>
                <wp:cNvGraphicFramePr/>
                <a:graphic xmlns:a="http://schemas.openxmlformats.org/drawingml/2006/main">
                  <a:graphicData uri="http://schemas.microsoft.com/office/word/2010/wordprocessingShape">
                    <wps:wsp>
                      <wps:cNvSpPr/>
                      <wps:spPr>
                        <a:xfrm>
                          <a:off x="0" y="0"/>
                          <a:ext cx="1104313" cy="1237957"/>
                        </a:xfrm>
                        <a:prstGeom prst="rect">
                          <a:avLst/>
                        </a:prstGeom>
                        <a:solidFill>
                          <a:schemeClr val="bg1"/>
                        </a:solidFill>
                        <a:ln>
                          <a:solidFill>
                            <a:schemeClr val="lt1">
                              <a:alpha val="71000"/>
                            </a:schemeClr>
                          </a:solidFill>
                        </a:ln>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8E1E6" id="Rechteck 8" o:spid="_x0000_s1026" style="position:absolute;margin-left:23.25pt;margin-top:2.05pt;width:86.95pt;height:9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" fillcolor="white [3212]" strokecolor="white [3201]" strokeweight="1.5pt">
                <v:stroke opacity="46517f"/>
              </v:rect>
            </w:pict>
          </mc:Fallback>
        </mc:AlternateContent>
      </w:r>
      <w:r w:rsidR="0028347B">
        <w:rPr>
          <w:noProof/>
        </w:rPr>
        <w:drawing>
          <wp:inline distT="0" distB="0" distL="0" distR="0" wp14:anchorId="1B8FD1B4" wp14:editId="4A6DFA52">
            <wp:extent cx="5377693" cy="308785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21374" b="3689"/>
                    <a:stretch/>
                  </pic:blipFill>
                  <pic:spPr bwMode="auto">
                    <a:xfrm>
                      <a:off x="0" y="0"/>
                      <a:ext cx="5397254" cy="3099090"/>
                    </a:xfrm>
                    <a:prstGeom prst="rect">
                      <a:avLst/>
                    </a:prstGeom>
                    <a:noFill/>
                    <a:ln>
                      <a:noFill/>
                    </a:ln>
                    <a:extLst>
                      <a:ext uri="{53640926-AAD7-44D8-BBD7-CCE9431645EC}">
                        <a14:shadowObscured xmlns:a14="http://schemas.microsoft.com/office/drawing/2010/main"/>
                      </a:ext>
                    </a:extLst>
                  </pic:spPr>
                </pic:pic>
              </a:graphicData>
            </a:graphic>
          </wp:inline>
        </w:drawing>
      </w:r>
    </w:p>
    <w:p w14:paraId="0EC131DF" w14:textId="5AA65D11" w:rsidR="00F21CC1" w:rsidRDefault="00F21CC1" w:rsidP="00F21CC1">
      <w:pPr>
        <w:pStyle w:val="Caption"/>
      </w:pPr>
      <w:bookmarkStart w:id="12" w:name="_Toc160697951"/>
      <w:bookmarkStart w:id="13" w:name="_Ref160701914"/>
      <w:r>
        <w:t xml:space="preserve">Abbildung </w:t>
      </w:r>
      <w:r>
        <w:fldChar w:fldCharType="begin"/>
      </w:r>
      <w:r>
        <w:instrText xml:space="preserve"> SEQ Abbildung \* ARABIC </w:instrText>
      </w:r>
      <w:r>
        <w:fldChar w:fldCharType="separate"/>
      </w:r>
      <w:r w:rsidR="00F704D8">
        <w:rPr>
          <w:noProof/>
        </w:rPr>
        <w:t>1</w:t>
      </w:r>
      <w:r>
        <w:rPr>
          <w:noProof/>
        </w:rPr>
        <w:fldChar w:fldCharType="end"/>
      </w:r>
      <w:r>
        <w:t>: Polizei-Einsatzkarten Ordner</w:t>
      </w:r>
      <w:r w:rsidR="00E63BD3">
        <w:rPr>
          <w:rStyle w:val="FootnoteReference"/>
        </w:rPr>
        <w:footnoteReference w:id="2"/>
      </w:r>
      <w:bookmarkEnd w:id="12"/>
      <w:bookmarkEnd w:id="13"/>
    </w:p>
    <w:p w14:paraId="6ACD6480" w14:textId="43A7CE46" w:rsidR="00D31A4C" w:rsidRDefault="00D31A4C" w:rsidP="00D31A4C">
      <w:pPr>
        <w:pStyle w:val="Heading3"/>
      </w:pPr>
      <w:bookmarkStart w:id="14" w:name="_Toc160699198"/>
      <w:r>
        <w:t>Zielsetzung</w:t>
      </w:r>
      <w:bookmarkEnd w:id="14"/>
    </w:p>
    <w:p w14:paraId="5054C149" w14:textId="77777777" w:rsidR="00C9639B" w:rsidRDefault="00C9639B" w:rsidP="00AD0F22">
      <w:pPr>
        <w:pStyle w:val="Textnormal"/>
      </w:pPr>
      <w:r w:rsidRPr="00C9639B">
        <w:t xml:space="preserve">Wie bereits beschrieben, basiert die Datenverwaltung der Lauf- und Einsatzkarten auf einem ineffizienten System. Die von uns erstellte Datenbank </w:t>
      </w:r>
      <w:commentRangeStart w:id="15"/>
      <w:r w:rsidRPr="00C9639B">
        <w:t xml:space="preserve">wird </w:t>
      </w:r>
      <w:commentRangeEnd w:id="15"/>
      <w:r w:rsidR="000C01CD">
        <w:rPr>
          <w:rStyle w:val="CommentReference"/>
        </w:rPr>
        <w:commentReference w:id="15"/>
      </w:r>
      <w:r w:rsidRPr="00C9639B">
        <w:t>dazu beitragen, die Datenverwaltung besser zu organisieren.</w:t>
      </w:r>
    </w:p>
    <w:p w14:paraId="16F90A16" w14:textId="77777777" w:rsidR="00AD0F22" w:rsidRPr="00844D74" w:rsidRDefault="00AD0F22" w:rsidP="00AD0F22">
      <w:pPr>
        <w:pStyle w:val="Textnormal"/>
      </w:pPr>
      <w:r w:rsidRPr="00AD0F22">
        <w:t xml:space="preserve">Aufgrund der Vielzahl unserer Kunden wird es schnell unübersichtlich und in der Vergangenheit wurden Nummern doppelt vergeben. Mit unserem Verwaltungssystem vermeiden wir diese </w:t>
      </w:r>
      <w:r w:rsidRPr="00844D74">
        <w:t xml:space="preserve">Redundanzen. Wird eine Nummer in verschiedenen Projekten doppelt verwendet, </w:t>
      </w:r>
      <w:commentRangeStart w:id="16"/>
      <w:r w:rsidRPr="00844D74">
        <w:t>reagiert unser Datenbankmanagementsystem mit einer Fehlermeldung.</w:t>
      </w:r>
      <w:commentRangeEnd w:id="16"/>
      <w:r w:rsidR="000C01CD">
        <w:rPr>
          <w:rStyle w:val="CommentReference"/>
        </w:rPr>
        <w:commentReference w:id="16"/>
      </w:r>
    </w:p>
    <w:p w14:paraId="6B049B8C" w14:textId="77777777" w:rsidR="00AD0F22" w:rsidRPr="00AD0F22" w:rsidRDefault="00AD0F22" w:rsidP="00AD0F22">
      <w:pPr>
        <w:pStyle w:val="Textnormal"/>
      </w:pPr>
      <w:r w:rsidRPr="00AD0F22">
        <w:lastRenderedPageBreak/>
        <w:t xml:space="preserve">Mit der Implementierung unserer Lösung </w:t>
      </w:r>
      <w:commentRangeStart w:id="17"/>
      <w:r w:rsidRPr="00AD0F22">
        <w:t>in die Bosch-IT-Welt versprechen wir, dass bei neu eingegebenen Daten die Nummer auf Eindeutigkeit geprüft wird.</w:t>
      </w:r>
      <w:commentRangeEnd w:id="17"/>
      <w:r w:rsidR="000C01CD">
        <w:rPr>
          <w:rStyle w:val="CommentReference"/>
        </w:rPr>
        <w:commentReference w:id="17"/>
      </w:r>
      <w:r w:rsidRPr="00AD0F22">
        <w:t xml:space="preserve"> Außerdem soll ein effizienterer Zugriff auf die Dateien möglich sein. Wenn sich zum Beispiel eine Kontaktperson ändert und die Einsatzkarte angepasst werden muss, wollen wir den Zeitaufwand für das Suchen und Anpassen der bestehenden Karte deutlich reduzieren.</w:t>
      </w:r>
    </w:p>
    <w:p w14:paraId="7E53C6A8" w14:textId="2AD0347C" w:rsidR="008D5169" w:rsidRPr="00AD0F22" w:rsidRDefault="00AD0F22" w:rsidP="00AD0F22">
      <w:pPr>
        <w:pStyle w:val="Textnormal"/>
      </w:pPr>
      <w:commentRangeStart w:id="18"/>
      <w:r w:rsidRPr="00AD0F22">
        <w:t>Insgesamt zielt die DigiCard-Datenbank darauf ab, bestehende Prozesse zu digitalisieren, um Zeit und Kosten zu sparen.</w:t>
      </w:r>
      <w:commentRangeEnd w:id="18"/>
      <w:r w:rsidR="000C01CD">
        <w:rPr>
          <w:rStyle w:val="CommentReference"/>
        </w:rPr>
        <w:commentReference w:id="18"/>
      </w:r>
    </w:p>
    <w:p w14:paraId="404D26D5" w14:textId="6B3CBE3F" w:rsidR="00D31A4C" w:rsidRDefault="00D31A4C" w:rsidP="00D31A4C">
      <w:pPr>
        <w:pStyle w:val="Heading2"/>
      </w:pPr>
      <w:bookmarkStart w:id="19" w:name="_Toc160699199"/>
      <w:r>
        <w:t>Anforderungen an die Software</w:t>
      </w:r>
      <w:r w:rsidR="009C777B">
        <w:t xml:space="preserve"> de</w:t>
      </w:r>
      <w:r w:rsidR="002E3FE5">
        <w:t xml:space="preserve">s </w:t>
      </w:r>
      <w:r w:rsidR="00735363">
        <w:t xml:space="preserve">(DBMS) </w:t>
      </w:r>
      <w:r w:rsidR="002E3FE5">
        <w:t>Datenbankmanagementsystems</w:t>
      </w:r>
      <w:bookmarkEnd w:id="19"/>
    </w:p>
    <w:p w14:paraId="00CAB91E" w14:textId="3348582B" w:rsidR="000C34BE" w:rsidRDefault="0027597F" w:rsidP="000C34BE">
      <w:pPr>
        <w:pStyle w:val="Heading3"/>
      </w:pPr>
      <w:bookmarkStart w:id="20" w:name="_Toc160699200"/>
      <w:r>
        <w:t xml:space="preserve">Allgemeine </w:t>
      </w:r>
      <w:r w:rsidR="004C6B5D">
        <w:t>Ziele</w:t>
      </w:r>
      <w:bookmarkEnd w:id="20"/>
    </w:p>
    <w:p w14:paraId="0B0D69CF" w14:textId="47E394A7" w:rsidR="001B560D" w:rsidRDefault="00A01D69" w:rsidP="005D51D5">
      <w:pPr>
        <w:pStyle w:val="Textnormal"/>
        <w:numPr>
          <w:ilvl w:val="0"/>
          <w:numId w:val="9"/>
        </w:numPr>
      </w:pPr>
      <w:r>
        <w:t>Benutzerfreundlichkeit</w:t>
      </w:r>
    </w:p>
    <w:p w14:paraId="1D3E9294" w14:textId="0B96998C" w:rsidR="00A01D69" w:rsidRDefault="00F22A78" w:rsidP="005D51D5">
      <w:pPr>
        <w:pStyle w:val="Textnormal"/>
        <w:numPr>
          <w:ilvl w:val="0"/>
          <w:numId w:val="9"/>
        </w:numPr>
      </w:pPr>
      <w:commentRangeStart w:id="21"/>
      <w:r>
        <w:t>Mehrbenutzerunterstützung</w:t>
      </w:r>
      <w:commentRangeEnd w:id="21"/>
      <w:r w:rsidR="000C01CD">
        <w:rPr>
          <w:rStyle w:val="CommentReference"/>
        </w:rPr>
        <w:commentReference w:id="21"/>
      </w:r>
    </w:p>
    <w:p w14:paraId="43C37E0B" w14:textId="4835D3E2" w:rsidR="009C777B" w:rsidRDefault="00735363" w:rsidP="005D51D5">
      <w:pPr>
        <w:pStyle w:val="Textnormal"/>
        <w:numPr>
          <w:ilvl w:val="0"/>
          <w:numId w:val="9"/>
        </w:numPr>
      </w:pPr>
      <w:r>
        <w:t>Möglichkeit zur Integration</w:t>
      </w:r>
      <w:r w:rsidR="00B34A34">
        <w:t xml:space="preserve"> verschiedener Datenbanken</w:t>
      </w:r>
      <w:r w:rsidR="00EE3D03">
        <w:t xml:space="preserve"> (Nicht parallel)</w:t>
      </w:r>
    </w:p>
    <w:p w14:paraId="1221BACC" w14:textId="2883F532" w:rsidR="00D31A4C" w:rsidRPr="00D31A4C" w:rsidRDefault="00572276" w:rsidP="009E2345">
      <w:pPr>
        <w:pStyle w:val="Textnormal"/>
        <w:numPr>
          <w:ilvl w:val="0"/>
          <w:numId w:val="9"/>
        </w:numPr>
      </w:pPr>
      <w:r>
        <w:t>Datenint</w:t>
      </w:r>
      <w:r w:rsidR="00EE3D03">
        <w:t>e</w:t>
      </w:r>
      <w:r>
        <w:t>grität</w:t>
      </w:r>
    </w:p>
    <w:p w14:paraId="5772620D" w14:textId="72CE9BDD" w:rsidR="00954F9E" w:rsidRDefault="00954F9E" w:rsidP="00954F9E">
      <w:pPr>
        <w:pStyle w:val="Heading3"/>
      </w:pPr>
      <w:bookmarkStart w:id="22" w:name="_Toc160699201"/>
      <w:r>
        <w:t>Aufgaben von Feuerwehr- und Polizei-Laufkarten</w:t>
      </w:r>
      <w:bookmarkEnd w:id="22"/>
    </w:p>
    <w:p w14:paraId="46A8915A" w14:textId="00624DD2" w:rsidR="00B976B1" w:rsidRDefault="001C4DF7" w:rsidP="001C4DF7">
      <w:r w:rsidRPr="001C4DF7">
        <w:t>Feuerwehr- und Polizei</w:t>
      </w:r>
      <w:r w:rsidR="00B22830">
        <w:t>einsatzkarten</w:t>
      </w:r>
      <w:r w:rsidRPr="001C4DF7">
        <w:t xml:space="preserve"> sind wichtige Instrumente für die öffentliche Sicherheit und das Notfallmanagement. Diese speziellen Karten dienen dazu, die Koordination und Effizienz der Rettungskräfte in verschiedenen Einsatzszenarien zu verbessern.</w:t>
      </w:r>
      <w:r>
        <w:t xml:space="preserve"> </w:t>
      </w:r>
      <w:r w:rsidR="00E537EF">
        <w:t xml:space="preserve">Man muss dabei klar zwischen Polizei- und Feuerwehreinsatzkarten unterscheiden. </w:t>
      </w:r>
      <w:r w:rsidR="00DA73D7">
        <w:t xml:space="preserve">Die Feuerwehreinsatzkarten beziehen sich auf einen </w:t>
      </w:r>
      <w:r w:rsidR="00A214D4">
        <w:t>Alarm im Zusammenhang mit einem</w:t>
      </w:r>
      <w:r w:rsidR="00DA73D7">
        <w:t xml:space="preserve"> Brandfall im Gebäude</w:t>
      </w:r>
      <w:r w:rsidR="00A214D4">
        <w:t>,</w:t>
      </w:r>
      <w:r w:rsidR="00DA73D7">
        <w:t xml:space="preserve"> </w:t>
      </w:r>
      <w:r w:rsidR="002F19B0">
        <w:t>während sich Polizeieinsatzkar</w:t>
      </w:r>
      <w:r w:rsidR="00B976B1">
        <w:t>ten auf einen vorhergegangenen Einbruch</w:t>
      </w:r>
      <w:r w:rsidR="00A214D4">
        <w:t xml:space="preserve"> oder</w:t>
      </w:r>
      <w:r w:rsidR="00B976B1">
        <w:t xml:space="preserve"> eine Geiselnahme </w:t>
      </w:r>
      <w:r w:rsidR="00A214D4">
        <w:t>etc</w:t>
      </w:r>
      <w:r w:rsidR="00B976B1">
        <w:t xml:space="preserve">. beziehen. </w:t>
      </w:r>
      <w:r w:rsidR="0052255C">
        <w:t xml:space="preserve">Diese findet man unter anderem oft in Banken, </w:t>
      </w:r>
      <w:r w:rsidR="007C4A93">
        <w:t xml:space="preserve">Gelddruckereien oder </w:t>
      </w:r>
      <w:r w:rsidR="002A3A86">
        <w:t xml:space="preserve">in </w:t>
      </w:r>
      <w:r w:rsidR="007C4A93">
        <w:t xml:space="preserve">staatlichen </w:t>
      </w:r>
      <w:r w:rsidR="002A3A86">
        <w:t>Einrichtungen.</w:t>
      </w:r>
      <w:r w:rsidR="00B976B1">
        <w:t xml:space="preserve"> </w:t>
      </w:r>
    </w:p>
    <w:p w14:paraId="2133DB14" w14:textId="643F17F6" w:rsidR="00D31A4C" w:rsidRDefault="001C4DF7" w:rsidP="001C4DF7">
      <w:r>
        <w:lastRenderedPageBreak/>
        <w:t xml:space="preserve">Die </w:t>
      </w:r>
      <w:r w:rsidR="00E537EF">
        <w:t xml:space="preserve">Einsatzkarten </w:t>
      </w:r>
      <w:r>
        <w:t xml:space="preserve">werden </w:t>
      </w:r>
      <w:r w:rsidR="00E537EF">
        <w:t xml:space="preserve">Unternehmensintern erstellt und </w:t>
      </w:r>
      <w:r w:rsidR="00AA347D">
        <w:t>anschließend bei Auftragsfertigstellung an die Zuständige Konzes</w:t>
      </w:r>
      <w:r w:rsidR="00042054">
        <w:t>s</w:t>
      </w:r>
      <w:r w:rsidR="00AA347D">
        <w:t xml:space="preserve">ion </w:t>
      </w:r>
      <w:r w:rsidR="00042054">
        <w:t xml:space="preserve">übermittelt. Bei einem Einsatzfall werden entweder direkt die Polizei </w:t>
      </w:r>
      <w:r w:rsidR="00130F84">
        <w:t xml:space="preserve">bzw. die Feuerwehr </w:t>
      </w:r>
      <w:commentRangeStart w:id="23"/>
      <w:r w:rsidR="00603A5A">
        <w:t>oder die</w:t>
      </w:r>
      <w:r w:rsidR="00F046B8">
        <w:t xml:space="preserve"> </w:t>
      </w:r>
      <w:r w:rsidR="00C012E9">
        <w:t>von</w:t>
      </w:r>
      <w:r w:rsidR="00603A5A">
        <w:t xml:space="preserve"> </w:t>
      </w:r>
      <w:r w:rsidR="00F046B8">
        <w:t xml:space="preserve">Bosch eigens </w:t>
      </w:r>
      <w:r w:rsidR="003546AA">
        <w:t xml:space="preserve">ins Leben gerufene Leitstelle </w:t>
      </w:r>
      <w:r w:rsidR="00130F84">
        <w:t>alarmiert</w:t>
      </w:r>
      <w:commentRangeEnd w:id="23"/>
      <w:r w:rsidR="000C01CD">
        <w:rPr>
          <w:rStyle w:val="CommentReference"/>
        </w:rPr>
        <w:commentReference w:id="23"/>
      </w:r>
      <w:r w:rsidR="003546AA">
        <w:t xml:space="preserve">. </w:t>
      </w:r>
      <w:r w:rsidR="008B77DC">
        <w:t>Je nachdem welche Leitstelle alarmiert wird</w:t>
      </w:r>
      <w:r w:rsidR="00973039">
        <w:t>,</w:t>
      </w:r>
      <w:r w:rsidR="008B77DC">
        <w:t xml:space="preserve"> </w:t>
      </w:r>
      <w:r w:rsidR="00BA46E2">
        <w:t xml:space="preserve">wird </w:t>
      </w:r>
      <w:r w:rsidR="00BA1969">
        <w:t>dort auch ein</w:t>
      </w:r>
      <w:r w:rsidR="00BA1969" w:rsidRPr="00B82334">
        <w:t xml:space="preserve"> Alarm mit</w:t>
      </w:r>
      <w:r w:rsidR="00F86EF5" w:rsidRPr="00B82334">
        <w:t xml:space="preserve"> der </w:t>
      </w:r>
      <w:r w:rsidR="00BA1969" w:rsidRPr="00B82334">
        <w:t xml:space="preserve">jeweiligen Nummer </w:t>
      </w:r>
      <w:r w:rsidR="00B82334" w:rsidRPr="00B82334">
        <w:t xml:space="preserve">(vgl. </w:t>
      </w:r>
      <w:r w:rsidR="00B82334" w:rsidRPr="00B82334">
        <w:fldChar w:fldCharType="begin"/>
      </w:r>
      <w:r w:rsidR="00B82334" w:rsidRPr="00B82334">
        <w:instrText xml:space="preserve"> REF _Ref160701914 \h </w:instrText>
      </w:r>
      <w:r w:rsidR="00B82334" w:rsidRPr="00B82334">
        <w:fldChar w:fldCharType="separate"/>
      </w:r>
      <w:r w:rsidR="00B82334" w:rsidRPr="00B82334">
        <w:t xml:space="preserve">Abbildung </w:t>
      </w:r>
      <w:r w:rsidR="00B82334" w:rsidRPr="00B82334">
        <w:rPr>
          <w:noProof/>
        </w:rPr>
        <w:t>1</w:t>
      </w:r>
      <w:r w:rsidR="00B82334" w:rsidRPr="00B82334">
        <w:t>: Polizei-Einsatzkarten Ordner</w:t>
      </w:r>
      <w:r w:rsidR="00B82334" w:rsidRPr="00B82334">
        <w:fldChar w:fldCharType="end"/>
      </w:r>
      <w:r w:rsidR="00B82334" w:rsidRPr="00B82334">
        <w:t>)</w:t>
      </w:r>
      <w:r w:rsidR="003869BE">
        <w:rPr>
          <w:color w:val="FF0000"/>
        </w:rPr>
        <w:t xml:space="preserve"> </w:t>
      </w:r>
      <w:r w:rsidR="003869BE" w:rsidRPr="00C16CE1">
        <w:t xml:space="preserve">und </w:t>
      </w:r>
      <w:r w:rsidR="003869BE">
        <w:t xml:space="preserve">der </w:t>
      </w:r>
      <w:r w:rsidR="00137291">
        <w:t>K</w:t>
      </w:r>
      <w:r w:rsidR="00C16CE1">
        <w:t>ategorisierung des Alarms (</w:t>
      </w:r>
      <w:r w:rsidR="00137291">
        <w:t>Einbruch, Geiselnahme etc.)</w:t>
      </w:r>
      <w:r w:rsidR="00A00F05">
        <w:t xml:space="preserve"> </w:t>
      </w:r>
      <w:r w:rsidR="00CA7AF0">
        <w:t>ausgelöst</w:t>
      </w:r>
      <w:r w:rsidR="00137291">
        <w:t>. Der</w:t>
      </w:r>
      <w:r w:rsidR="003869BE" w:rsidRPr="00C16CE1">
        <w:t xml:space="preserve"> Zuständige in der </w:t>
      </w:r>
      <w:r w:rsidR="00137291">
        <w:t xml:space="preserve">jeweiligen </w:t>
      </w:r>
      <w:r w:rsidR="003869BE" w:rsidRPr="00C16CE1">
        <w:t>Leitstelle</w:t>
      </w:r>
      <w:r w:rsidR="00C16CE1">
        <w:t xml:space="preserve"> greift eine physische </w:t>
      </w:r>
      <w:r w:rsidR="00137291">
        <w:t xml:space="preserve">Karte </w:t>
      </w:r>
      <w:r w:rsidR="00A00F05">
        <w:t xml:space="preserve">aus einem Aktenschrank </w:t>
      </w:r>
      <w:r w:rsidR="00137291">
        <w:t xml:space="preserve">heraus und </w:t>
      </w:r>
      <w:r w:rsidR="00AF412D">
        <w:t xml:space="preserve">arbeitet </w:t>
      </w:r>
      <w:r w:rsidR="00422030">
        <w:t>einen spezifischen Ablaufplan ab</w:t>
      </w:r>
      <w:r w:rsidR="00A00F05">
        <w:t>. Dabei</w:t>
      </w:r>
      <w:r w:rsidR="00422030">
        <w:t xml:space="preserve"> </w:t>
      </w:r>
      <w:r w:rsidR="00D03B9F">
        <w:t>benachrichtigt</w:t>
      </w:r>
      <w:r w:rsidR="00422030">
        <w:t xml:space="preserve"> </w:t>
      </w:r>
      <w:r w:rsidR="00A00F05">
        <w:t>er</w:t>
      </w:r>
      <w:r w:rsidR="00743D69">
        <w:t xml:space="preserve"> </w:t>
      </w:r>
      <w:r w:rsidR="00AE0CDB">
        <w:t xml:space="preserve">Kontaktpersonen </w:t>
      </w:r>
      <w:r w:rsidR="00D03B9F">
        <w:t xml:space="preserve">wie z.B. den Hausmeister oder das </w:t>
      </w:r>
      <w:r w:rsidR="00A00F05">
        <w:t>h</w:t>
      </w:r>
      <w:r w:rsidR="00D03B9F">
        <w:t>ausinterne Sicherheitspersonal.</w:t>
      </w:r>
      <w:r w:rsidR="00422030">
        <w:t xml:space="preserve"> </w:t>
      </w:r>
      <w:r w:rsidR="008561D7">
        <w:t>D</w:t>
      </w:r>
      <w:r w:rsidR="002B49DA">
        <w:t xml:space="preserve">iese </w:t>
      </w:r>
      <w:r w:rsidR="008561D7">
        <w:t>koor</w:t>
      </w:r>
      <w:r w:rsidR="005E04C6">
        <w:t>d</w:t>
      </w:r>
      <w:r w:rsidR="008561D7">
        <w:t>inieren</w:t>
      </w:r>
      <w:r w:rsidR="002B49DA">
        <w:t xml:space="preserve"> dann das weitere Vorgehen. </w:t>
      </w:r>
    </w:p>
    <w:p w14:paraId="5BEF0BB8" w14:textId="77777777" w:rsidR="00D31A4C" w:rsidRDefault="00D31A4C" w:rsidP="001C4DF7"/>
    <w:p w14:paraId="6D7D0414" w14:textId="7FD219E6" w:rsidR="00D31A4C" w:rsidRDefault="00C3178B" w:rsidP="0085772B">
      <w:pPr>
        <w:pStyle w:val="Heading1"/>
      </w:pPr>
      <w:r>
        <w:br w:type="page"/>
      </w:r>
      <w:bookmarkStart w:id="24" w:name="_Toc160699202"/>
      <w:r w:rsidR="00D31A4C">
        <w:lastRenderedPageBreak/>
        <w:t>Programmentwurf</w:t>
      </w:r>
      <w:bookmarkEnd w:id="24"/>
    </w:p>
    <w:p w14:paraId="3080A0F8" w14:textId="612B41FA" w:rsidR="0084654E" w:rsidRPr="0084654E" w:rsidRDefault="00D31A4C" w:rsidP="0085772B">
      <w:pPr>
        <w:pStyle w:val="Heading2"/>
      </w:pPr>
      <w:bookmarkStart w:id="25" w:name="_Toc160699203"/>
      <w:r>
        <w:t>ER- Diagramm</w:t>
      </w:r>
      <w:bookmarkEnd w:id="25"/>
    </w:p>
    <w:p w14:paraId="698DB9F2" w14:textId="7212324F" w:rsidR="00CE3446" w:rsidRDefault="00714719" w:rsidP="00CE3446">
      <w:pPr>
        <w:pStyle w:val="Textnormal"/>
      </w:pPr>
      <w:commentRangeStart w:id="26"/>
      <w:r w:rsidRPr="00714719">
        <w:rPr>
          <w:noProof/>
        </w:rPr>
        <w:drawing>
          <wp:inline distT="0" distB="0" distL="0" distR="0" wp14:anchorId="3BD3C144" wp14:editId="5092A6F7">
            <wp:extent cx="5731510" cy="3975735"/>
            <wp:effectExtent l="0" t="0" r="254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0056"/>
                    <a:stretch/>
                  </pic:blipFill>
                  <pic:spPr bwMode="auto">
                    <a:xfrm>
                      <a:off x="0" y="0"/>
                      <a:ext cx="5731510" cy="3975735"/>
                    </a:xfrm>
                    <a:prstGeom prst="rect">
                      <a:avLst/>
                    </a:prstGeom>
                    <a:ln>
                      <a:noFill/>
                    </a:ln>
                    <a:extLst>
                      <a:ext uri="{53640926-AAD7-44D8-BBD7-CCE9431645EC}">
                        <a14:shadowObscured xmlns:a14="http://schemas.microsoft.com/office/drawing/2010/main"/>
                      </a:ext>
                    </a:extLst>
                  </pic:spPr>
                </pic:pic>
              </a:graphicData>
            </a:graphic>
          </wp:inline>
        </w:drawing>
      </w:r>
      <w:commentRangeEnd w:id="26"/>
      <w:r w:rsidR="000C01CD">
        <w:rPr>
          <w:rStyle w:val="CommentReference"/>
        </w:rPr>
        <w:commentReference w:id="26"/>
      </w:r>
    </w:p>
    <w:p w14:paraId="26E5468B" w14:textId="3A4A9E33" w:rsidR="004566FA" w:rsidRPr="00CE3446" w:rsidRDefault="004566FA" w:rsidP="004566FA">
      <w:pPr>
        <w:pStyle w:val="Caption"/>
      </w:pPr>
      <w:bookmarkStart w:id="27" w:name="_Toc160697952"/>
      <w:r>
        <w:t xml:space="preserve">Abbildung </w:t>
      </w:r>
      <w:r>
        <w:fldChar w:fldCharType="begin"/>
      </w:r>
      <w:r>
        <w:instrText xml:space="preserve"> SEQ Abbildung \* ARABIC </w:instrText>
      </w:r>
      <w:r>
        <w:fldChar w:fldCharType="separate"/>
      </w:r>
      <w:r w:rsidR="00F704D8">
        <w:rPr>
          <w:noProof/>
        </w:rPr>
        <w:t>2</w:t>
      </w:r>
      <w:r>
        <w:rPr>
          <w:noProof/>
        </w:rPr>
        <w:fldChar w:fldCharType="end"/>
      </w:r>
      <w:r>
        <w:t>: ER-Diagramm</w:t>
      </w:r>
      <w:r w:rsidR="00465400">
        <w:rPr>
          <w:rStyle w:val="FootnoteReference"/>
        </w:rPr>
        <w:footnoteReference w:id="3"/>
      </w:r>
      <w:bookmarkEnd w:id="27"/>
    </w:p>
    <w:p w14:paraId="5869B56F" w14:textId="77777777" w:rsidR="004566FA" w:rsidRDefault="00DA7587" w:rsidP="0085772B">
      <w:pPr>
        <w:pStyle w:val="Heading2"/>
      </w:pPr>
      <w:r>
        <w:t xml:space="preserve"> </w:t>
      </w:r>
      <w:bookmarkStart w:id="28" w:name="_Toc160699204"/>
      <w:r>
        <w:t>Vorgehensweise</w:t>
      </w:r>
      <w:bookmarkEnd w:id="28"/>
    </w:p>
    <w:p w14:paraId="3A62C44C" w14:textId="34D64B1A" w:rsidR="004615C8" w:rsidRDefault="00246D0A" w:rsidP="004566FA">
      <w:r>
        <w:t xml:space="preserve">Um </w:t>
      </w:r>
      <w:r w:rsidR="000C0E21">
        <w:t>die</w:t>
      </w:r>
      <w:r w:rsidR="00EB5331">
        <w:t xml:space="preserve"> Datenbank zu erstellen, </w:t>
      </w:r>
      <w:r w:rsidR="00CA7AC1">
        <w:t>wurde</w:t>
      </w:r>
      <w:r w:rsidR="00123166">
        <w:t xml:space="preserve"> ein Entwurf </w:t>
      </w:r>
      <w:r w:rsidR="00FE18A0">
        <w:t>in Form</w:t>
      </w:r>
      <w:r w:rsidR="00C13786">
        <w:t xml:space="preserve"> eines ER-Diagramms</w:t>
      </w:r>
      <w:r w:rsidR="00F90B51">
        <w:t xml:space="preserve"> </w:t>
      </w:r>
      <w:commentRangeStart w:id="29"/>
      <w:r w:rsidR="00F90B51">
        <w:t>entwickelt</w:t>
      </w:r>
      <w:commentRangeEnd w:id="29"/>
      <w:r w:rsidR="000C01CD">
        <w:rPr>
          <w:rStyle w:val="CommentReference"/>
        </w:rPr>
        <w:commentReference w:id="29"/>
      </w:r>
      <w:r w:rsidR="00293C5A">
        <w:t xml:space="preserve">. </w:t>
      </w:r>
      <w:r w:rsidR="001C3C2F">
        <w:t xml:space="preserve">Hierbei </w:t>
      </w:r>
      <w:r w:rsidR="00C57C39">
        <w:t>basiert</w:t>
      </w:r>
      <w:r w:rsidR="00D6671B">
        <w:t xml:space="preserve"> die Str</w:t>
      </w:r>
      <w:r w:rsidR="00DB2498">
        <w:t>uktur</w:t>
      </w:r>
      <w:r w:rsidR="00D76DBA">
        <w:t xml:space="preserve"> </w:t>
      </w:r>
      <w:r w:rsidR="004870BB">
        <w:t xml:space="preserve">sowie </w:t>
      </w:r>
      <w:r w:rsidR="00C57C39">
        <w:t xml:space="preserve">die </w:t>
      </w:r>
      <w:r w:rsidR="004870BB">
        <w:t xml:space="preserve">Verknüpfung der verschiedenen Tabellen auf </w:t>
      </w:r>
      <w:r w:rsidR="002162BE">
        <w:t xml:space="preserve">den </w:t>
      </w:r>
      <w:r w:rsidR="00090272">
        <w:t>Einsatz- sowie Laufkarten</w:t>
      </w:r>
      <w:r w:rsidR="00082A1C">
        <w:t>, welche b</w:t>
      </w:r>
      <w:r w:rsidR="005A01C8">
        <w:t>ei Bosch</w:t>
      </w:r>
      <w:r w:rsidR="00E131E3">
        <w:t xml:space="preserve"> </w:t>
      </w:r>
      <w:r w:rsidR="004D5122">
        <w:t>im Einsatz sind</w:t>
      </w:r>
      <w:r w:rsidR="00090272">
        <w:t>.</w:t>
      </w:r>
      <w:r w:rsidR="005A01C8">
        <w:t xml:space="preserve"> </w:t>
      </w:r>
      <w:r w:rsidR="008C6FE1">
        <w:t>Diesbezüglich</w:t>
      </w:r>
      <w:r w:rsidR="00D14F85">
        <w:t xml:space="preserve"> entspricht die</w:t>
      </w:r>
      <w:r w:rsidR="002B3548">
        <w:t xml:space="preserve"> qualitative</w:t>
      </w:r>
      <w:r w:rsidR="004E2D24">
        <w:t xml:space="preserve"> Struktur der Datenbank</w:t>
      </w:r>
      <w:r w:rsidR="00691D17">
        <w:t xml:space="preserve"> der Realität, wobei die quantitativen Kundendaten frei erfunden sind.</w:t>
      </w:r>
      <w:r w:rsidR="004615C8">
        <w:br w:type="page"/>
      </w:r>
    </w:p>
    <w:p w14:paraId="45721C3C" w14:textId="1B878E17" w:rsidR="00D31A4C" w:rsidRDefault="00D31A4C" w:rsidP="00D31A4C">
      <w:pPr>
        <w:pStyle w:val="Heading1"/>
      </w:pPr>
      <w:bookmarkStart w:id="30" w:name="_Toc160699205"/>
      <w:r>
        <w:lastRenderedPageBreak/>
        <w:t>Programmierung</w:t>
      </w:r>
      <w:bookmarkEnd w:id="30"/>
    </w:p>
    <w:p w14:paraId="39141EE1" w14:textId="77777777" w:rsidR="00D31A4C" w:rsidRDefault="00D31A4C" w:rsidP="00D31A4C">
      <w:pPr>
        <w:pStyle w:val="Heading2"/>
      </w:pPr>
      <w:bookmarkStart w:id="31" w:name="_Toc137582131"/>
      <w:bookmarkStart w:id="32" w:name="_Toc137582386"/>
      <w:bookmarkStart w:id="33" w:name="_Toc137582425"/>
      <w:bookmarkStart w:id="34" w:name="_Toc160699206"/>
      <w:r w:rsidRPr="00B75933">
        <w:t>Informationsquell</w:t>
      </w:r>
      <w:r>
        <w:t>en</w:t>
      </w:r>
      <w:bookmarkEnd w:id="31"/>
      <w:bookmarkEnd w:id="32"/>
      <w:bookmarkEnd w:id="33"/>
      <w:bookmarkEnd w:id="34"/>
    </w:p>
    <w:p w14:paraId="30F300EC" w14:textId="2CB13CD6" w:rsidR="00CF2087" w:rsidRDefault="00CF2087" w:rsidP="00CF2087">
      <w:pPr>
        <w:pStyle w:val="Textnormal"/>
      </w:pPr>
      <w:r>
        <w:t xml:space="preserve">Aufbauend auf den Erfahrungen und dem Wissen, das wir im Rahmen unseres VB.NET-Projekts im letzten Jahr sammeln konnten, haben wir dieses Jahr Windows Forms (WinForms) als neue Komponente in unser Projekt integriert. Hierbei stellte sich die offizielle </w:t>
      </w:r>
      <w:commentRangeStart w:id="35"/>
      <w:r>
        <w:t xml:space="preserve">Microsoft-Dokumentation </w:t>
      </w:r>
      <w:commentRangeEnd w:id="35"/>
      <w:r>
        <w:rPr>
          <w:rStyle w:val="CommentReference"/>
        </w:rPr>
        <w:commentReference w:id="35"/>
      </w:r>
      <w:r>
        <w:t>als äußerst wertvolle Ressource heraus. Sie bot tiefe Einblicke und umfassende Informationen speziell zu Visual Basic und Windows Forms, die für unser Projekt entscheidend waren.</w:t>
      </w:r>
    </w:p>
    <w:p w14:paraId="7848A355" w14:textId="55FD65C6" w:rsidR="00CF2087" w:rsidRPr="00CF2087" w:rsidRDefault="00CF2087" w:rsidP="00CF2087">
      <w:pPr>
        <w:pStyle w:val="Textnormal"/>
      </w:pPr>
      <w:r>
        <w:t xml:space="preserve">Neben der offiziellen Dokumentation war </w:t>
      </w:r>
      <w:commentRangeStart w:id="36"/>
      <w:r>
        <w:t xml:space="preserve">Stack Overflow </w:t>
      </w:r>
      <w:commentRangeEnd w:id="36"/>
      <w:r>
        <w:rPr>
          <w:rStyle w:val="CommentReference"/>
        </w:rPr>
        <w:commentReference w:id="36"/>
      </w:r>
      <w:r>
        <w:t xml:space="preserve">eine weitere wesentliche Informationsquelle für uns. Die Plattform diente als Anlaufstelle für das Auffinden von Lösungen zu diversen Fehlermeldungen und Herausforderungen, mit denen wir während der Entwicklung konfrontiert waren. Darüber hinaus zogen wir spezialisierte Websites wie </w:t>
      </w:r>
      <w:commentRangeStart w:id="37"/>
      <w:r>
        <w:t xml:space="preserve">vbforums.com </w:t>
      </w:r>
      <w:commentRangeEnd w:id="37"/>
      <w:r>
        <w:rPr>
          <w:rStyle w:val="CommentReference"/>
        </w:rPr>
        <w:commentReference w:id="37"/>
      </w:r>
      <w:r>
        <w:t xml:space="preserve">und </w:t>
      </w:r>
      <w:commentRangeStart w:id="38"/>
      <w:r>
        <w:t xml:space="preserve">codeproject.com </w:t>
      </w:r>
      <w:commentRangeEnd w:id="38"/>
      <w:r>
        <w:rPr>
          <w:rStyle w:val="CommentReference"/>
        </w:rPr>
        <w:commentReference w:id="38"/>
      </w:r>
      <w:r>
        <w:t xml:space="preserve">zu Rate. </w:t>
      </w:r>
    </w:p>
    <w:p w14:paraId="4A843A18" w14:textId="70AFE4D5" w:rsidR="00D31A4C" w:rsidRDefault="00D31A4C" w:rsidP="00D31A4C">
      <w:pPr>
        <w:pStyle w:val="Heading2"/>
      </w:pPr>
      <w:bookmarkStart w:id="39" w:name="_Toc137582132"/>
      <w:bookmarkStart w:id="40" w:name="_Toc137582387"/>
      <w:bookmarkStart w:id="41" w:name="_Toc137582426"/>
      <w:bookmarkStart w:id="42" w:name="_Toc160699207"/>
      <w:r>
        <w:t>Tools</w:t>
      </w:r>
      <w:bookmarkEnd w:id="39"/>
      <w:bookmarkEnd w:id="40"/>
      <w:bookmarkEnd w:id="41"/>
      <w:bookmarkEnd w:id="42"/>
    </w:p>
    <w:p w14:paraId="1940FE0A" w14:textId="46BBA159" w:rsidR="00CF2087" w:rsidRDefault="00CF2087" w:rsidP="00CF2087">
      <w:pPr>
        <w:pStyle w:val="Textnormal"/>
      </w:pPr>
      <w:r>
        <w:t>Die Entwicklung wurde zu großen Teilen in der leistungsstarken IDE Visual Studio, durchgeführt. Diese Plattform bot uns eine umfassende Palette an Tools und Funktionen, die uns das Schreiben, Debuggen und Testen unseres Codes wesentlich erleichterten.</w:t>
      </w:r>
      <w:commentRangeStart w:id="43"/>
      <w:r>
        <w:t xml:space="preserve"> </w:t>
      </w:r>
      <w:r w:rsidRPr="00CF2087">
        <w:t xml:space="preserve">Erstmals experimentierten wir dieses Jahr auch mit der AI basierte Autocomplete </w:t>
      </w:r>
      <w:r>
        <w:t>E</w:t>
      </w:r>
      <w:r w:rsidRPr="00CF2087">
        <w:t>rweiterung Git</w:t>
      </w:r>
      <w:r>
        <w:t>H</w:t>
      </w:r>
      <w:r w:rsidRPr="00CF2087">
        <w:t>ub Copilot welche die standardmäßigen Codevorschläge auf Basis bereits geschriebenen Codes intelligent erweitert und so repetitive Abläufe beschleunigt.</w:t>
      </w:r>
      <w:commentRangeEnd w:id="43"/>
      <w:r>
        <w:rPr>
          <w:rStyle w:val="CommentReference"/>
        </w:rPr>
        <w:commentReference w:id="43"/>
      </w:r>
    </w:p>
    <w:p w14:paraId="5DBD68CE" w14:textId="515674C8" w:rsidR="00CF2087" w:rsidRDefault="00CF2087" w:rsidP="00CF2087">
      <w:pPr>
        <w:pStyle w:val="Textnormal"/>
      </w:pPr>
      <w:r>
        <w:t xml:space="preserve">Für den Zugriff und die Verwaltung unserer Datenbank verwendeten wir Microsoft Access in Verbindung mit OLEDB.12. Hierbei kam das Recordset-Modell zum Einsatz, um die Effizienz der Zugriffsverwaltung zu optimieren. Die für Testzwecke benötigten Datensätze generierten wir mit der </w:t>
      </w:r>
      <w:commentRangeStart w:id="44"/>
      <w:r>
        <w:t>mockaroo.com</w:t>
      </w:r>
      <w:commentRangeEnd w:id="44"/>
      <w:r>
        <w:rPr>
          <w:rStyle w:val="CommentReference"/>
        </w:rPr>
        <w:commentReference w:id="44"/>
      </w:r>
      <w:r>
        <w:t>.</w:t>
      </w:r>
    </w:p>
    <w:p w14:paraId="02B41209" w14:textId="22FF4CC3" w:rsidR="00CF2087" w:rsidRDefault="00CF2087" w:rsidP="00CF2087">
      <w:pPr>
        <w:pStyle w:val="Textnormal"/>
      </w:pPr>
      <w:r>
        <w:lastRenderedPageBreak/>
        <w:t xml:space="preserve">Ein weiterer zentraler Aspekt unseres Projekts war die Implementierung einer Kartenansicht. Dafür griffen wir auf die Open-Source-Bibliothek </w:t>
      </w:r>
      <w:commentRangeStart w:id="45"/>
      <w:r>
        <w:t xml:space="preserve">GMap.NET </w:t>
      </w:r>
      <w:commentRangeEnd w:id="45"/>
      <w:r>
        <w:rPr>
          <w:rStyle w:val="CommentReference"/>
        </w:rPr>
        <w:commentReference w:id="45"/>
      </w:r>
      <w:r>
        <w:t xml:space="preserve">zurück, die für das Rendering der Karte zuständig war. Um auf der Basis eingegebener Adressen die Koordinaten für das präzise Platzieren von Markern auf der Karte zu generieren, nutzten wir die </w:t>
      </w:r>
      <w:commentRangeStart w:id="46"/>
      <w:r>
        <w:t>Google Geocode API</w:t>
      </w:r>
      <w:commentRangeEnd w:id="46"/>
      <w:r>
        <w:rPr>
          <w:rStyle w:val="CommentReference"/>
        </w:rPr>
        <w:commentReference w:id="46"/>
      </w:r>
      <w:r>
        <w:t xml:space="preserve">. Die Auswertung der API-Antworten erfolgte mit Hilfe der </w:t>
      </w:r>
      <w:commentRangeStart w:id="47"/>
      <w:r>
        <w:t>Newtonsoft Json Library</w:t>
      </w:r>
      <w:commentRangeEnd w:id="47"/>
      <w:r>
        <w:rPr>
          <w:rStyle w:val="CommentReference"/>
        </w:rPr>
        <w:commentReference w:id="47"/>
      </w:r>
      <w:r>
        <w:t>.</w:t>
      </w:r>
    </w:p>
    <w:p w14:paraId="78C5D695" w14:textId="21FCA2A6" w:rsidR="00CF2087" w:rsidRDefault="00CF2087" w:rsidP="00CF2087">
      <w:pPr>
        <w:pStyle w:val="Textnormal"/>
      </w:pPr>
      <w:r>
        <w:t xml:space="preserve">Wie auch im vergangenen Jahr, erwies sich </w:t>
      </w:r>
      <w:commentRangeStart w:id="48"/>
      <w:r>
        <w:t xml:space="preserve">GitHub.com </w:t>
      </w:r>
      <w:commentRangeEnd w:id="48"/>
      <w:r>
        <w:rPr>
          <w:rStyle w:val="CommentReference"/>
        </w:rPr>
        <w:commentReference w:id="48"/>
      </w:r>
      <w:r>
        <w:t>als unschätzbares Tool zur Speicherung unseres Projektfortschritts und zur Erleichterung der Teamarbeit. Diese Plattform ermöglichte es uns, effizient zusammenzuarbeiten und unseren Code nahtlos zu verwalten.</w:t>
      </w:r>
    </w:p>
    <w:p w14:paraId="6C452789" w14:textId="77777777" w:rsidR="00CF2087" w:rsidRDefault="00CF2087" w:rsidP="00CF2087">
      <w:pPr>
        <w:pStyle w:val="Textnormal"/>
      </w:pPr>
    </w:p>
    <w:p w14:paraId="7DA937EB" w14:textId="3DDD5BA5" w:rsidR="00457FF5" w:rsidRDefault="00457FF5" w:rsidP="00D3612F">
      <w:pPr>
        <w:pStyle w:val="Heading2"/>
      </w:pPr>
      <w:bookmarkStart w:id="49" w:name="_Toc160699208"/>
      <w:r>
        <w:t>Karte</w:t>
      </w:r>
      <w:bookmarkEnd w:id="49"/>
    </w:p>
    <w:p w14:paraId="6A49A95C" w14:textId="5B0896B4" w:rsidR="005210ED" w:rsidRPr="00630850" w:rsidRDefault="00A85C50" w:rsidP="00647C78">
      <w:pPr>
        <w:pStyle w:val="Textnormal"/>
      </w:pPr>
      <w:r>
        <w:t xml:space="preserve">Kartenansichten werden </w:t>
      </w:r>
      <w:r w:rsidR="005D5546">
        <w:t>gerade in der heutigen Zeit immer rel</w:t>
      </w:r>
      <w:r w:rsidR="00195003">
        <w:t>e</w:t>
      </w:r>
      <w:r w:rsidR="005D5546">
        <w:t>vanter</w:t>
      </w:r>
      <w:r w:rsidR="00195003">
        <w:t xml:space="preserve">. </w:t>
      </w:r>
      <w:r w:rsidR="001A746E">
        <w:t>So gut wie jeder Mensch nutzt eine Kartenanwendung wie Google Maps oder Apple Karten</w:t>
      </w:r>
      <w:r w:rsidR="005671C0">
        <w:t>.</w:t>
      </w:r>
      <w:r w:rsidR="001A746E">
        <w:t xml:space="preserve"> </w:t>
      </w:r>
      <w:r w:rsidR="009F736D">
        <w:t>Dies belegt die Tatsache, dass</w:t>
      </w:r>
      <w:r w:rsidR="004B36E1">
        <w:t xml:space="preserve"> </w:t>
      </w:r>
      <w:r w:rsidR="0034639C">
        <w:t xml:space="preserve">Google Maps auf Platz 4 der </w:t>
      </w:r>
      <w:r w:rsidR="003559AE">
        <w:t>meistgenutzten</w:t>
      </w:r>
      <w:r w:rsidR="00B540E8">
        <w:t xml:space="preserve"> Smartphone Apps </w:t>
      </w:r>
      <w:r w:rsidR="00EC5AE5">
        <w:t xml:space="preserve">in den USA </w:t>
      </w:r>
      <w:r w:rsidR="00B540E8">
        <w:t>ist.</w:t>
      </w:r>
      <w:r w:rsidR="00736594">
        <w:t xml:space="preserve"> Auch Apple Maps </w:t>
      </w:r>
      <w:r w:rsidR="00C3740F">
        <w:t>befindet sich</w:t>
      </w:r>
      <w:r w:rsidR="00EC5AE5">
        <w:t xml:space="preserve"> auf dem 12. Platz der meistgenutzten </w:t>
      </w:r>
      <w:r w:rsidR="00C3740F">
        <w:t>Smartphone Apps</w:t>
      </w:r>
      <w:r w:rsidR="007E7CAE">
        <w:rPr>
          <w:rStyle w:val="FootnoteReference"/>
        </w:rPr>
        <w:footnoteReference w:id="4"/>
      </w:r>
      <w:r w:rsidR="00C3740F" w:rsidRPr="003F7976">
        <w:t>.</w:t>
      </w:r>
    </w:p>
    <w:p w14:paraId="0F2827FF" w14:textId="50C0F8EC" w:rsidR="000D2F86" w:rsidRDefault="005210ED" w:rsidP="000D2F86">
      <w:pPr>
        <w:pStyle w:val="Textnormal"/>
      </w:pPr>
      <w:r w:rsidRPr="00630850">
        <w:t>Die Int</w:t>
      </w:r>
      <w:r w:rsidR="00173D22" w:rsidRPr="00630850">
        <w:t xml:space="preserve">eraktion </w:t>
      </w:r>
      <w:r w:rsidRPr="00630850">
        <w:t xml:space="preserve">und grafische Darstellung </w:t>
      </w:r>
      <w:r w:rsidR="0085772B" w:rsidRPr="00630850">
        <w:t>sind</w:t>
      </w:r>
      <w:r w:rsidR="009F285D" w:rsidRPr="00630850">
        <w:t xml:space="preserve"> also in der heutigen </w:t>
      </w:r>
      <w:r w:rsidR="009F285D">
        <w:t>Zeit nicht wegzudenken</w:t>
      </w:r>
      <w:r>
        <w:t xml:space="preserve">. Auch in unserem Tool sollte die Bereitstellung von Daten </w:t>
      </w:r>
      <w:r w:rsidR="007016E8">
        <w:t>grafisch erfolgen können, um Nutzer</w:t>
      </w:r>
      <w:r w:rsidR="001A0BFD">
        <w:t>n</w:t>
      </w:r>
      <w:r w:rsidR="007016E8">
        <w:t xml:space="preserve"> ein bestmögliches </w:t>
      </w:r>
      <w:r w:rsidR="00BA08AF">
        <w:t>Nutzungserlebnis zu liefern</w:t>
      </w:r>
      <w:r w:rsidR="007016E8">
        <w:t>.</w:t>
      </w:r>
      <w:r w:rsidR="009F285D">
        <w:t xml:space="preserve"> </w:t>
      </w:r>
      <w:r w:rsidR="007016E8">
        <w:t xml:space="preserve"> </w:t>
      </w:r>
      <w:r w:rsidR="004F07CD">
        <w:t xml:space="preserve">Die Möglichkeit, Standorte zu visualisieren und zu interagieren, verbessert nicht nur die Benutzererfahrung, sondern kann auch die Funktionalität erheblich erweitern. Durch die Einbindung von Kartenansichten in unser Tool können wir den Benutzern eine benutzerfreundliche Möglichkeit bieten, Daten zu erkunden und zu verstehen. Von der einfachen Navigation bis hin zur Analyse geografischer Muster können Kartenansichten eine Vielzahl von </w:t>
      </w:r>
      <w:r w:rsidR="004F07CD">
        <w:lastRenderedPageBreak/>
        <w:t>Anwendungsfällen unterstützen. Dabei ist es wichtig, eine nahtlose Integration zu gewährleisten und sicherzustellen, dass die grafische Darstellung präzise und ansprechend ist. Durch die Berücksichtigung von Trends wie der steigenden Nutzung von Kartenanwendungen können wir sicherstellen, dass unser Tool relevant bleibt und den Bedürfnissen unserer Benutzer gerecht wird.</w:t>
      </w:r>
      <w:r w:rsidR="000D2F86">
        <w:br w:type="page"/>
      </w:r>
    </w:p>
    <w:p w14:paraId="49682EFE" w14:textId="1FA20960" w:rsidR="00C6292B" w:rsidRDefault="00C6292B" w:rsidP="001E5478">
      <w:pPr>
        <w:pStyle w:val="Heading1"/>
      </w:pPr>
      <w:bookmarkStart w:id="50" w:name="_Toc160699209"/>
      <w:r>
        <w:lastRenderedPageBreak/>
        <w:t>Testplan</w:t>
      </w:r>
      <w:bookmarkEnd w:id="50"/>
    </w:p>
    <w:p w14:paraId="264E5C84" w14:textId="3787D9A8" w:rsidR="001E5478" w:rsidRDefault="00074E74" w:rsidP="001E5478">
      <w:pPr>
        <w:pStyle w:val="Textnormal"/>
      </w:pPr>
      <w:r>
        <w:t>Der</w:t>
      </w:r>
      <w:r w:rsidR="001E5478">
        <w:t xml:space="preserve"> Testplan</w:t>
      </w:r>
      <w:r w:rsidR="008603C4">
        <w:t xml:space="preserve"> </w:t>
      </w:r>
      <w:r>
        <w:t>dient dazu</w:t>
      </w:r>
      <w:r w:rsidR="00171A2C">
        <w:t>,</w:t>
      </w:r>
      <w:r>
        <w:t xml:space="preserve"> um mögliche Programmfehler</w:t>
      </w:r>
      <w:r w:rsidR="00171A2C">
        <w:t xml:space="preserve"> aufzudecken. Außerdem dokumentiert dieser die verschiedenen Funktionen der</w:t>
      </w:r>
      <w:r w:rsidR="005C0B50">
        <w:t xml:space="preserve"> Datenbank</w:t>
      </w:r>
      <w:r w:rsidR="00F43420">
        <w:t>. Um die Funktionen</w:t>
      </w:r>
      <w:r w:rsidR="009F578D">
        <w:t xml:space="preserve"> zu veranschaulichen</w:t>
      </w:r>
      <w:r w:rsidR="007774EA">
        <w:t>, sind</w:t>
      </w:r>
      <w:r w:rsidR="003872D9">
        <w:t xml:space="preserve"> Screenshots von </w:t>
      </w:r>
      <w:r w:rsidR="006A2316">
        <w:t>ausgewählten</w:t>
      </w:r>
      <w:r w:rsidR="00D82392">
        <w:t xml:space="preserve"> Funktionalitäten</w:t>
      </w:r>
      <w:r w:rsidR="00453232">
        <w:t xml:space="preserve"> </w:t>
      </w:r>
      <w:r w:rsidR="0023699D">
        <w:t>im Anhang zu finden. Die Verweise hierauf befinden sich hinter den jeweiligen Funktionsbeschreibungen in der Spalte „</w:t>
      </w:r>
      <w:r w:rsidR="00EF0169">
        <w:t>Erwartetes Ergebnis</w:t>
      </w:r>
      <w:r w:rsidR="0023699D">
        <w:t>“.</w:t>
      </w:r>
    </w:p>
    <w:p w14:paraId="4C04D3FC" w14:textId="77777777" w:rsidR="00703D97" w:rsidRPr="001E5478" w:rsidRDefault="00703D97" w:rsidP="001E5478">
      <w:pPr>
        <w:pStyle w:val="Textnormal"/>
      </w:pPr>
    </w:p>
    <w:tbl>
      <w:tblPr>
        <w:tblStyle w:val="TableGrid"/>
        <w:tblW w:w="9776" w:type="dxa"/>
        <w:tblLook w:val="04A0" w:firstRow="1" w:lastRow="0" w:firstColumn="1" w:lastColumn="0" w:noHBand="0" w:noVBand="1"/>
      </w:tblPr>
      <w:tblGrid>
        <w:gridCol w:w="572"/>
        <w:gridCol w:w="2318"/>
        <w:gridCol w:w="956"/>
        <w:gridCol w:w="2388"/>
        <w:gridCol w:w="3003"/>
        <w:gridCol w:w="539"/>
      </w:tblGrid>
      <w:tr w:rsidR="00110727" w14:paraId="2DF5A662" w14:textId="77777777" w:rsidTr="006658E9">
        <w:tc>
          <w:tcPr>
            <w:tcW w:w="572" w:type="dxa"/>
          </w:tcPr>
          <w:p w14:paraId="3CDF9613" w14:textId="77777777" w:rsidR="00C6292B" w:rsidRPr="00781BB9" w:rsidRDefault="00C6292B" w:rsidP="00170BDE">
            <w:pPr>
              <w:spacing w:line="276" w:lineRule="auto"/>
              <w:rPr>
                <w:b/>
                <w:bCs/>
                <w:u w:val="single"/>
              </w:rPr>
            </w:pPr>
            <w:r w:rsidRPr="00781BB9">
              <w:rPr>
                <w:b/>
                <w:bCs/>
                <w:u w:val="single"/>
              </w:rPr>
              <w:t>Nr.</w:t>
            </w:r>
          </w:p>
        </w:tc>
        <w:tc>
          <w:tcPr>
            <w:tcW w:w="2318" w:type="dxa"/>
          </w:tcPr>
          <w:p w14:paraId="688D1B89" w14:textId="77777777" w:rsidR="00C6292B" w:rsidRPr="00781BB9" w:rsidRDefault="00C6292B" w:rsidP="00170BDE">
            <w:pPr>
              <w:spacing w:line="276" w:lineRule="auto"/>
              <w:rPr>
                <w:b/>
                <w:bCs/>
                <w:u w:val="single"/>
              </w:rPr>
            </w:pPr>
            <w:r w:rsidRPr="00781BB9">
              <w:rPr>
                <w:b/>
                <w:bCs/>
                <w:u w:val="single"/>
              </w:rPr>
              <w:t>Bezeichnung</w:t>
            </w:r>
          </w:p>
        </w:tc>
        <w:tc>
          <w:tcPr>
            <w:tcW w:w="956" w:type="dxa"/>
          </w:tcPr>
          <w:p w14:paraId="08663F4C" w14:textId="77777777" w:rsidR="00C6292B" w:rsidRPr="00781BB9" w:rsidRDefault="00C6292B" w:rsidP="00170BDE">
            <w:pPr>
              <w:spacing w:line="276" w:lineRule="auto"/>
              <w:rPr>
                <w:b/>
                <w:bCs/>
                <w:u w:val="single"/>
              </w:rPr>
            </w:pPr>
            <w:r w:rsidRPr="00781BB9">
              <w:rPr>
                <w:b/>
                <w:bCs/>
                <w:u w:val="single"/>
              </w:rPr>
              <w:t xml:space="preserve">Nr. </w:t>
            </w:r>
          </w:p>
        </w:tc>
        <w:tc>
          <w:tcPr>
            <w:tcW w:w="2388" w:type="dxa"/>
          </w:tcPr>
          <w:p w14:paraId="559708FF" w14:textId="77777777" w:rsidR="00C6292B" w:rsidRPr="00781BB9" w:rsidRDefault="00C6292B" w:rsidP="00170BDE">
            <w:pPr>
              <w:spacing w:line="276" w:lineRule="auto"/>
              <w:rPr>
                <w:b/>
                <w:bCs/>
                <w:u w:val="single"/>
              </w:rPr>
            </w:pPr>
            <w:r w:rsidRPr="00781BB9">
              <w:rPr>
                <w:b/>
                <w:bCs/>
                <w:u w:val="single"/>
              </w:rPr>
              <w:t>Durchführung</w:t>
            </w:r>
          </w:p>
        </w:tc>
        <w:tc>
          <w:tcPr>
            <w:tcW w:w="3003" w:type="dxa"/>
          </w:tcPr>
          <w:p w14:paraId="1E40F5EE" w14:textId="77777777" w:rsidR="00C6292B" w:rsidRPr="00781BB9" w:rsidRDefault="00C6292B" w:rsidP="00170BDE">
            <w:pPr>
              <w:spacing w:line="276" w:lineRule="auto"/>
              <w:rPr>
                <w:b/>
                <w:bCs/>
                <w:u w:val="single"/>
              </w:rPr>
            </w:pPr>
            <w:r w:rsidRPr="00781BB9">
              <w:rPr>
                <w:b/>
                <w:bCs/>
                <w:u w:val="single"/>
              </w:rPr>
              <w:t>Erwartetes Ergebnis</w:t>
            </w:r>
          </w:p>
        </w:tc>
        <w:tc>
          <w:tcPr>
            <w:tcW w:w="539" w:type="dxa"/>
          </w:tcPr>
          <w:p w14:paraId="3D277664" w14:textId="0FA7558F" w:rsidR="00C6292B" w:rsidRPr="00BF3515" w:rsidRDefault="00C6292B"/>
        </w:tc>
      </w:tr>
      <w:tr w:rsidR="00110727" w14:paraId="76ECF014" w14:textId="77777777" w:rsidTr="006658E9">
        <w:tc>
          <w:tcPr>
            <w:tcW w:w="572" w:type="dxa"/>
          </w:tcPr>
          <w:p w14:paraId="43FCBF17" w14:textId="77777777" w:rsidR="00C6292B" w:rsidRPr="00BF3515" w:rsidRDefault="00C6292B" w:rsidP="00170BDE">
            <w:pPr>
              <w:spacing w:line="276" w:lineRule="auto"/>
            </w:pPr>
            <w:r>
              <w:t>1</w:t>
            </w:r>
          </w:p>
        </w:tc>
        <w:tc>
          <w:tcPr>
            <w:tcW w:w="2318" w:type="dxa"/>
          </w:tcPr>
          <w:p w14:paraId="523BA5C1" w14:textId="77777777" w:rsidR="00C6292B" w:rsidRPr="00BF3515" w:rsidRDefault="00C6292B" w:rsidP="00170BDE">
            <w:pPr>
              <w:spacing w:line="276" w:lineRule="auto"/>
            </w:pPr>
            <w:r>
              <w:t>Start der Software</w:t>
            </w:r>
          </w:p>
        </w:tc>
        <w:tc>
          <w:tcPr>
            <w:tcW w:w="956" w:type="dxa"/>
          </w:tcPr>
          <w:p w14:paraId="5552B321" w14:textId="77777777" w:rsidR="00C6292B" w:rsidRPr="00BF3515" w:rsidRDefault="00C6292B" w:rsidP="00170BDE">
            <w:pPr>
              <w:spacing w:line="276" w:lineRule="auto"/>
            </w:pPr>
            <w:r>
              <w:t>1</w:t>
            </w:r>
          </w:p>
        </w:tc>
        <w:tc>
          <w:tcPr>
            <w:tcW w:w="2388" w:type="dxa"/>
          </w:tcPr>
          <w:p w14:paraId="60AEE6E8" w14:textId="77777777" w:rsidR="00C6292B" w:rsidRPr="00BF3515" w:rsidRDefault="00C6292B" w:rsidP="00170BDE">
            <w:pPr>
              <w:spacing w:line="276" w:lineRule="auto"/>
            </w:pPr>
            <w:r>
              <w:t>Software starten</w:t>
            </w:r>
          </w:p>
        </w:tc>
        <w:tc>
          <w:tcPr>
            <w:tcW w:w="3003" w:type="dxa"/>
          </w:tcPr>
          <w:p w14:paraId="30DD3E08" w14:textId="77777777" w:rsidR="00C6292B" w:rsidRPr="00BF3515" w:rsidRDefault="00C6292B" w:rsidP="00170BDE">
            <w:pPr>
              <w:spacing w:line="276" w:lineRule="auto"/>
            </w:pPr>
            <w:r>
              <w:t>Software startet</w:t>
            </w:r>
          </w:p>
        </w:tc>
        <w:tc>
          <w:tcPr>
            <w:tcW w:w="539" w:type="dxa"/>
          </w:tcPr>
          <w:p w14:paraId="32A17407" w14:textId="77777777" w:rsidR="00C6292B" w:rsidRDefault="00C6292B">
            <w:pPr>
              <w:rPr>
                <w:sz w:val="32"/>
                <w:szCs w:val="32"/>
              </w:rPr>
            </w:pPr>
            <w:r>
              <w:rPr>
                <w:sz w:val="32"/>
                <w:szCs w:val="32"/>
              </w:rPr>
              <w:t>X</w:t>
            </w:r>
          </w:p>
        </w:tc>
      </w:tr>
      <w:tr w:rsidR="00110727" w14:paraId="65AC1B7E" w14:textId="77777777" w:rsidTr="006658E9">
        <w:tc>
          <w:tcPr>
            <w:tcW w:w="572" w:type="dxa"/>
          </w:tcPr>
          <w:p w14:paraId="7AC330AA" w14:textId="77777777" w:rsidR="00C6292B" w:rsidRDefault="00C6292B" w:rsidP="00170BDE">
            <w:pPr>
              <w:spacing w:line="276" w:lineRule="auto"/>
            </w:pPr>
            <w:r>
              <w:t>2</w:t>
            </w:r>
          </w:p>
        </w:tc>
        <w:tc>
          <w:tcPr>
            <w:tcW w:w="2318" w:type="dxa"/>
          </w:tcPr>
          <w:p w14:paraId="2D2EDE46" w14:textId="36ADE47B" w:rsidR="00C6292B" w:rsidRPr="00BF3515" w:rsidRDefault="00B0378D" w:rsidP="00170BDE">
            <w:pPr>
              <w:spacing w:line="276" w:lineRule="auto"/>
            </w:pPr>
            <w:r>
              <w:t>Menüleiste</w:t>
            </w:r>
          </w:p>
        </w:tc>
        <w:tc>
          <w:tcPr>
            <w:tcW w:w="956" w:type="dxa"/>
          </w:tcPr>
          <w:p w14:paraId="7A11E849" w14:textId="77777777" w:rsidR="00C6292B" w:rsidRPr="00BF3515" w:rsidRDefault="00C6292B" w:rsidP="00170BDE">
            <w:pPr>
              <w:spacing w:line="276" w:lineRule="auto"/>
            </w:pPr>
            <w:r>
              <w:t>1</w:t>
            </w:r>
          </w:p>
        </w:tc>
        <w:tc>
          <w:tcPr>
            <w:tcW w:w="2388" w:type="dxa"/>
          </w:tcPr>
          <w:p w14:paraId="1C0935F4" w14:textId="1012BCEB" w:rsidR="00C6292B" w:rsidRPr="00BF3515" w:rsidRDefault="00871C13" w:rsidP="00170BDE">
            <w:pPr>
              <w:spacing w:line="276" w:lineRule="auto"/>
            </w:pPr>
            <w:r>
              <w:t xml:space="preserve">Reiter </w:t>
            </w:r>
            <w:r w:rsidR="005A7F80">
              <w:t>"</w:t>
            </w:r>
            <w:r w:rsidR="00475162">
              <w:t>File</w:t>
            </w:r>
            <w:r w:rsidR="005A7F80">
              <w:t>"</w:t>
            </w:r>
            <w:r w:rsidR="00475162">
              <w:t xml:space="preserve"> anklicken </w:t>
            </w:r>
          </w:p>
        </w:tc>
        <w:tc>
          <w:tcPr>
            <w:tcW w:w="3003" w:type="dxa"/>
          </w:tcPr>
          <w:p w14:paraId="286787D1" w14:textId="6A79CC8C" w:rsidR="00C6292B" w:rsidRPr="00BF3515" w:rsidRDefault="00475162" w:rsidP="00170BDE">
            <w:pPr>
              <w:spacing w:line="276" w:lineRule="auto"/>
            </w:pPr>
            <w:r>
              <w:t>Untermenü "File"</w:t>
            </w:r>
            <w:r w:rsidR="00C6292B">
              <w:t xml:space="preserve"> öffnet sich</w:t>
            </w:r>
            <w:r w:rsidR="00C62D2E">
              <w:t>; siehe</w:t>
            </w:r>
            <w:r>
              <w:t xml:space="preserve"> </w:t>
            </w:r>
            <w:r w:rsidR="00C62D2E" w:rsidRPr="00134060">
              <w:rPr>
                <w:b/>
              </w:rPr>
              <w:fldChar w:fldCharType="begin"/>
            </w:r>
            <w:r w:rsidR="00C62D2E" w:rsidRPr="00134060">
              <w:rPr>
                <w:b/>
              </w:rPr>
              <w:instrText xml:space="preserve"> REF _Ref159943473 \h </w:instrText>
            </w:r>
            <w:r w:rsidR="003806DE" w:rsidRPr="00134060">
              <w:rPr>
                <w:b/>
              </w:rPr>
              <w:instrText xml:space="preserve"> \* MERGEFORMAT </w:instrText>
            </w:r>
            <w:r w:rsidR="00C62D2E" w:rsidRPr="00134060">
              <w:rPr>
                <w:b/>
              </w:rPr>
            </w:r>
            <w:r w:rsidR="00C62D2E" w:rsidRPr="00134060">
              <w:rPr>
                <w:b/>
              </w:rPr>
              <w:fldChar w:fldCharType="separate"/>
            </w:r>
            <w:r w:rsidR="00AE26BA" w:rsidRPr="00134060">
              <w:rPr>
                <w:b/>
                <w:i/>
                <w:iCs/>
              </w:rPr>
              <w:t xml:space="preserve">Abbildung </w:t>
            </w:r>
            <w:r w:rsidR="00AE26BA" w:rsidRPr="00134060">
              <w:rPr>
                <w:b/>
                <w:i/>
                <w:iCs/>
                <w:noProof/>
              </w:rPr>
              <w:t>3</w:t>
            </w:r>
            <w:r w:rsidR="00AE26BA" w:rsidRPr="00134060">
              <w:rPr>
                <w:b/>
                <w:i/>
                <w:iCs/>
              </w:rPr>
              <w:t>: DropDown Menü Files</w:t>
            </w:r>
            <w:r w:rsidR="00C62D2E" w:rsidRPr="00134060">
              <w:rPr>
                <w:b/>
              </w:rPr>
              <w:fldChar w:fldCharType="end"/>
            </w:r>
          </w:p>
        </w:tc>
        <w:tc>
          <w:tcPr>
            <w:tcW w:w="539" w:type="dxa"/>
          </w:tcPr>
          <w:p w14:paraId="26D21CEB" w14:textId="77777777" w:rsidR="00C6292B" w:rsidRDefault="00C6292B">
            <w:pPr>
              <w:rPr>
                <w:sz w:val="32"/>
                <w:szCs w:val="32"/>
              </w:rPr>
            </w:pPr>
            <w:r>
              <w:rPr>
                <w:sz w:val="32"/>
                <w:szCs w:val="32"/>
              </w:rPr>
              <w:t>X</w:t>
            </w:r>
          </w:p>
        </w:tc>
      </w:tr>
      <w:tr w:rsidR="00110727" w14:paraId="2766E571" w14:textId="77777777" w:rsidTr="006658E9">
        <w:tc>
          <w:tcPr>
            <w:tcW w:w="572" w:type="dxa"/>
          </w:tcPr>
          <w:p w14:paraId="16A78C7D" w14:textId="77777777" w:rsidR="00C6292B" w:rsidRPr="00BF3515" w:rsidRDefault="00C6292B" w:rsidP="00170BDE">
            <w:pPr>
              <w:spacing w:line="276" w:lineRule="auto"/>
            </w:pPr>
          </w:p>
        </w:tc>
        <w:tc>
          <w:tcPr>
            <w:tcW w:w="2318" w:type="dxa"/>
          </w:tcPr>
          <w:p w14:paraId="34C5577A" w14:textId="77777777" w:rsidR="00C6292B" w:rsidRPr="00BF3515" w:rsidRDefault="00C6292B" w:rsidP="00170BDE">
            <w:pPr>
              <w:spacing w:line="276" w:lineRule="auto"/>
            </w:pPr>
          </w:p>
        </w:tc>
        <w:tc>
          <w:tcPr>
            <w:tcW w:w="956" w:type="dxa"/>
          </w:tcPr>
          <w:p w14:paraId="11B9A26A" w14:textId="3D2F9F05" w:rsidR="00C6292B" w:rsidRPr="00BF3515" w:rsidRDefault="00A9176F" w:rsidP="00170BDE">
            <w:pPr>
              <w:spacing w:line="276" w:lineRule="auto"/>
            </w:pPr>
            <w:r>
              <w:t>1.1</w:t>
            </w:r>
          </w:p>
        </w:tc>
        <w:tc>
          <w:tcPr>
            <w:tcW w:w="2388" w:type="dxa"/>
          </w:tcPr>
          <w:p w14:paraId="19986DBD" w14:textId="5F83A367" w:rsidR="00C6292B" w:rsidRPr="00E61AA2" w:rsidRDefault="00924566" w:rsidP="00170BDE">
            <w:pPr>
              <w:spacing w:line="276" w:lineRule="auto"/>
            </w:pPr>
            <w:r>
              <w:t>"</w:t>
            </w:r>
            <w:r w:rsidR="00E57632">
              <w:t xml:space="preserve">New </w:t>
            </w:r>
            <w:r w:rsidR="00F23CFB">
              <w:t>Entry</w:t>
            </w:r>
            <w:r>
              <w:t>"</w:t>
            </w:r>
            <w:r w:rsidR="00F23CFB" w:rsidRPr="00924566">
              <w:t xml:space="preserve"> </w:t>
            </w:r>
            <w:r>
              <w:t>anklicken</w:t>
            </w:r>
            <w:r w:rsidR="003D15E5">
              <w:t xml:space="preserve"> </w:t>
            </w:r>
          </w:p>
        </w:tc>
        <w:tc>
          <w:tcPr>
            <w:tcW w:w="3003" w:type="dxa"/>
          </w:tcPr>
          <w:p w14:paraId="07B6AC1A" w14:textId="12770AF5" w:rsidR="00C6292B" w:rsidRPr="00BF3515" w:rsidRDefault="00B268FC" w:rsidP="00170BDE">
            <w:pPr>
              <w:spacing w:line="276" w:lineRule="auto"/>
            </w:pPr>
            <w:r>
              <w:t xml:space="preserve">Neuer Eintrag in die Datenbank </w:t>
            </w:r>
          </w:p>
        </w:tc>
        <w:tc>
          <w:tcPr>
            <w:tcW w:w="539" w:type="dxa"/>
          </w:tcPr>
          <w:p w14:paraId="05F51D04" w14:textId="77777777" w:rsidR="00C6292B" w:rsidRPr="00BF3515" w:rsidRDefault="00C6292B">
            <w:r>
              <w:rPr>
                <w:sz w:val="32"/>
                <w:szCs w:val="32"/>
              </w:rPr>
              <w:t>X</w:t>
            </w:r>
          </w:p>
        </w:tc>
      </w:tr>
      <w:tr w:rsidR="00110727" w14:paraId="1810FF04" w14:textId="77777777" w:rsidTr="006658E9">
        <w:tc>
          <w:tcPr>
            <w:tcW w:w="572" w:type="dxa"/>
          </w:tcPr>
          <w:p w14:paraId="317CE25D" w14:textId="77777777" w:rsidR="00C6292B" w:rsidRPr="00BF3515" w:rsidRDefault="00C6292B" w:rsidP="00170BDE">
            <w:pPr>
              <w:spacing w:line="276" w:lineRule="auto"/>
            </w:pPr>
          </w:p>
        </w:tc>
        <w:tc>
          <w:tcPr>
            <w:tcW w:w="2318" w:type="dxa"/>
          </w:tcPr>
          <w:p w14:paraId="1F04DA1C" w14:textId="77777777" w:rsidR="00C6292B" w:rsidRPr="00BF3515" w:rsidRDefault="00C6292B" w:rsidP="00170BDE">
            <w:pPr>
              <w:spacing w:line="276" w:lineRule="auto"/>
            </w:pPr>
          </w:p>
        </w:tc>
        <w:tc>
          <w:tcPr>
            <w:tcW w:w="956" w:type="dxa"/>
          </w:tcPr>
          <w:p w14:paraId="18303339" w14:textId="13D65AF6" w:rsidR="00C6292B" w:rsidRPr="00BF3515" w:rsidRDefault="00A9176F" w:rsidP="00170BDE">
            <w:pPr>
              <w:spacing w:line="276" w:lineRule="auto"/>
            </w:pPr>
            <w:r>
              <w:t>1.2</w:t>
            </w:r>
          </w:p>
        </w:tc>
        <w:tc>
          <w:tcPr>
            <w:tcW w:w="2388" w:type="dxa"/>
          </w:tcPr>
          <w:p w14:paraId="0C29DD63" w14:textId="7039A257" w:rsidR="00C6292B" w:rsidRPr="00BF3515" w:rsidRDefault="004C0F07" w:rsidP="00170BDE">
            <w:pPr>
              <w:spacing w:line="276" w:lineRule="auto"/>
            </w:pPr>
            <w:r>
              <w:t>„</w:t>
            </w:r>
            <w:r w:rsidR="00400643">
              <w:t>Locate Database</w:t>
            </w:r>
            <w:r>
              <w:t>“ anklicken</w:t>
            </w:r>
          </w:p>
        </w:tc>
        <w:tc>
          <w:tcPr>
            <w:tcW w:w="3003" w:type="dxa"/>
          </w:tcPr>
          <w:p w14:paraId="3D1EE3F9" w14:textId="764ED2A8" w:rsidR="00C6292B" w:rsidRPr="00BF3515" w:rsidRDefault="00A503F4" w:rsidP="00170BDE">
            <w:pPr>
              <w:spacing w:line="276" w:lineRule="auto"/>
            </w:pPr>
            <w:r>
              <w:t>Datei</w:t>
            </w:r>
            <w:r w:rsidR="007D48EB">
              <w:t xml:space="preserve">auswahl wird </w:t>
            </w:r>
            <w:r w:rsidR="00BB4DEB">
              <w:t>geöffnet,</w:t>
            </w:r>
            <w:r w:rsidR="007D48EB">
              <w:t xml:space="preserve"> um Datenbank zu verknüpfen</w:t>
            </w:r>
          </w:p>
        </w:tc>
        <w:tc>
          <w:tcPr>
            <w:tcW w:w="539" w:type="dxa"/>
          </w:tcPr>
          <w:p w14:paraId="651CAC75" w14:textId="77777777" w:rsidR="00C6292B" w:rsidRPr="00BF3515" w:rsidRDefault="00C6292B">
            <w:r>
              <w:rPr>
                <w:sz w:val="32"/>
                <w:szCs w:val="32"/>
              </w:rPr>
              <w:t>X</w:t>
            </w:r>
          </w:p>
        </w:tc>
      </w:tr>
      <w:tr w:rsidR="00110727" w14:paraId="10E87EFE" w14:textId="77777777" w:rsidTr="006658E9">
        <w:tc>
          <w:tcPr>
            <w:tcW w:w="572" w:type="dxa"/>
          </w:tcPr>
          <w:p w14:paraId="5F13EF41" w14:textId="77777777" w:rsidR="00884758" w:rsidRPr="00BF3515" w:rsidRDefault="00884758" w:rsidP="00170BDE">
            <w:pPr>
              <w:spacing w:line="276" w:lineRule="auto"/>
            </w:pPr>
          </w:p>
        </w:tc>
        <w:tc>
          <w:tcPr>
            <w:tcW w:w="2318" w:type="dxa"/>
          </w:tcPr>
          <w:p w14:paraId="1ACE704D" w14:textId="77777777" w:rsidR="00884758" w:rsidRPr="00BF3515" w:rsidRDefault="00884758" w:rsidP="00170BDE">
            <w:pPr>
              <w:spacing w:line="276" w:lineRule="auto"/>
            </w:pPr>
          </w:p>
        </w:tc>
        <w:tc>
          <w:tcPr>
            <w:tcW w:w="956" w:type="dxa"/>
          </w:tcPr>
          <w:p w14:paraId="7CB6EBB9" w14:textId="5B9C1460" w:rsidR="00884758" w:rsidRDefault="00884758" w:rsidP="00170BDE">
            <w:pPr>
              <w:spacing w:line="276" w:lineRule="auto"/>
            </w:pPr>
            <w:r>
              <w:t>1.</w:t>
            </w:r>
            <w:r w:rsidR="00E36BF3">
              <w:t>2.</w:t>
            </w:r>
            <w:r w:rsidR="008806E7">
              <w:t>1</w:t>
            </w:r>
          </w:p>
        </w:tc>
        <w:tc>
          <w:tcPr>
            <w:tcW w:w="2388" w:type="dxa"/>
          </w:tcPr>
          <w:p w14:paraId="107E096D" w14:textId="50E860BC" w:rsidR="00884758" w:rsidRPr="00BF3515" w:rsidRDefault="00090544" w:rsidP="00170BDE">
            <w:pPr>
              <w:spacing w:line="276" w:lineRule="auto"/>
            </w:pPr>
            <w:r>
              <w:t xml:space="preserve">Datenbank </w:t>
            </w:r>
            <w:r w:rsidR="00E36BF3">
              <w:t>zum Verknüpfen</w:t>
            </w:r>
            <w:r w:rsidR="00985AE1">
              <w:t xml:space="preserve"> auswählen</w:t>
            </w:r>
          </w:p>
        </w:tc>
        <w:tc>
          <w:tcPr>
            <w:tcW w:w="3003" w:type="dxa"/>
          </w:tcPr>
          <w:p w14:paraId="4E3C5FC2" w14:textId="78109332" w:rsidR="00884758" w:rsidRDefault="00985AE1" w:rsidP="00170BDE">
            <w:pPr>
              <w:spacing w:line="276" w:lineRule="auto"/>
            </w:pPr>
            <w:r>
              <w:t>Datenbank wird verknüpft, Daten werden</w:t>
            </w:r>
            <w:r w:rsidR="00E36BF3">
              <w:t xml:space="preserve"> auf der DigiCard angezeigt</w:t>
            </w:r>
          </w:p>
        </w:tc>
        <w:tc>
          <w:tcPr>
            <w:tcW w:w="539" w:type="dxa"/>
          </w:tcPr>
          <w:p w14:paraId="7D32620D" w14:textId="77777777" w:rsidR="00884758" w:rsidRPr="00BF3515" w:rsidRDefault="00884758" w:rsidP="00884758">
            <w:r>
              <w:rPr>
                <w:sz w:val="32"/>
                <w:szCs w:val="32"/>
              </w:rPr>
              <w:t>X</w:t>
            </w:r>
          </w:p>
        </w:tc>
      </w:tr>
      <w:tr w:rsidR="00F10264" w14:paraId="7DD76BF5" w14:textId="77777777" w:rsidTr="006658E9">
        <w:tc>
          <w:tcPr>
            <w:tcW w:w="572" w:type="dxa"/>
          </w:tcPr>
          <w:p w14:paraId="008970F4" w14:textId="77777777" w:rsidR="00F10264" w:rsidRPr="00BF3515" w:rsidRDefault="00F10264" w:rsidP="00170BDE">
            <w:pPr>
              <w:spacing w:line="276" w:lineRule="auto"/>
            </w:pPr>
          </w:p>
        </w:tc>
        <w:tc>
          <w:tcPr>
            <w:tcW w:w="2318" w:type="dxa"/>
          </w:tcPr>
          <w:p w14:paraId="33BEEE6C" w14:textId="77777777" w:rsidR="00F10264" w:rsidRPr="00BF3515" w:rsidRDefault="00F10264" w:rsidP="00170BDE">
            <w:pPr>
              <w:spacing w:line="276" w:lineRule="auto"/>
            </w:pPr>
          </w:p>
        </w:tc>
        <w:tc>
          <w:tcPr>
            <w:tcW w:w="956" w:type="dxa"/>
          </w:tcPr>
          <w:p w14:paraId="3ECD7E67" w14:textId="5213932D" w:rsidR="00F10264" w:rsidRDefault="00F10264" w:rsidP="00170BDE">
            <w:pPr>
              <w:spacing w:line="276" w:lineRule="auto"/>
            </w:pPr>
            <w:r>
              <w:t>1.3</w:t>
            </w:r>
          </w:p>
        </w:tc>
        <w:tc>
          <w:tcPr>
            <w:tcW w:w="2388" w:type="dxa"/>
          </w:tcPr>
          <w:p w14:paraId="6C76FA3D" w14:textId="084A71FB" w:rsidR="00F10264" w:rsidRDefault="003415B8" w:rsidP="00170BDE">
            <w:pPr>
              <w:spacing w:line="276" w:lineRule="auto"/>
            </w:pPr>
            <w:r>
              <w:t>„Set</w:t>
            </w:r>
            <w:r w:rsidR="00C421E5">
              <w:t xml:space="preserve"> Download Path</w:t>
            </w:r>
            <w:r>
              <w:t>“</w:t>
            </w:r>
            <w:r w:rsidR="00C421E5">
              <w:t xml:space="preserve"> anklicken</w:t>
            </w:r>
          </w:p>
        </w:tc>
        <w:tc>
          <w:tcPr>
            <w:tcW w:w="3003" w:type="dxa"/>
          </w:tcPr>
          <w:p w14:paraId="2B6ADCF7" w14:textId="320CE748" w:rsidR="00F10264" w:rsidRPr="00E64815" w:rsidRDefault="00090CF6" w:rsidP="00170BDE">
            <w:pPr>
              <w:spacing w:line="276" w:lineRule="auto"/>
              <w:rPr>
                <w:color w:val="FF0000"/>
              </w:rPr>
            </w:pPr>
            <w:r w:rsidRPr="00E64815">
              <w:rPr>
                <w:color w:val="FF0000"/>
              </w:rPr>
              <w:t>Speicherlaufwerk öffnet sich</w:t>
            </w:r>
            <w:r w:rsidR="00D449BE" w:rsidRPr="00E64815">
              <w:rPr>
                <w:color w:val="FF0000"/>
              </w:rPr>
              <w:t>; Speicherort für D</w:t>
            </w:r>
            <w:r w:rsidR="00E64815" w:rsidRPr="00E64815">
              <w:rPr>
                <w:color w:val="FF0000"/>
              </w:rPr>
              <w:t>aten auswählen</w:t>
            </w:r>
            <w:r w:rsidR="00360E65">
              <w:rPr>
                <w:color w:val="FF0000"/>
              </w:rPr>
              <w:t xml:space="preserve">, </w:t>
            </w:r>
            <w:r w:rsidR="00023F26">
              <w:rPr>
                <w:color w:val="FF0000"/>
              </w:rPr>
              <w:t>Zuvor v</w:t>
            </w:r>
            <w:r w:rsidR="00360E65">
              <w:rPr>
                <w:color w:val="FF0000"/>
              </w:rPr>
              <w:t>orausgewählter Speicherort kann geändert werden</w:t>
            </w:r>
          </w:p>
        </w:tc>
        <w:tc>
          <w:tcPr>
            <w:tcW w:w="539" w:type="dxa"/>
          </w:tcPr>
          <w:p w14:paraId="3DABAB4D" w14:textId="2580C2CD" w:rsidR="00F10264" w:rsidRDefault="006A53AC" w:rsidP="00884758">
            <w:pPr>
              <w:rPr>
                <w:sz w:val="32"/>
                <w:szCs w:val="32"/>
              </w:rPr>
            </w:pPr>
            <w:r>
              <w:rPr>
                <w:sz w:val="32"/>
                <w:szCs w:val="32"/>
              </w:rPr>
              <w:t>X</w:t>
            </w:r>
          </w:p>
        </w:tc>
      </w:tr>
      <w:tr w:rsidR="00C421E5" w:rsidRPr="00E53131" w14:paraId="14E1E11C" w14:textId="77777777" w:rsidTr="006658E9">
        <w:tc>
          <w:tcPr>
            <w:tcW w:w="572" w:type="dxa"/>
          </w:tcPr>
          <w:p w14:paraId="22FC3D26" w14:textId="77777777" w:rsidR="00C421E5" w:rsidRPr="00BF3515" w:rsidRDefault="00C421E5" w:rsidP="00170BDE">
            <w:pPr>
              <w:spacing w:line="276" w:lineRule="auto"/>
            </w:pPr>
          </w:p>
        </w:tc>
        <w:tc>
          <w:tcPr>
            <w:tcW w:w="2318" w:type="dxa"/>
          </w:tcPr>
          <w:p w14:paraId="41C2AC7A" w14:textId="77777777" w:rsidR="00C421E5" w:rsidRPr="00BF3515" w:rsidRDefault="00C421E5" w:rsidP="00170BDE">
            <w:pPr>
              <w:spacing w:line="276" w:lineRule="auto"/>
            </w:pPr>
          </w:p>
        </w:tc>
        <w:tc>
          <w:tcPr>
            <w:tcW w:w="956" w:type="dxa"/>
          </w:tcPr>
          <w:p w14:paraId="645F9DB5" w14:textId="3A140C95" w:rsidR="00C421E5" w:rsidRDefault="00C421E5" w:rsidP="00170BDE">
            <w:pPr>
              <w:spacing w:line="276" w:lineRule="auto"/>
            </w:pPr>
            <w:r>
              <w:t>1.4</w:t>
            </w:r>
          </w:p>
        </w:tc>
        <w:tc>
          <w:tcPr>
            <w:tcW w:w="2388" w:type="dxa"/>
          </w:tcPr>
          <w:p w14:paraId="43321D58" w14:textId="1F7A1253" w:rsidR="00C421E5" w:rsidRPr="00E53131" w:rsidRDefault="00C421E5" w:rsidP="00170BDE">
            <w:pPr>
              <w:spacing w:line="276" w:lineRule="auto"/>
              <w:rPr>
                <w:lang w:val="en-US"/>
              </w:rPr>
            </w:pPr>
            <w:r w:rsidRPr="00E53131">
              <w:rPr>
                <w:lang w:val="en-US"/>
              </w:rPr>
              <w:t>„</w:t>
            </w:r>
            <w:r w:rsidR="00832842" w:rsidRPr="00E53131">
              <w:rPr>
                <w:lang w:val="en-US"/>
              </w:rPr>
              <w:t>Set Geocoding API Key</w:t>
            </w:r>
            <w:r w:rsidRPr="00E53131">
              <w:rPr>
                <w:lang w:val="en-US"/>
              </w:rPr>
              <w:t>“ anklicken</w:t>
            </w:r>
          </w:p>
        </w:tc>
        <w:tc>
          <w:tcPr>
            <w:tcW w:w="3003" w:type="dxa"/>
          </w:tcPr>
          <w:p w14:paraId="749C84B8" w14:textId="66D4B067" w:rsidR="00C421E5" w:rsidRPr="00E53131" w:rsidRDefault="005D1277" w:rsidP="00170BDE">
            <w:pPr>
              <w:spacing w:line="276" w:lineRule="auto"/>
              <w:rPr>
                <w:lang w:val="en-US"/>
              </w:rPr>
            </w:pPr>
            <w:r>
              <w:rPr>
                <w:lang w:val="en-US"/>
              </w:rPr>
              <w:t>Pop-Up-Fenster “Update API Key” öffnet sich</w:t>
            </w:r>
          </w:p>
        </w:tc>
        <w:tc>
          <w:tcPr>
            <w:tcW w:w="539" w:type="dxa"/>
          </w:tcPr>
          <w:p w14:paraId="339C792F" w14:textId="13B63917" w:rsidR="00C421E5" w:rsidRPr="00E53131" w:rsidRDefault="006A53AC" w:rsidP="00884758">
            <w:pPr>
              <w:rPr>
                <w:sz w:val="32"/>
                <w:szCs w:val="32"/>
                <w:lang w:val="en-US"/>
              </w:rPr>
            </w:pPr>
            <w:r>
              <w:rPr>
                <w:sz w:val="32"/>
                <w:szCs w:val="32"/>
              </w:rPr>
              <w:t>X</w:t>
            </w:r>
          </w:p>
        </w:tc>
      </w:tr>
      <w:tr w:rsidR="004B0A73" w:rsidRPr="007E3790" w14:paraId="24269B15" w14:textId="77777777" w:rsidTr="006658E9">
        <w:tc>
          <w:tcPr>
            <w:tcW w:w="572" w:type="dxa"/>
          </w:tcPr>
          <w:p w14:paraId="75CBC1BA" w14:textId="77777777" w:rsidR="004B0A73" w:rsidRPr="00BF3515" w:rsidRDefault="004B0A73" w:rsidP="00170BDE">
            <w:pPr>
              <w:spacing w:line="276" w:lineRule="auto"/>
            </w:pPr>
          </w:p>
        </w:tc>
        <w:tc>
          <w:tcPr>
            <w:tcW w:w="2318" w:type="dxa"/>
          </w:tcPr>
          <w:p w14:paraId="24D3EED7" w14:textId="77777777" w:rsidR="004B0A73" w:rsidRPr="00BF3515" w:rsidRDefault="004B0A73" w:rsidP="00170BDE">
            <w:pPr>
              <w:spacing w:line="276" w:lineRule="auto"/>
            </w:pPr>
          </w:p>
        </w:tc>
        <w:tc>
          <w:tcPr>
            <w:tcW w:w="956" w:type="dxa"/>
          </w:tcPr>
          <w:p w14:paraId="717E61BA" w14:textId="48516971" w:rsidR="004B0A73" w:rsidRDefault="008806E7" w:rsidP="00170BDE">
            <w:pPr>
              <w:spacing w:line="276" w:lineRule="auto"/>
            </w:pPr>
            <w:r>
              <w:t>1.4.1</w:t>
            </w:r>
          </w:p>
        </w:tc>
        <w:tc>
          <w:tcPr>
            <w:tcW w:w="2388" w:type="dxa"/>
          </w:tcPr>
          <w:p w14:paraId="1878228B" w14:textId="25506E07" w:rsidR="004B0A73" w:rsidRPr="007E3790" w:rsidRDefault="00E010DD" w:rsidP="00170BDE">
            <w:pPr>
              <w:spacing w:line="276" w:lineRule="auto"/>
            </w:pPr>
            <w:r w:rsidRPr="007E3790">
              <w:t>Pop-Up-Fenster “Update API Key”</w:t>
            </w:r>
            <w:r w:rsidR="007E3790" w:rsidRPr="007E3790">
              <w:t>: Daten zum E</w:t>
            </w:r>
            <w:r w:rsidR="007E3790">
              <w:t>ingabefeld h</w:t>
            </w:r>
            <w:r w:rsidR="001C4BD3">
              <w:t>inzufügen</w:t>
            </w:r>
          </w:p>
        </w:tc>
        <w:tc>
          <w:tcPr>
            <w:tcW w:w="3003" w:type="dxa"/>
          </w:tcPr>
          <w:p w14:paraId="53D1FFA4" w14:textId="20EBE68F" w:rsidR="004B0A73" w:rsidRPr="007E3790" w:rsidRDefault="000B1700" w:rsidP="00170BDE">
            <w:pPr>
              <w:spacing w:line="276" w:lineRule="auto"/>
            </w:pPr>
            <w:r>
              <w:t>Klick auf den Button „OK“</w:t>
            </w:r>
            <w:r w:rsidR="001B0F75">
              <w:t>:</w:t>
            </w:r>
            <w:r>
              <w:t xml:space="preserve"> Daten</w:t>
            </w:r>
            <w:r w:rsidR="001B0F75">
              <w:t xml:space="preserve"> werden</w:t>
            </w:r>
            <w:r>
              <w:t xml:space="preserve"> </w:t>
            </w:r>
            <w:r w:rsidR="00821B71">
              <w:t>gespeichert</w:t>
            </w:r>
            <w:r w:rsidR="009352FA">
              <w:t xml:space="preserve">/ Klick auf </w:t>
            </w:r>
            <w:r w:rsidR="00E95BC0">
              <w:t xml:space="preserve">Button </w:t>
            </w:r>
            <w:r w:rsidR="009352FA">
              <w:t>„Cancel“</w:t>
            </w:r>
            <w:r w:rsidR="00EE07BE">
              <w:t xml:space="preserve">: Daten werden nicht </w:t>
            </w:r>
            <w:r w:rsidR="00821B71">
              <w:t>gespeichert</w:t>
            </w:r>
          </w:p>
        </w:tc>
        <w:tc>
          <w:tcPr>
            <w:tcW w:w="539" w:type="dxa"/>
          </w:tcPr>
          <w:p w14:paraId="3A492BEB" w14:textId="1900AB76" w:rsidR="004B0A73" w:rsidRPr="007E3790" w:rsidRDefault="006A53AC" w:rsidP="00884758">
            <w:pPr>
              <w:rPr>
                <w:sz w:val="32"/>
                <w:szCs w:val="32"/>
              </w:rPr>
            </w:pPr>
            <w:r>
              <w:rPr>
                <w:sz w:val="32"/>
                <w:szCs w:val="32"/>
              </w:rPr>
              <w:t>X</w:t>
            </w:r>
          </w:p>
        </w:tc>
      </w:tr>
      <w:tr w:rsidR="00E95BC0" w:rsidRPr="00AF3551" w14:paraId="7CC2256A" w14:textId="77777777" w:rsidTr="006658E9">
        <w:tc>
          <w:tcPr>
            <w:tcW w:w="572" w:type="dxa"/>
          </w:tcPr>
          <w:p w14:paraId="6817A0B0" w14:textId="77777777" w:rsidR="00E95BC0" w:rsidRPr="00BF3515" w:rsidRDefault="00E95BC0" w:rsidP="00170BDE">
            <w:pPr>
              <w:spacing w:line="276" w:lineRule="auto"/>
            </w:pPr>
          </w:p>
        </w:tc>
        <w:tc>
          <w:tcPr>
            <w:tcW w:w="2318" w:type="dxa"/>
          </w:tcPr>
          <w:p w14:paraId="6D7C769F" w14:textId="77777777" w:rsidR="00E95BC0" w:rsidRPr="00BF3515" w:rsidRDefault="00E95BC0" w:rsidP="00170BDE">
            <w:pPr>
              <w:spacing w:line="276" w:lineRule="auto"/>
            </w:pPr>
          </w:p>
        </w:tc>
        <w:tc>
          <w:tcPr>
            <w:tcW w:w="956" w:type="dxa"/>
          </w:tcPr>
          <w:p w14:paraId="5ADFA72C" w14:textId="33095C16" w:rsidR="00E95BC0" w:rsidRDefault="00E95BC0" w:rsidP="00170BDE">
            <w:pPr>
              <w:spacing w:line="276" w:lineRule="auto"/>
            </w:pPr>
            <w:r>
              <w:t>1.4.2</w:t>
            </w:r>
          </w:p>
        </w:tc>
        <w:tc>
          <w:tcPr>
            <w:tcW w:w="2388" w:type="dxa"/>
          </w:tcPr>
          <w:p w14:paraId="511D3519" w14:textId="06F423D1" w:rsidR="00E95BC0" w:rsidRPr="007E3790" w:rsidRDefault="00275349" w:rsidP="00170BDE">
            <w:pPr>
              <w:spacing w:line="276" w:lineRule="auto"/>
            </w:pPr>
            <w:r>
              <w:t>Klick auf die Buttons „OK“ oder „Cancel“</w:t>
            </w:r>
          </w:p>
        </w:tc>
        <w:tc>
          <w:tcPr>
            <w:tcW w:w="3003" w:type="dxa"/>
          </w:tcPr>
          <w:p w14:paraId="688AF26C" w14:textId="11AF29A5" w:rsidR="00E95BC0" w:rsidRPr="000C01CD" w:rsidRDefault="00432851" w:rsidP="00170BDE">
            <w:pPr>
              <w:spacing w:line="276" w:lineRule="auto"/>
            </w:pPr>
            <w:r w:rsidRPr="000C01CD">
              <w:t>Pop-Up-</w:t>
            </w:r>
            <w:r w:rsidR="00CC30B9" w:rsidRPr="000C01CD">
              <w:t>Fenster „</w:t>
            </w:r>
            <w:r w:rsidRPr="000C01CD">
              <w:t>Update API Key</w:t>
            </w:r>
            <w:r w:rsidR="00CC30B9" w:rsidRPr="000C01CD">
              <w:t>“</w:t>
            </w:r>
            <w:r w:rsidRPr="000C01CD">
              <w:t xml:space="preserve"> wird geschlossen</w:t>
            </w:r>
          </w:p>
        </w:tc>
        <w:tc>
          <w:tcPr>
            <w:tcW w:w="539" w:type="dxa"/>
          </w:tcPr>
          <w:p w14:paraId="3582FA1E" w14:textId="7DA27B05" w:rsidR="00E95BC0" w:rsidRPr="00AF3551" w:rsidRDefault="006A53AC" w:rsidP="00884758">
            <w:pPr>
              <w:rPr>
                <w:sz w:val="32"/>
                <w:szCs w:val="32"/>
                <w:lang w:val="en-US"/>
              </w:rPr>
            </w:pPr>
            <w:r>
              <w:rPr>
                <w:sz w:val="32"/>
                <w:szCs w:val="32"/>
              </w:rPr>
              <w:t>X</w:t>
            </w:r>
          </w:p>
        </w:tc>
      </w:tr>
      <w:tr w:rsidR="00110727" w14:paraId="61040C3F" w14:textId="77777777" w:rsidTr="006658E9">
        <w:tc>
          <w:tcPr>
            <w:tcW w:w="572" w:type="dxa"/>
          </w:tcPr>
          <w:p w14:paraId="425C89E6" w14:textId="77777777" w:rsidR="00265A54" w:rsidRPr="00AF3551" w:rsidRDefault="00265A54" w:rsidP="00170BDE">
            <w:pPr>
              <w:spacing w:line="276" w:lineRule="auto"/>
              <w:rPr>
                <w:lang w:val="en-US"/>
              </w:rPr>
            </w:pPr>
          </w:p>
        </w:tc>
        <w:tc>
          <w:tcPr>
            <w:tcW w:w="2318" w:type="dxa"/>
          </w:tcPr>
          <w:p w14:paraId="73231C29" w14:textId="77777777" w:rsidR="00265A54" w:rsidRPr="00AF3551" w:rsidRDefault="00265A54" w:rsidP="00170BDE">
            <w:pPr>
              <w:spacing w:line="276" w:lineRule="auto"/>
              <w:rPr>
                <w:lang w:val="en-US"/>
              </w:rPr>
            </w:pPr>
          </w:p>
        </w:tc>
        <w:tc>
          <w:tcPr>
            <w:tcW w:w="956" w:type="dxa"/>
          </w:tcPr>
          <w:p w14:paraId="24FC4868" w14:textId="1C7358F5" w:rsidR="00265A54" w:rsidRPr="00BF3515" w:rsidRDefault="00265A54" w:rsidP="00170BDE">
            <w:pPr>
              <w:spacing w:line="276" w:lineRule="auto"/>
            </w:pPr>
            <w:r>
              <w:t>1.</w:t>
            </w:r>
            <w:r w:rsidR="00432851">
              <w:t>5</w:t>
            </w:r>
          </w:p>
        </w:tc>
        <w:tc>
          <w:tcPr>
            <w:tcW w:w="2388" w:type="dxa"/>
          </w:tcPr>
          <w:p w14:paraId="7D728CD4" w14:textId="5DA11788" w:rsidR="00265A54" w:rsidRPr="00BF3515" w:rsidRDefault="00265A54" w:rsidP="00170BDE">
            <w:pPr>
              <w:spacing w:line="276" w:lineRule="auto"/>
            </w:pPr>
            <w:r>
              <w:t>„Exit“ anklicken</w:t>
            </w:r>
          </w:p>
        </w:tc>
        <w:tc>
          <w:tcPr>
            <w:tcW w:w="3003" w:type="dxa"/>
          </w:tcPr>
          <w:p w14:paraId="2E91930F" w14:textId="00FEADF1" w:rsidR="00265A54" w:rsidRPr="00BF3515" w:rsidRDefault="00265A54" w:rsidP="00170BDE">
            <w:pPr>
              <w:spacing w:line="276" w:lineRule="auto"/>
            </w:pPr>
            <w:r>
              <w:t>Untermenü wird beendet</w:t>
            </w:r>
          </w:p>
        </w:tc>
        <w:tc>
          <w:tcPr>
            <w:tcW w:w="539" w:type="dxa"/>
          </w:tcPr>
          <w:p w14:paraId="21C36B9C" w14:textId="77777777" w:rsidR="00265A54" w:rsidRPr="00BF3515" w:rsidRDefault="00265A54" w:rsidP="00265A54">
            <w:r>
              <w:rPr>
                <w:sz w:val="32"/>
                <w:szCs w:val="32"/>
              </w:rPr>
              <w:t>X</w:t>
            </w:r>
          </w:p>
        </w:tc>
      </w:tr>
      <w:tr w:rsidR="00110727" w14:paraId="69CF22C3" w14:textId="77777777" w:rsidTr="006658E9">
        <w:tc>
          <w:tcPr>
            <w:tcW w:w="572" w:type="dxa"/>
          </w:tcPr>
          <w:p w14:paraId="7356BF26" w14:textId="77777777" w:rsidR="00C6292B" w:rsidRPr="00BF3515" w:rsidRDefault="00C6292B" w:rsidP="00170BDE">
            <w:pPr>
              <w:spacing w:line="276" w:lineRule="auto"/>
            </w:pPr>
          </w:p>
        </w:tc>
        <w:tc>
          <w:tcPr>
            <w:tcW w:w="2318" w:type="dxa"/>
          </w:tcPr>
          <w:p w14:paraId="61F01515" w14:textId="77777777" w:rsidR="00C6292B" w:rsidRPr="00BF3515" w:rsidRDefault="00C6292B" w:rsidP="00170BDE">
            <w:pPr>
              <w:spacing w:line="276" w:lineRule="auto"/>
            </w:pPr>
          </w:p>
        </w:tc>
        <w:tc>
          <w:tcPr>
            <w:tcW w:w="956" w:type="dxa"/>
          </w:tcPr>
          <w:p w14:paraId="52659F45" w14:textId="18844E42" w:rsidR="00C6292B" w:rsidRDefault="00962F22" w:rsidP="00170BDE">
            <w:pPr>
              <w:spacing w:line="276" w:lineRule="auto"/>
            </w:pPr>
            <w:r>
              <w:t>2</w:t>
            </w:r>
          </w:p>
        </w:tc>
        <w:tc>
          <w:tcPr>
            <w:tcW w:w="2388" w:type="dxa"/>
          </w:tcPr>
          <w:p w14:paraId="1F9BEF56" w14:textId="353CA358" w:rsidR="00C6292B" w:rsidRDefault="00962F22" w:rsidP="00170BDE">
            <w:pPr>
              <w:spacing w:line="276" w:lineRule="auto"/>
            </w:pPr>
            <w:r>
              <w:t>Reiter "Help" anklicken</w:t>
            </w:r>
          </w:p>
        </w:tc>
        <w:tc>
          <w:tcPr>
            <w:tcW w:w="3003" w:type="dxa"/>
          </w:tcPr>
          <w:p w14:paraId="3C3984D8" w14:textId="5538F912" w:rsidR="00C6292B" w:rsidRDefault="000358CE" w:rsidP="00170BDE">
            <w:pPr>
              <w:spacing w:line="276" w:lineRule="auto"/>
            </w:pPr>
            <w:r>
              <w:t>DropDown Fenster „</w:t>
            </w:r>
            <w:r w:rsidR="00EE4DC8">
              <w:t>About Bosch DigiCard</w:t>
            </w:r>
            <w:r>
              <w:t>“</w:t>
            </w:r>
            <w:r w:rsidR="00EE4DC8">
              <w:t xml:space="preserve"> öffnet sich</w:t>
            </w:r>
          </w:p>
        </w:tc>
        <w:tc>
          <w:tcPr>
            <w:tcW w:w="539" w:type="dxa"/>
          </w:tcPr>
          <w:p w14:paraId="05AA1AB4" w14:textId="77777777" w:rsidR="00C6292B" w:rsidRPr="00BF3515" w:rsidRDefault="00C6292B">
            <w:r>
              <w:rPr>
                <w:sz w:val="32"/>
                <w:szCs w:val="32"/>
              </w:rPr>
              <w:t>X</w:t>
            </w:r>
          </w:p>
        </w:tc>
      </w:tr>
      <w:tr w:rsidR="00110727" w14:paraId="2EA357B2" w14:textId="77777777" w:rsidTr="006658E9">
        <w:trPr>
          <w:trHeight w:val="1130"/>
        </w:trPr>
        <w:tc>
          <w:tcPr>
            <w:tcW w:w="572" w:type="dxa"/>
          </w:tcPr>
          <w:p w14:paraId="4A757598" w14:textId="77777777" w:rsidR="00C6292B" w:rsidRPr="00BF3515" w:rsidRDefault="00C6292B" w:rsidP="00170BDE">
            <w:pPr>
              <w:spacing w:line="276" w:lineRule="auto"/>
            </w:pPr>
          </w:p>
        </w:tc>
        <w:tc>
          <w:tcPr>
            <w:tcW w:w="2318" w:type="dxa"/>
          </w:tcPr>
          <w:p w14:paraId="172D317F" w14:textId="77777777" w:rsidR="00C6292B" w:rsidRPr="00BF3515" w:rsidRDefault="00C6292B" w:rsidP="00170BDE">
            <w:pPr>
              <w:spacing w:line="276" w:lineRule="auto"/>
            </w:pPr>
          </w:p>
        </w:tc>
        <w:tc>
          <w:tcPr>
            <w:tcW w:w="956" w:type="dxa"/>
          </w:tcPr>
          <w:p w14:paraId="3BD0907B" w14:textId="5AA53686" w:rsidR="00C6292B" w:rsidRDefault="00EE4DC8" w:rsidP="00170BDE">
            <w:pPr>
              <w:spacing w:line="276" w:lineRule="auto"/>
            </w:pPr>
            <w:r>
              <w:t>2.1</w:t>
            </w:r>
          </w:p>
        </w:tc>
        <w:tc>
          <w:tcPr>
            <w:tcW w:w="2388" w:type="dxa"/>
          </w:tcPr>
          <w:p w14:paraId="4B439321" w14:textId="72A8BB28" w:rsidR="00C6292B" w:rsidRDefault="005363D4" w:rsidP="00170BDE">
            <w:pPr>
              <w:spacing w:line="276" w:lineRule="auto"/>
            </w:pPr>
            <w:r>
              <w:t>„About Bosch DigiCard“ anklicken</w:t>
            </w:r>
          </w:p>
        </w:tc>
        <w:tc>
          <w:tcPr>
            <w:tcW w:w="3003" w:type="dxa"/>
          </w:tcPr>
          <w:p w14:paraId="7A7027A9" w14:textId="52ABFBAC" w:rsidR="00C6292B" w:rsidRDefault="00BD2EC6" w:rsidP="00170BDE">
            <w:pPr>
              <w:spacing w:line="276" w:lineRule="auto"/>
            </w:pPr>
            <w:r>
              <w:t>Hilfe öffnet sich</w:t>
            </w:r>
          </w:p>
        </w:tc>
        <w:tc>
          <w:tcPr>
            <w:tcW w:w="539" w:type="dxa"/>
          </w:tcPr>
          <w:p w14:paraId="3BAE73F5" w14:textId="719CC801" w:rsidR="00C6292B" w:rsidRPr="00BF3515" w:rsidRDefault="006658E9">
            <w:r w:rsidRPr="00E74C0B">
              <w:rPr>
                <w:sz w:val="32"/>
                <w:szCs w:val="32"/>
              </w:rPr>
              <w:t>X</w:t>
            </w:r>
          </w:p>
        </w:tc>
      </w:tr>
      <w:tr w:rsidR="00E748C9" w14:paraId="0F80BBA5" w14:textId="77777777" w:rsidTr="006658E9">
        <w:trPr>
          <w:trHeight w:val="1130"/>
        </w:trPr>
        <w:tc>
          <w:tcPr>
            <w:tcW w:w="572" w:type="dxa"/>
          </w:tcPr>
          <w:p w14:paraId="3BA2830F" w14:textId="77777777" w:rsidR="00493361" w:rsidRPr="00BF3515" w:rsidRDefault="00493361" w:rsidP="00170BDE">
            <w:pPr>
              <w:spacing w:line="276" w:lineRule="auto"/>
            </w:pPr>
          </w:p>
        </w:tc>
        <w:tc>
          <w:tcPr>
            <w:tcW w:w="2318" w:type="dxa"/>
          </w:tcPr>
          <w:p w14:paraId="648AB1C9" w14:textId="77777777" w:rsidR="00493361" w:rsidRPr="00BF3515" w:rsidRDefault="00493361" w:rsidP="00170BDE">
            <w:pPr>
              <w:spacing w:line="276" w:lineRule="auto"/>
            </w:pPr>
          </w:p>
        </w:tc>
        <w:tc>
          <w:tcPr>
            <w:tcW w:w="956" w:type="dxa"/>
          </w:tcPr>
          <w:p w14:paraId="37D355F8" w14:textId="23DC56AB" w:rsidR="00493361" w:rsidRDefault="006A53AC" w:rsidP="00170BDE">
            <w:pPr>
              <w:spacing w:line="276" w:lineRule="auto"/>
            </w:pPr>
            <w:r>
              <w:t>2.2</w:t>
            </w:r>
          </w:p>
        </w:tc>
        <w:tc>
          <w:tcPr>
            <w:tcW w:w="2388" w:type="dxa"/>
          </w:tcPr>
          <w:p w14:paraId="4195DECA" w14:textId="652CF550" w:rsidR="00493361" w:rsidRDefault="008E6366" w:rsidP="00170BDE">
            <w:pPr>
              <w:spacing w:line="276" w:lineRule="auto"/>
            </w:pPr>
            <w:r>
              <w:t>Anzeige der</w:t>
            </w:r>
            <w:r w:rsidR="0047579A">
              <w:t xml:space="preserve"> Anzahl der</w:t>
            </w:r>
            <w:r>
              <w:t xml:space="preserve"> Einträge </w:t>
            </w:r>
            <w:r w:rsidR="0047579A">
              <w:t>in der Datenbank</w:t>
            </w:r>
            <w:r w:rsidR="005724A6">
              <w:t xml:space="preserve"> </w:t>
            </w:r>
          </w:p>
        </w:tc>
        <w:tc>
          <w:tcPr>
            <w:tcW w:w="3003" w:type="dxa"/>
          </w:tcPr>
          <w:p w14:paraId="2D90C11A" w14:textId="464DA756" w:rsidR="00493361" w:rsidRDefault="00112CFD" w:rsidP="00170BDE">
            <w:pPr>
              <w:spacing w:line="276" w:lineRule="auto"/>
            </w:pPr>
            <w:r>
              <w:t xml:space="preserve">Anzeige "Search results" zeigt Anzahl X </w:t>
            </w:r>
            <w:r w:rsidR="005278C7">
              <w:t xml:space="preserve">"entries found" an </w:t>
            </w:r>
            <w:r w:rsidR="004605E1" w:rsidRPr="004605E1">
              <w:rPr>
                <w:b/>
                <w:i/>
                <w:color w:val="FF0000"/>
              </w:rPr>
              <w:fldChar w:fldCharType="begin"/>
            </w:r>
            <w:r w:rsidR="004605E1" w:rsidRPr="004605E1">
              <w:rPr>
                <w:b/>
                <w:i/>
              </w:rPr>
              <w:instrText xml:space="preserve"> REF _Ref160108629 \h </w:instrText>
            </w:r>
            <w:r w:rsidR="004605E1" w:rsidRPr="004605E1">
              <w:rPr>
                <w:b/>
                <w:i/>
                <w:color w:val="FF0000"/>
              </w:rPr>
              <w:instrText xml:space="preserve"> \* MERGEFORMAT </w:instrText>
            </w:r>
            <w:r w:rsidR="004605E1" w:rsidRPr="004605E1">
              <w:rPr>
                <w:b/>
                <w:i/>
                <w:color w:val="FF0000"/>
              </w:rPr>
            </w:r>
            <w:r w:rsidR="004605E1" w:rsidRPr="004605E1">
              <w:rPr>
                <w:b/>
                <w:i/>
                <w:color w:val="FF0000"/>
              </w:rPr>
              <w:fldChar w:fldCharType="separate"/>
            </w:r>
            <w:r w:rsidR="004605E1" w:rsidRPr="004605E1">
              <w:rPr>
                <w:b/>
                <w:i/>
              </w:rPr>
              <w:t xml:space="preserve">Abbildung </w:t>
            </w:r>
            <w:r w:rsidR="004605E1" w:rsidRPr="004605E1">
              <w:rPr>
                <w:b/>
                <w:i/>
                <w:noProof/>
              </w:rPr>
              <w:t>4</w:t>
            </w:r>
            <w:r w:rsidR="004605E1" w:rsidRPr="004605E1">
              <w:rPr>
                <w:b/>
                <w:i/>
              </w:rPr>
              <w:t>: Anzeige der Anzahl der Einträge</w:t>
            </w:r>
            <w:r w:rsidR="004605E1" w:rsidRPr="004605E1">
              <w:rPr>
                <w:b/>
                <w:i/>
                <w:color w:val="FF0000"/>
              </w:rPr>
              <w:fldChar w:fldCharType="end"/>
            </w:r>
          </w:p>
        </w:tc>
        <w:tc>
          <w:tcPr>
            <w:tcW w:w="539" w:type="dxa"/>
          </w:tcPr>
          <w:p w14:paraId="254CD47E" w14:textId="058605A1" w:rsidR="00493361" w:rsidRDefault="009A5122">
            <w:pPr>
              <w:rPr>
                <w:sz w:val="32"/>
                <w:szCs w:val="32"/>
              </w:rPr>
            </w:pPr>
            <w:r>
              <w:rPr>
                <w:sz w:val="32"/>
                <w:szCs w:val="32"/>
              </w:rPr>
              <w:t>X</w:t>
            </w:r>
          </w:p>
        </w:tc>
      </w:tr>
      <w:tr w:rsidR="00110727" w14:paraId="09EB50C3" w14:textId="77777777" w:rsidTr="006658E9">
        <w:tc>
          <w:tcPr>
            <w:tcW w:w="572" w:type="dxa"/>
          </w:tcPr>
          <w:p w14:paraId="4B680B66" w14:textId="56FA126E" w:rsidR="00C6292B" w:rsidRPr="00BF3515" w:rsidRDefault="002651DB" w:rsidP="00170BDE">
            <w:pPr>
              <w:spacing w:line="276" w:lineRule="auto"/>
            </w:pPr>
            <w:r>
              <w:t>3</w:t>
            </w:r>
          </w:p>
        </w:tc>
        <w:tc>
          <w:tcPr>
            <w:tcW w:w="2318" w:type="dxa"/>
          </w:tcPr>
          <w:p w14:paraId="718A29AF" w14:textId="6250C0A7" w:rsidR="00C6292B" w:rsidRDefault="00E73AB5" w:rsidP="00170BDE">
            <w:pPr>
              <w:spacing w:line="276" w:lineRule="auto"/>
            </w:pPr>
            <w:r>
              <w:t>Eingabefeld „Quick Search“</w:t>
            </w:r>
          </w:p>
        </w:tc>
        <w:tc>
          <w:tcPr>
            <w:tcW w:w="956" w:type="dxa"/>
          </w:tcPr>
          <w:p w14:paraId="5C6E1269" w14:textId="2870854C" w:rsidR="00C6292B" w:rsidRDefault="00A2766B" w:rsidP="00170BDE">
            <w:pPr>
              <w:spacing w:line="276" w:lineRule="auto"/>
            </w:pPr>
            <w:r>
              <w:t>3.</w:t>
            </w:r>
            <w:r w:rsidR="00FF3489">
              <w:t>1</w:t>
            </w:r>
          </w:p>
        </w:tc>
        <w:tc>
          <w:tcPr>
            <w:tcW w:w="2388" w:type="dxa"/>
          </w:tcPr>
          <w:p w14:paraId="05C53F75" w14:textId="36242277" w:rsidR="00C6292B" w:rsidRDefault="0028119E" w:rsidP="00170BDE">
            <w:pPr>
              <w:spacing w:line="276" w:lineRule="auto"/>
            </w:pPr>
            <w:r>
              <w:t xml:space="preserve">Eingabe </w:t>
            </w:r>
            <w:r w:rsidR="00CE7127">
              <w:t xml:space="preserve">von </w:t>
            </w:r>
            <w:r w:rsidR="000355A9">
              <w:t xml:space="preserve">beliebigen Zeichen </w:t>
            </w:r>
          </w:p>
        </w:tc>
        <w:tc>
          <w:tcPr>
            <w:tcW w:w="3003" w:type="dxa"/>
          </w:tcPr>
          <w:p w14:paraId="7B2021E6" w14:textId="140BF485" w:rsidR="00C6292B" w:rsidRDefault="000355A9" w:rsidP="00170BDE">
            <w:pPr>
              <w:spacing w:line="276" w:lineRule="auto"/>
            </w:pPr>
            <w:r>
              <w:t>Zeichen werden eigegeben und angezeigt</w:t>
            </w:r>
          </w:p>
        </w:tc>
        <w:tc>
          <w:tcPr>
            <w:tcW w:w="539" w:type="dxa"/>
          </w:tcPr>
          <w:p w14:paraId="1AC16FD0" w14:textId="77777777" w:rsidR="00C6292B" w:rsidRPr="00BF3515" w:rsidRDefault="00C6292B">
            <w:r>
              <w:rPr>
                <w:sz w:val="32"/>
                <w:szCs w:val="32"/>
              </w:rPr>
              <w:t>X</w:t>
            </w:r>
          </w:p>
        </w:tc>
      </w:tr>
      <w:tr w:rsidR="00110727" w:rsidRPr="00BF3515" w14:paraId="14C750B4" w14:textId="77777777" w:rsidTr="006658E9">
        <w:tc>
          <w:tcPr>
            <w:tcW w:w="572" w:type="dxa"/>
          </w:tcPr>
          <w:p w14:paraId="23860648" w14:textId="77777777" w:rsidR="00C6292B" w:rsidRPr="00BF3515" w:rsidRDefault="00C6292B" w:rsidP="00170BDE">
            <w:pPr>
              <w:spacing w:line="276" w:lineRule="auto"/>
            </w:pPr>
          </w:p>
        </w:tc>
        <w:tc>
          <w:tcPr>
            <w:tcW w:w="2318" w:type="dxa"/>
          </w:tcPr>
          <w:p w14:paraId="67ABCFE5" w14:textId="77777777" w:rsidR="00C6292B" w:rsidRPr="00BF3515" w:rsidRDefault="00C6292B" w:rsidP="00170BDE">
            <w:pPr>
              <w:spacing w:line="276" w:lineRule="auto"/>
            </w:pPr>
          </w:p>
        </w:tc>
        <w:tc>
          <w:tcPr>
            <w:tcW w:w="956" w:type="dxa"/>
          </w:tcPr>
          <w:p w14:paraId="455378EE" w14:textId="271D0326" w:rsidR="00C6292B" w:rsidRPr="00BF3515" w:rsidRDefault="00A2766B" w:rsidP="00170BDE">
            <w:pPr>
              <w:spacing w:line="276" w:lineRule="auto"/>
            </w:pPr>
            <w:r>
              <w:t>3.2</w:t>
            </w:r>
          </w:p>
        </w:tc>
        <w:tc>
          <w:tcPr>
            <w:tcW w:w="2388" w:type="dxa"/>
          </w:tcPr>
          <w:p w14:paraId="2E531C27" w14:textId="4399C661" w:rsidR="00C6292B" w:rsidRPr="00BF3515" w:rsidRDefault="00B900AA" w:rsidP="00170BDE">
            <w:pPr>
              <w:spacing w:line="276" w:lineRule="auto"/>
            </w:pPr>
            <w:r>
              <w:t xml:space="preserve">Eingabe von </w:t>
            </w:r>
            <w:r w:rsidR="00AD079D">
              <w:t>in Datenbank vorhanden Daten</w:t>
            </w:r>
          </w:p>
        </w:tc>
        <w:tc>
          <w:tcPr>
            <w:tcW w:w="3003" w:type="dxa"/>
          </w:tcPr>
          <w:p w14:paraId="456BC7E7" w14:textId="6B5EAB08" w:rsidR="00C6292B" w:rsidRPr="00BF3515" w:rsidRDefault="00634C3D" w:rsidP="00170BDE">
            <w:pPr>
              <w:spacing w:line="276" w:lineRule="auto"/>
            </w:pPr>
            <w:r>
              <w:t>Nur r</w:t>
            </w:r>
            <w:r w:rsidR="00DE0B91">
              <w:t xml:space="preserve">elevante Daten werden </w:t>
            </w:r>
            <w:r w:rsidR="00F00145">
              <w:t>ausgegeben</w:t>
            </w:r>
          </w:p>
        </w:tc>
        <w:tc>
          <w:tcPr>
            <w:tcW w:w="539" w:type="dxa"/>
          </w:tcPr>
          <w:p w14:paraId="52E0CA8C" w14:textId="77777777" w:rsidR="00C6292B" w:rsidRPr="00BF3515" w:rsidRDefault="00C6292B">
            <w:r>
              <w:rPr>
                <w:sz w:val="32"/>
                <w:szCs w:val="32"/>
              </w:rPr>
              <w:t>X</w:t>
            </w:r>
          </w:p>
        </w:tc>
      </w:tr>
      <w:tr w:rsidR="00110727" w14:paraId="32FD94AE" w14:textId="77777777" w:rsidTr="006658E9">
        <w:tc>
          <w:tcPr>
            <w:tcW w:w="572" w:type="dxa"/>
          </w:tcPr>
          <w:p w14:paraId="3D6FB5D3" w14:textId="4D8993B3" w:rsidR="00C6292B" w:rsidRPr="00BF3515" w:rsidRDefault="00C6292B" w:rsidP="00170BDE">
            <w:pPr>
              <w:spacing w:line="276" w:lineRule="auto"/>
            </w:pPr>
          </w:p>
        </w:tc>
        <w:tc>
          <w:tcPr>
            <w:tcW w:w="2318" w:type="dxa"/>
          </w:tcPr>
          <w:p w14:paraId="019F2E7B" w14:textId="522416C0" w:rsidR="00C6292B" w:rsidRPr="00BF3515" w:rsidRDefault="00C6292B" w:rsidP="00170BDE">
            <w:pPr>
              <w:spacing w:line="276" w:lineRule="auto"/>
            </w:pPr>
          </w:p>
        </w:tc>
        <w:tc>
          <w:tcPr>
            <w:tcW w:w="956" w:type="dxa"/>
          </w:tcPr>
          <w:p w14:paraId="52C6DB75" w14:textId="31E3F7D4" w:rsidR="00C6292B" w:rsidRPr="00BF3515" w:rsidRDefault="00A2766B" w:rsidP="00170BDE">
            <w:pPr>
              <w:spacing w:line="276" w:lineRule="auto"/>
            </w:pPr>
            <w:r>
              <w:t>3.3</w:t>
            </w:r>
          </w:p>
        </w:tc>
        <w:tc>
          <w:tcPr>
            <w:tcW w:w="2388" w:type="dxa"/>
          </w:tcPr>
          <w:p w14:paraId="31DDE8E1" w14:textId="348B5FF9" w:rsidR="00C6292B" w:rsidRPr="00BF3515" w:rsidRDefault="004E0867" w:rsidP="00170BDE">
            <w:pPr>
              <w:spacing w:line="276" w:lineRule="auto"/>
            </w:pPr>
            <w:r>
              <w:t>Eingabe von nicht in Datenbank vorhanden Daten</w:t>
            </w:r>
          </w:p>
        </w:tc>
        <w:tc>
          <w:tcPr>
            <w:tcW w:w="3003" w:type="dxa"/>
          </w:tcPr>
          <w:p w14:paraId="293BC8B8" w14:textId="76609E00" w:rsidR="00C6292B" w:rsidRPr="00BF3515" w:rsidRDefault="004E0867" w:rsidP="00170BDE">
            <w:pPr>
              <w:spacing w:line="276" w:lineRule="auto"/>
            </w:pPr>
            <w:r>
              <w:t>Die Suchleiste wird rot hinterlegt und es werden keine Daten ausgegeben</w:t>
            </w:r>
            <w:r w:rsidR="0003047E">
              <w:t xml:space="preserve">; siehe </w:t>
            </w:r>
            <w:r w:rsidR="006D109C" w:rsidRPr="006D109C">
              <w:rPr>
                <w:b/>
                <w:bCs/>
                <w:i/>
                <w:iCs/>
              </w:rPr>
              <w:fldChar w:fldCharType="begin"/>
            </w:r>
            <w:r w:rsidR="006D109C" w:rsidRPr="006D109C">
              <w:rPr>
                <w:b/>
                <w:bCs/>
                <w:i/>
                <w:iCs/>
              </w:rPr>
              <w:instrText xml:space="preserve"> REF _Ref160112026 \h  \* MERGEFORMAT </w:instrText>
            </w:r>
            <w:r w:rsidR="006D109C" w:rsidRPr="006D109C">
              <w:rPr>
                <w:b/>
                <w:bCs/>
                <w:i/>
                <w:iCs/>
              </w:rPr>
            </w:r>
            <w:r w:rsidR="006D109C" w:rsidRPr="006D109C">
              <w:rPr>
                <w:b/>
                <w:bCs/>
                <w:i/>
                <w:iCs/>
              </w:rPr>
              <w:fldChar w:fldCharType="separate"/>
            </w:r>
            <w:r w:rsidR="006D109C" w:rsidRPr="006D109C">
              <w:rPr>
                <w:b/>
                <w:bCs/>
                <w:i/>
                <w:iCs/>
              </w:rPr>
              <w:t xml:space="preserve">Abbildung </w:t>
            </w:r>
            <w:r w:rsidR="006D109C" w:rsidRPr="006D109C">
              <w:rPr>
                <w:b/>
                <w:bCs/>
                <w:i/>
                <w:iCs/>
                <w:noProof/>
              </w:rPr>
              <w:t>5</w:t>
            </w:r>
            <w:r w:rsidR="006D109C" w:rsidRPr="006D109C">
              <w:rPr>
                <w:b/>
                <w:bCs/>
                <w:i/>
                <w:iCs/>
              </w:rPr>
              <w:t>: Suchleiste wird Rot bei der Suche nach nicht vorhandenen Daten</w:t>
            </w:r>
            <w:r w:rsidR="006D109C" w:rsidRPr="006D109C">
              <w:rPr>
                <w:b/>
                <w:bCs/>
                <w:i/>
                <w:iCs/>
              </w:rPr>
              <w:fldChar w:fldCharType="end"/>
            </w:r>
            <w:r>
              <w:t xml:space="preserve"> </w:t>
            </w:r>
          </w:p>
        </w:tc>
        <w:tc>
          <w:tcPr>
            <w:tcW w:w="539" w:type="dxa"/>
          </w:tcPr>
          <w:p w14:paraId="75901188" w14:textId="77777777" w:rsidR="00C6292B" w:rsidRPr="00BF3515" w:rsidRDefault="00C6292B">
            <w:r>
              <w:rPr>
                <w:sz w:val="32"/>
                <w:szCs w:val="32"/>
              </w:rPr>
              <w:t>X</w:t>
            </w:r>
          </w:p>
        </w:tc>
      </w:tr>
      <w:tr w:rsidR="00110727" w14:paraId="51B4BAF9" w14:textId="77777777" w:rsidTr="006658E9">
        <w:tc>
          <w:tcPr>
            <w:tcW w:w="572" w:type="dxa"/>
          </w:tcPr>
          <w:p w14:paraId="453D9DDE" w14:textId="54653E26" w:rsidR="00C6292B" w:rsidRPr="00BF3515" w:rsidRDefault="00C6292B" w:rsidP="00170BDE">
            <w:pPr>
              <w:spacing w:line="276" w:lineRule="auto"/>
            </w:pPr>
          </w:p>
        </w:tc>
        <w:tc>
          <w:tcPr>
            <w:tcW w:w="2318" w:type="dxa"/>
          </w:tcPr>
          <w:p w14:paraId="67DE3280" w14:textId="0786AB46" w:rsidR="00C6292B" w:rsidRPr="00BF3515" w:rsidRDefault="00C6292B" w:rsidP="00170BDE">
            <w:pPr>
              <w:spacing w:line="276" w:lineRule="auto"/>
            </w:pPr>
          </w:p>
        </w:tc>
        <w:tc>
          <w:tcPr>
            <w:tcW w:w="956" w:type="dxa"/>
          </w:tcPr>
          <w:p w14:paraId="52444512" w14:textId="5A989BED" w:rsidR="00C6292B" w:rsidRPr="00BF3515" w:rsidRDefault="008F41C2" w:rsidP="00170BDE">
            <w:pPr>
              <w:spacing w:line="276" w:lineRule="auto"/>
            </w:pPr>
            <w:r>
              <w:t>3</w:t>
            </w:r>
            <w:r w:rsidR="00A2766B">
              <w:t>.4</w:t>
            </w:r>
          </w:p>
        </w:tc>
        <w:tc>
          <w:tcPr>
            <w:tcW w:w="2388" w:type="dxa"/>
          </w:tcPr>
          <w:p w14:paraId="201AA4F3" w14:textId="086ED406" w:rsidR="00C6292B" w:rsidRPr="00BF3515" w:rsidRDefault="00C90A27" w:rsidP="00170BDE">
            <w:pPr>
              <w:spacing w:line="276" w:lineRule="auto"/>
            </w:pPr>
            <w:r>
              <w:t xml:space="preserve">Eingabe von Daten verknüpft mit dem </w:t>
            </w:r>
            <w:r w:rsidR="00FC4BF0">
              <w:t xml:space="preserve">Zusatzbegriff </w:t>
            </w:r>
            <w:r w:rsidR="00945C6A">
              <w:t>"</w:t>
            </w:r>
            <w:r w:rsidR="005D128F">
              <w:t>AND</w:t>
            </w:r>
            <w:r w:rsidR="00945C6A">
              <w:t>"</w:t>
            </w:r>
          </w:p>
        </w:tc>
        <w:tc>
          <w:tcPr>
            <w:tcW w:w="3003" w:type="dxa"/>
          </w:tcPr>
          <w:p w14:paraId="3936B6D9" w14:textId="34D8678A" w:rsidR="00C6292B" w:rsidRPr="00BF3515" w:rsidRDefault="00CA5350" w:rsidP="00170BDE">
            <w:pPr>
              <w:spacing w:line="276" w:lineRule="auto"/>
            </w:pPr>
            <w:r>
              <w:t xml:space="preserve">Suche führt </w:t>
            </w:r>
            <w:r w:rsidR="00856DC2">
              <w:t xml:space="preserve">eine </w:t>
            </w:r>
            <w:r w:rsidR="00945C6A">
              <w:t>kombinierte</w:t>
            </w:r>
            <w:r w:rsidR="00856DC2">
              <w:t xml:space="preserve"> Suche </w:t>
            </w:r>
            <w:r w:rsidR="00945C6A">
              <w:t>zweier Begriffe</w:t>
            </w:r>
            <w:r w:rsidR="00856DC2">
              <w:t xml:space="preserve"> aus (z.B. </w:t>
            </w:r>
            <w:r w:rsidR="00945C6A">
              <w:t>"</w:t>
            </w:r>
            <w:r w:rsidR="00856DC2">
              <w:t xml:space="preserve">Kaufland AND </w:t>
            </w:r>
            <w:r w:rsidR="00945C6A">
              <w:t>Berlin")</w:t>
            </w:r>
          </w:p>
        </w:tc>
        <w:tc>
          <w:tcPr>
            <w:tcW w:w="539" w:type="dxa"/>
          </w:tcPr>
          <w:p w14:paraId="031181FF" w14:textId="77777777" w:rsidR="00C6292B" w:rsidRPr="00BF3515" w:rsidRDefault="00C6292B">
            <w:r>
              <w:rPr>
                <w:sz w:val="32"/>
                <w:szCs w:val="32"/>
              </w:rPr>
              <w:t>X</w:t>
            </w:r>
          </w:p>
        </w:tc>
      </w:tr>
      <w:tr w:rsidR="00110727" w14:paraId="5D6D4485" w14:textId="77777777" w:rsidTr="006658E9">
        <w:tc>
          <w:tcPr>
            <w:tcW w:w="572" w:type="dxa"/>
          </w:tcPr>
          <w:p w14:paraId="1D75CA2A" w14:textId="77777777" w:rsidR="00C6292B" w:rsidRPr="00BF3515" w:rsidRDefault="00C6292B" w:rsidP="00170BDE">
            <w:pPr>
              <w:spacing w:line="276" w:lineRule="auto"/>
            </w:pPr>
          </w:p>
        </w:tc>
        <w:tc>
          <w:tcPr>
            <w:tcW w:w="2318" w:type="dxa"/>
          </w:tcPr>
          <w:p w14:paraId="4AD9605C" w14:textId="77777777" w:rsidR="00C6292B" w:rsidRPr="00BF3515" w:rsidRDefault="00C6292B" w:rsidP="00170BDE">
            <w:pPr>
              <w:spacing w:line="276" w:lineRule="auto"/>
            </w:pPr>
          </w:p>
        </w:tc>
        <w:tc>
          <w:tcPr>
            <w:tcW w:w="956" w:type="dxa"/>
          </w:tcPr>
          <w:p w14:paraId="10527E9E" w14:textId="3995C260" w:rsidR="00C6292B" w:rsidRPr="00BF3515" w:rsidRDefault="00A2766B" w:rsidP="00170BDE">
            <w:pPr>
              <w:spacing w:line="276" w:lineRule="auto"/>
            </w:pPr>
            <w:r>
              <w:t>3.5</w:t>
            </w:r>
          </w:p>
        </w:tc>
        <w:tc>
          <w:tcPr>
            <w:tcW w:w="2388" w:type="dxa"/>
          </w:tcPr>
          <w:p w14:paraId="47D03B08" w14:textId="1FE1F220" w:rsidR="00C6292B" w:rsidRPr="00BF3515" w:rsidRDefault="00C54B09" w:rsidP="00170BDE">
            <w:pPr>
              <w:spacing w:line="276" w:lineRule="auto"/>
            </w:pPr>
            <w:r>
              <w:t xml:space="preserve">Den Cursor über einen </w:t>
            </w:r>
            <w:r w:rsidR="004712BA">
              <w:t>versteckten</w:t>
            </w:r>
            <w:r>
              <w:t xml:space="preserve"> Begriff, welcher </w:t>
            </w:r>
            <w:r w:rsidR="004D7A37">
              <w:t>nicht ganz angezeigt wird</w:t>
            </w:r>
            <w:r w:rsidR="004712BA">
              <w:t>,</w:t>
            </w:r>
            <w:r w:rsidR="004D7A37">
              <w:t xml:space="preserve"> </w:t>
            </w:r>
            <w:r w:rsidR="005A5FB5">
              <w:t>halten</w:t>
            </w:r>
          </w:p>
        </w:tc>
        <w:tc>
          <w:tcPr>
            <w:tcW w:w="3003" w:type="dxa"/>
          </w:tcPr>
          <w:p w14:paraId="1A756E43" w14:textId="0A69DF06" w:rsidR="00C6292B" w:rsidRPr="00BF3515" w:rsidRDefault="005C367E" w:rsidP="00170BDE">
            <w:pPr>
              <w:spacing w:line="276" w:lineRule="auto"/>
            </w:pPr>
            <w:r>
              <w:t>Nicht angezeigte</w:t>
            </w:r>
            <w:r w:rsidR="004712BA">
              <w:t>r versteckter Inhalt wird angezeigt</w:t>
            </w:r>
            <w:r w:rsidR="0044434A">
              <w:t>; siehe</w:t>
            </w:r>
            <w:r w:rsidR="00AA42A6">
              <w:t xml:space="preserve"> </w:t>
            </w:r>
            <w:r w:rsidR="003A6B61" w:rsidRPr="003A6B61">
              <w:rPr>
                <w:b/>
                <w:bCs/>
                <w:i/>
                <w:iCs/>
              </w:rPr>
              <w:fldChar w:fldCharType="begin"/>
            </w:r>
            <w:r w:rsidR="003A6B61" w:rsidRPr="003A6B61">
              <w:rPr>
                <w:b/>
                <w:bCs/>
                <w:i/>
                <w:iCs/>
              </w:rPr>
              <w:instrText xml:space="preserve"> REF _Ref160109084 \h  \* MERGEFORMAT </w:instrText>
            </w:r>
            <w:r w:rsidR="003A6B61" w:rsidRPr="003A6B61">
              <w:rPr>
                <w:b/>
                <w:bCs/>
                <w:i/>
                <w:iCs/>
              </w:rPr>
            </w:r>
            <w:r w:rsidR="003A6B61" w:rsidRPr="003A6B61">
              <w:rPr>
                <w:b/>
                <w:bCs/>
                <w:i/>
                <w:iCs/>
              </w:rPr>
              <w:fldChar w:fldCharType="separate"/>
            </w:r>
            <w:r w:rsidR="009052D2" w:rsidRPr="009052D2">
              <w:rPr>
                <w:b/>
                <w:bCs/>
                <w:i/>
                <w:iCs/>
              </w:rPr>
              <w:t>Abbildung 6: Anzeige des gesamten Inhalts einer Zelle</w:t>
            </w:r>
            <w:r w:rsidR="003A6B61" w:rsidRPr="003A6B61">
              <w:rPr>
                <w:b/>
                <w:bCs/>
                <w:i/>
                <w:iCs/>
              </w:rPr>
              <w:fldChar w:fldCharType="end"/>
            </w:r>
            <w:r w:rsidR="00AA42A6" w:rsidRPr="00820FCB">
              <w:rPr>
                <w:b/>
                <w:i/>
              </w:rPr>
              <w:fldChar w:fldCharType="begin"/>
            </w:r>
            <w:r w:rsidR="00AA42A6" w:rsidRPr="00AA42A6">
              <w:rPr>
                <w:i/>
              </w:rPr>
              <w:instrText xml:space="preserve"> REF _Ref159945468 \h </w:instrText>
            </w:r>
            <w:r w:rsidR="00AA42A6">
              <w:rPr>
                <w:i/>
              </w:rPr>
              <w:instrText xml:space="preserve"> \* MERGEFORMAT </w:instrText>
            </w:r>
            <w:r w:rsidR="00AA42A6" w:rsidRPr="00820FCB">
              <w:rPr>
                <w:b/>
                <w:i/>
              </w:rPr>
            </w:r>
            <w:r w:rsidR="00000000">
              <w:rPr>
                <w:b/>
                <w:i/>
              </w:rPr>
              <w:fldChar w:fldCharType="separate"/>
            </w:r>
            <w:r w:rsidR="00AA42A6" w:rsidRPr="00820FCB">
              <w:rPr>
                <w:b/>
                <w:i/>
              </w:rPr>
              <w:fldChar w:fldCharType="end"/>
            </w:r>
          </w:p>
        </w:tc>
        <w:tc>
          <w:tcPr>
            <w:tcW w:w="539" w:type="dxa"/>
          </w:tcPr>
          <w:p w14:paraId="2613B757" w14:textId="77777777" w:rsidR="00C6292B" w:rsidRPr="00BF3515" w:rsidRDefault="00C6292B">
            <w:r>
              <w:rPr>
                <w:sz w:val="32"/>
                <w:szCs w:val="32"/>
              </w:rPr>
              <w:t>X</w:t>
            </w:r>
          </w:p>
        </w:tc>
      </w:tr>
      <w:tr w:rsidR="00110727" w14:paraId="4BDE6370" w14:textId="77777777" w:rsidTr="006658E9">
        <w:tc>
          <w:tcPr>
            <w:tcW w:w="572" w:type="dxa"/>
          </w:tcPr>
          <w:p w14:paraId="43EA79D5" w14:textId="77777777" w:rsidR="00C6292B" w:rsidRPr="00BF3515" w:rsidRDefault="00C6292B" w:rsidP="00170BDE">
            <w:pPr>
              <w:spacing w:line="276" w:lineRule="auto"/>
            </w:pPr>
          </w:p>
        </w:tc>
        <w:tc>
          <w:tcPr>
            <w:tcW w:w="2318" w:type="dxa"/>
          </w:tcPr>
          <w:p w14:paraId="1550C037" w14:textId="77777777" w:rsidR="00C6292B" w:rsidRPr="00BF3515" w:rsidRDefault="00C6292B" w:rsidP="00170BDE">
            <w:pPr>
              <w:spacing w:line="276" w:lineRule="auto"/>
            </w:pPr>
          </w:p>
        </w:tc>
        <w:tc>
          <w:tcPr>
            <w:tcW w:w="956" w:type="dxa"/>
          </w:tcPr>
          <w:p w14:paraId="55EABDAB" w14:textId="1C3E1E14" w:rsidR="00C6292B" w:rsidRPr="00BF3515" w:rsidRDefault="00C6292B" w:rsidP="00170BDE">
            <w:pPr>
              <w:spacing w:line="276" w:lineRule="auto"/>
            </w:pPr>
            <w:r>
              <w:t>3</w:t>
            </w:r>
            <w:r w:rsidR="00A2766B">
              <w:t>.6</w:t>
            </w:r>
          </w:p>
        </w:tc>
        <w:tc>
          <w:tcPr>
            <w:tcW w:w="2388" w:type="dxa"/>
          </w:tcPr>
          <w:p w14:paraId="297B3219" w14:textId="080C1E96" w:rsidR="00C6292B" w:rsidRPr="00BF3515" w:rsidRDefault="00DE7F32" w:rsidP="00170BDE">
            <w:pPr>
              <w:spacing w:line="276" w:lineRule="auto"/>
            </w:pPr>
            <w:r>
              <w:t>Einfacher Klick auf eine Zeile</w:t>
            </w:r>
          </w:p>
        </w:tc>
        <w:tc>
          <w:tcPr>
            <w:tcW w:w="3003" w:type="dxa"/>
          </w:tcPr>
          <w:p w14:paraId="763DAEEA" w14:textId="37BE7A24" w:rsidR="00C6292B" w:rsidRPr="00BF3515" w:rsidRDefault="00DE7F32" w:rsidP="00170BDE">
            <w:pPr>
              <w:spacing w:line="276" w:lineRule="auto"/>
            </w:pPr>
            <w:r>
              <w:t>Ganze angeklickte Zeile wird blau hinterlegt</w:t>
            </w:r>
            <w:r w:rsidR="005C3E24">
              <w:t xml:space="preserve">; siehe </w:t>
            </w:r>
            <w:r w:rsidR="00D411CF" w:rsidRPr="003A6B61">
              <w:rPr>
                <w:b/>
                <w:bCs/>
                <w:i/>
                <w:iCs/>
              </w:rPr>
              <w:fldChar w:fldCharType="begin"/>
            </w:r>
            <w:r w:rsidR="00D411CF" w:rsidRPr="003A6B61">
              <w:rPr>
                <w:b/>
                <w:bCs/>
                <w:i/>
                <w:iCs/>
              </w:rPr>
              <w:instrText xml:space="preserve"> REF _Ref160110916 \h </w:instrText>
            </w:r>
            <w:r w:rsidR="003A6B61" w:rsidRPr="003A6B61">
              <w:rPr>
                <w:b/>
                <w:bCs/>
                <w:i/>
                <w:iCs/>
              </w:rPr>
              <w:instrText xml:space="preserve"> \* MERGEFORMAT </w:instrText>
            </w:r>
            <w:r w:rsidR="00D411CF" w:rsidRPr="003A6B61">
              <w:rPr>
                <w:b/>
                <w:bCs/>
                <w:i/>
                <w:iCs/>
              </w:rPr>
            </w:r>
            <w:r w:rsidR="00D411CF" w:rsidRPr="003A6B61">
              <w:rPr>
                <w:b/>
                <w:bCs/>
                <w:i/>
                <w:iCs/>
              </w:rPr>
              <w:fldChar w:fldCharType="separate"/>
            </w:r>
            <w:r w:rsidR="009052D2" w:rsidRPr="009052D2">
              <w:rPr>
                <w:b/>
                <w:bCs/>
                <w:i/>
                <w:iCs/>
              </w:rPr>
              <w:t xml:space="preserve">Abbildung 7: Gesamte angeklickte Zeile wird </w:t>
            </w:r>
            <w:r w:rsidR="009052D2" w:rsidRPr="000D6E5F">
              <w:t>blau</w:t>
            </w:r>
            <w:r w:rsidR="00D411CF" w:rsidRPr="003A6B61">
              <w:rPr>
                <w:b/>
                <w:bCs/>
                <w:i/>
                <w:iCs/>
              </w:rPr>
              <w:fldChar w:fldCharType="end"/>
            </w:r>
          </w:p>
        </w:tc>
        <w:tc>
          <w:tcPr>
            <w:tcW w:w="539" w:type="dxa"/>
          </w:tcPr>
          <w:p w14:paraId="376C2BF0" w14:textId="77777777" w:rsidR="00C6292B" w:rsidRPr="00BF3515" w:rsidRDefault="00C6292B">
            <w:r>
              <w:rPr>
                <w:sz w:val="32"/>
                <w:szCs w:val="32"/>
              </w:rPr>
              <w:t>X</w:t>
            </w:r>
          </w:p>
        </w:tc>
      </w:tr>
      <w:tr w:rsidR="00110727" w14:paraId="17F80BE7" w14:textId="77777777" w:rsidTr="006658E9">
        <w:tc>
          <w:tcPr>
            <w:tcW w:w="572" w:type="dxa"/>
          </w:tcPr>
          <w:p w14:paraId="2D99A3F1" w14:textId="483F24DB" w:rsidR="00C6292B" w:rsidRPr="00BF3515" w:rsidRDefault="00257E07" w:rsidP="00170BDE">
            <w:pPr>
              <w:spacing w:line="276" w:lineRule="auto"/>
            </w:pPr>
            <w:r>
              <w:t>4</w:t>
            </w:r>
          </w:p>
        </w:tc>
        <w:tc>
          <w:tcPr>
            <w:tcW w:w="2318" w:type="dxa"/>
          </w:tcPr>
          <w:p w14:paraId="7A332FBC" w14:textId="69D04E6A" w:rsidR="00C6292B" w:rsidRPr="00BF3515" w:rsidRDefault="00354E99" w:rsidP="00170BDE">
            <w:pPr>
              <w:spacing w:line="276" w:lineRule="auto"/>
            </w:pPr>
            <w:r>
              <w:t>Pop-Up Fenster "</w:t>
            </w:r>
            <w:r w:rsidR="000E11DC">
              <w:t>Kundenfenster</w:t>
            </w:r>
            <w:r>
              <w:t>"</w:t>
            </w:r>
          </w:p>
        </w:tc>
        <w:tc>
          <w:tcPr>
            <w:tcW w:w="956" w:type="dxa"/>
          </w:tcPr>
          <w:p w14:paraId="18BB41AD" w14:textId="155D1B46" w:rsidR="00C6292B" w:rsidRPr="00BF3515" w:rsidRDefault="0098797A" w:rsidP="00170BDE">
            <w:pPr>
              <w:spacing w:line="276" w:lineRule="auto"/>
            </w:pPr>
            <w:r>
              <w:t>4.</w:t>
            </w:r>
            <w:r w:rsidR="00257E07">
              <w:t>1</w:t>
            </w:r>
          </w:p>
        </w:tc>
        <w:tc>
          <w:tcPr>
            <w:tcW w:w="2388" w:type="dxa"/>
          </w:tcPr>
          <w:p w14:paraId="62D33F6B" w14:textId="61058753" w:rsidR="00C6292B" w:rsidRPr="00BF3515" w:rsidRDefault="00DE7F32" w:rsidP="00170BDE">
            <w:pPr>
              <w:spacing w:line="276" w:lineRule="auto"/>
            </w:pPr>
            <w:r>
              <w:t xml:space="preserve">Doppelklick auf eine Zeile </w:t>
            </w:r>
          </w:p>
        </w:tc>
        <w:tc>
          <w:tcPr>
            <w:tcW w:w="3003" w:type="dxa"/>
          </w:tcPr>
          <w:p w14:paraId="5D34E734" w14:textId="7A6DEC9D" w:rsidR="00C6292B" w:rsidRPr="00BF3515" w:rsidRDefault="00BF052F" w:rsidP="00170BDE">
            <w:pPr>
              <w:spacing w:line="276" w:lineRule="auto"/>
            </w:pPr>
            <w:r>
              <w:t>Ein n</w:t>
            </w:r>
            <w:r w:rsidR="00DE7F32">
              <w:t xml:space="preserve">eues Fenster öffnet sich und es </w:t>
            </w:r>
            <w:r w:rsidR="00027A8A">
              <w:t>öffnet sich eine Detailansicht eines Kunden</w:t>
            </w:r>
            <w:r w:rsidR="006D109C">
              <w:t>; siehe</w:t>
            </w:r>
            <w:r w:rsidR="00827FFD">
              <w:t xml:space="preserve"> </w:t>
            </w:r>
            <w:r w:rsidR="00827FFD" w:rsidRPr="00827FFD">
              <w:rPr>
                <w:b/>
                <w:bCs/>
                <w:i/>
                <w:iCs/>
              </w:rPr>
              <w:fldChar w:fldCharType="begin"/>
            </w:r>
            <w:r w:rsidR="00827FFD" w:rsidRPr="00827FFD">
              <w:rPr>
                <w:b/>
                <w:bCs/>
                <w:i/>
                <w:iCs/>
              </w:rPr>
              <w:instrText xml:space="preserve"> REF _Ref160112274 \h  \* MERGEFORMAT </w:instrText>
            </w:r>
            <w:r w:rsidR="00827FFD" w:rsidRPr="00827FFD">
              <w:rPr>
                <w:b/>
                <w:bCs/>
                <w:i/>
                <w:iCs/>
              </w:rPr>
            </w:r>
            <w:r w:rsidR="00827FFD" w:rsidRPr="00827FFD">
              <w:rPr>
                <w:b/>
                <w:bCs/>
                <w:i/>
                <w:iCs/>
              </w:rPr>
              <w:fldChar w:fldCharType="separate"/>
            </w:r>
            <w:r w:rsidR="00827FFD" w:rsidRPr="00827FFD">
              <w:rPr>
                <w:b/>
                <w:bCs/>
                <w:i/>
                <w:iCs/>
              </w:rPr>
              <w:t xml:space="preserve">Abbildung </w:t>
            </w:r>
            <w:r w:rsidR="00827FFD" w:rsidRPr="00827FFD">
              <w:rPr>
                <w:b/>
                <w:bCs/>
                <w:i/>
                <w:iCs/>
                <w:noProof/>
              </w:rPr>
              <w:t>8</w:t>
            </w:r>
            <w:r w:rsidR="00827FFD" w:rsidRPr="00827FFD">
              <w:rPr>
                <w:b/>
                <w:bCs/>
                <w:i/>
                <w:iCs/>
              </w:rPr>
              <w:t>: Detailansicht eines Kunden (Pop-Up-Fenster)</w:t>
            </w:r>
            <w:r w:rsidR="00827FFD" w:rsidRPr="00827FFD">
              <w:rPr>
                <w:b/>
                <w:bCs/>
                <w:i/>
                <w:iCs/>
              </w:rPr>
              <w:fldChar w:fldCharType="end"/>
            </w:r>
          </w:p>
        </w:tc>
        <w:tc>
          <w:tcPr>
            <w:tcW w:w="539" w:type="dxa"/>
          </w:tcPr>
          <w:p w14:paraId="51968EFB" w14:textId="77777777" w:rsidR="00C6292B" w:rsidRPr="00BF3515" w:rsidRDefault="00C6292B">
            <w:r>
              <w:rPr>
                <w:sz w:val="32"/>
                <w:szCs w:val="32"/>
              </w:rPr>
              <w:t>X</w:t>
            </w:r>
          </w:p>
        </w:tc>
      </w:tr>
      <w:tr w:rsidR="00110727" w14:paraId="48D11A69" w14:textId="77777777" w:rsidTr="006658E9">
        <w:tc>
          <w:tcPr>
            <w:tcW w:w="572" w:type="dxa"/>
          </w:tcPr>
          <w:p w14:paraId="5779DE80" w14:textId="77777777" w:rsidR="00FA339F" w:rsidRDefault="00FA339F" w:rsidP="00170BDE">
            <w:pPr>
              <w:spacing w:line="276" w:lineRule="auto"/>
            </w:pPr>
          </w:p>
        </w:tc>
        <w:tc>
          <w:tcPr>
            <w:tcW w:w="2318" w:type="dxa"/>
          </w:tcPr>
          <w:p w14:paraId="7959AB30" w14:textId="77777777" w:rsidR="00FA339F" w:rsidRDefault="00FA339F" w:rsidP="00170BDE">
            <w:pPr>
              <w:spacing w:line="276" w:lineRule="auto"/>
            </w:pPr>
          </w:p>
        </w:tc>
        <w:tc>
          <w:tcPr>
            <w:tcW w:w="956" w:type="dxa"/>
          </w:tcPr>
          <w:p w14:paraId="000956B7" w14:textId="6DEAA0A6" w:rsidR="00FA339F" w:rsidRDefault="0098797A" w:rsidP="00170BDE">
            <w:pPr>
              <w:spacing w:line="276" w:lineRule="auto"/>
            </w:pPr>
            <w:r>
              <w:t>4.</w:t>
            </w:r>
            <w:r w:rsidR="00135F5F">
              <w:t>1.2</w:t>
            </w:r>
          </w:p>
        </w:tc>
        <w:tc>
          <w:tcPr>
            <w:tcW w:w="2388" w:type="dxa"/>
          </w:tcPr>
          <w:p w14:paraId="01504AC7" w14:textId="6F38918C" w:rsidR="00FA339F" w:rsidRDefault="00FA339F" w:rsidP="00170BDE">
            <w:pPr>
              <w:spacing w:line="276" w:lineRule="auto"/>
            </w:pPr>
            <w:r>
              <w:t xml:space="preserve">Auswählen eines beliebigen </w:t>
            </w:r>
            <w:r w:rsidR="002F58C4">
              <w:t>Eingabefeldes</w:t>
            </w:r>
          </w:p>
        </w:tc>
        <w:tc>
          <w:tcPr>
            <w:tcW w:w="3003" w:type="dxa"/>
          </w:tcPr>
          <w:p w14:paraId="005172CA" w14:textId="2E467C5F" w:rsidR="00FA339F" w:rsidRPr="0059412E" w:rsidRDefault="00320119" w:rsidP="00170BDE">
            <w:pPr>
              <w:spacing w:line="276" w:lineRule="auto"/>
              <w:rPr>
                <w:b/>
                <w:i/>
              </w:rPr>
            </w:pPr>
            <w:r>
              <w:t>Feld wird blau hinterlegt und Cursor blinkt</w:t>
            </w:r>
            <w:r w:rsidR="00CB01F0">
              <w:t xml:space="preserve">; siehe </w:t>
            </w:r>
            <w:r w:rsidR="0059412E" w:rsidRPr="0059412E">
              <w:rPr>
                <w:b/>
                <w:bCs/>
                <w:i/>
                <w:iCs/>
              </w:rPr>
              <w:fldChar w:fldCharType="begin"/>
            </w:r>
            <w:r w:rsidR="0059412E" w:rsidRPr="0059412E">
              <w:rPr>
                <w:b/>
                <w:bCs/>
                <w:i/>
                <w:iCs/>
              </w:rPr>
              <w:instrText xml:space="preserve"> REF _Ref160112458 \h  \* MERGEFORMAT </w:instrText>
            </w:r>
            <w:r w:rsidR="0059412E" w:rsidRPr="0059412E">
              <w:rPr>
                <w:b/>
                <w:bCs/>
                <w:i/>
                <w:iCs/>
              </w:rPr>
            </w:r>
            <w:r w:rsidR="0059412E" w:rsidRPr="0059412E">
              <w:rPr>
                <w:b/>
                <w:bCs/>
                <w:i/>
                <w:iCs/>
              </w:rPr>
              <w:fldChar w:fldCharType="separate"/>
            </w:r>
            <w:r w:rsidR="0059412E" w:rsidRPr="0059412E">
              <w:rPr>
                <w:b/>
                <w:bCs/>
                <w:i/>
                <w:iCs/>
              </w:rPr>
              <w:t xml:space="preserve">Abbildung </w:t>
            </w:r>
            <w:r w:rsidR="0059412E" w:rsidRPr="0059412E">
              <w:rPr>
                <w:b/>
                <w:bCs/>
                <w:i/>
                <w:iCs/>
                <w:noProof/>
              </w:rPr>
              <w:t>9</w:t>
            </w:r>
            <w:r w:rsidR="0059412E" w:rsidRPr="0059412E">
              <w:rPr>
                <w:b/>
                <w:bCs/>
                <w:i/>
                <w:iCs/>
              </w:rPr>
              <w:t xml:space="preserve">: Ausgewähltes </w:t>
            </w:r>
            <w:r w:rsidR="0059412E" w:rsidRPr="0059412E">
              <w:rPr>
                <w:b/>
                <w:bCs/>
                <w:i/>
                <w:iCs/>
              </w:rPr>
              <w:lastRenderedPageBreak/>
              <w:t>Eingabefeld wird blau hinterlegt und blinkt</w:t>
            </w:r>
            <w:r w:rsidR="0059412E" w:rsidRPr="0059412E">
              <w:rPr>
                <w:b/>
                <w:bCs/>
                <w:i/>
                <w:iCs/>
              </w:rPr>
              <w:fldChar w:fldCharType="end"/>
            </w:r>
          </w:p>
        </w:tc>
        <w:tc>
          <w:tcPr>
            <w:tcW w:w="539" w:type="dxa"/>
          </w:tcPr>
          <w:p w14:paraId="4FAD5CE2" w14:textId="757B5E97" w:rsidR="00FA339F" w:rsidRDefault="00FF6091">
            <w:pPr>
              <w:rPr>
                <w:sz w:val="32"/>
                <w:szCs w:val="32"/>
              </w:rPr>
            </w:pPr>
            <w:r>
              <w:rPr>
                <w:sz w:val="32"/>
                <w:szCs w:val="32"/>
              </w:rPr>
              <w:lastRenderedPageBreak/>
              <w:t>X</w:t>
            </w:r>
          </w:p>
        </w:tc>
      </w:tr>
      <w:tr w:rsidR="00110727" w14:paraId="7062F70D" w14:textId="77777777" w:rsidTr="006658E9">
        <w:tc>
          <w:tcPr>
            <w:tcW w:w="572" w:type="dxa"/>
          </w:tcPr>
          <w:p w14:paraId="21ED52CB" w14:textId="0AA69209" w:rsidR="00C6292B" w:rsidRPr="00BF3515" w:rsidRDefault="00C6292B" w:rsidP="00170BDE">
            <w:pPr>
              <w:spacing w:line="276" w:lineRule="auto"/>
            </w:pPr>
          </w:p>
        </w:tc>
        <w:tc>
          <w:tcPr>
            <w:tcW w:w="2318" w:type="dxa"/>
          </w:tcPr>
          <w:p w14:paraId="288E003A" w14:textId="79E198C5" w:rsidR="00C6292B" w:rsidRPr="00BF3515" w:rsidRDefault="008921EF" w:rsidP="00170BDE">
            <w:pPr>
              <w:spacing w:line="276" w:lineRule="auto"/>
            </w:pPr>
            <w:r>
              <w:t>Card</w:t>
            </w:r>
          </w:p>
        </w:tc>
        <w:tc>
          <w:tcPr>
            <w:tcW w:w="956" w:type="dxa"/>
          </w:tcPr>
          <w:p w14:paraId="6AAB79AC" w14:textId="2214A55A" w:rsidR="00C6292B" w:rsidRPr="00BF3515" w:rsidRDefault="00135F5F" w:rsidP="00170BDE">
            <w:pPr>
              <w:spacing w:line="276" w:lineRule="auto"/>
            </w:pPr>
            <w:r>
              <w:t>4.2.1</w:t>
            </w:r>
          </w:p>
        </w:tc>
        <w:tc>
          <w:tcPr>
            <w:tcW w:w="2388" w:type="dxa"/>
          </w:tcPr>
          <w:p w14:paraId="4F67BC10" w14:textId="3608E30A" w:rsidR="00C6292B" w:rsidRPr="00BF3515" w:rsidRDefault="00B61DCF" w:rsidP="00170BDE">
            <w:pPr>
              <w:spacing w:line="276" w:lineRule="auto"/>
            </w:pPr>
            <w:r>
              <w:t xml:space="preserve">Verändern der </w:t>
            </w:r>
            <w:r w:rsidR="009E58B9">
              <w:t>"</w:t>
            </w:r>
            <w:r w:rsidR="008E1A85">
              <w:t xml:space="preserve">Card </w:t>
            </w:r>
            <w:r>
              <w:t>Num</w:t>
            </w:r>
            <w:r w:rsidR="009E58B9">
              <w:t>b</w:t>
            </w:r>
            <w:r>
              <w:t>er</w:t>
            </w:r>
            <w:r w:rsidR="009E58B9">
              <w:t>"</w:t>
            </w:r>
            <w:r>
              <w:t xml:space="preserve"> im Kundenfenster</w:t>
            </w:r>
          </w:p>
        </w:tc>
        <w:tc>
          <w:tcPr>
            <w:tcW w:w="3003" w:type="dxa"/>
          </w:tcPr>
          <w:p w14:paraId="59A67FF6" w14:textId="1BFC6F7A" w:rsidR="00C6292B" w:rsidRPr="00BF3515" w:rsidRDefault="00CC0F97" w:rsidP="00170BDE">
            <w:pPr>
              <w:spacing w:line="276" w:lineRule="auto"/>
            </w:pPr>
            <w:r>
              <w:t>Nummer wird verändert</w:t>
            </w:r>
            <w:r w:rsidR="00C6292B">
              <w:t xml:space="preserve"> </w:t>
            </w:r>
          </w:p>
        </w:tc>
        <w:tc>
          <w:tcPr>
            <w:tcW w:w="539" w:type="dxa"/>
          </w:tcPr>
          <w:p w14:paraId="6387EB83" w14:textId="77777777" w:rsidR="00C6292B" w:rsidRPr="00BF3515" w:rsidRDefault="00C6292B">
            <w:r>
              <w:rPr>
                <w:sz w:val="32"/>
                <w:szCs w:val="32"/>
              </w:rPr>
              <w:t>X</w:t>
            </w:r>
          </w:p>
        </w:tc>
      </w:tr>
      <w:tr w:rsidR="00110727" w14:paraId="0F75DFAC" w14:textId="77777777" w:rsidTr="006658E9">
        <w:tc>
          <w:tcPr>
            <w:tcW w:w="572" w:type="dxa"/>
          </w:tcPr>
          <w:p w14:paraId="7125FAA5" w14:textId="77777777" w:rsidR="00873547" w:rsidRPr="00BF3515" w:rsidRDefault="00873547" w:rsidP="00170BDE">
            <w:pPr>
              <w:spacing w:line="276" w:lineRule="auto"/>
            </w:pPr>
          </w:p>
        </w:tc>
        <w:tc>
          <w:tcPr>
            <w:tcW w:w="2318" w:type="dxa"/>
          </w:tcPr>
          <w:p w14:paraId="590D834D" w14:textId="77777777" w:rsidR="00873547" w:rsidRPr="00BF3515" w:rsidRDefault="00873547" w:rsidP="00170BDE">
            <w:pPr>
              <w:spacing w:line="276" w:lineRule="auto"/>
            </w:pPr>
          </w:p>
        </w:tc>
        <w:tc>
          <w:tcPr>
            <w:tcW w:w="956" w:type="dxa"/>
          </w:tcPr>
          <w:p w14:paraId="76730872" w14:textId="0F7C3408" w:rsidR="00873547" w:rsidRDefault="00FF6091" w:rsidP="00170BDE">
            <w:pPr>
              <w:spacing w:line="276" w:lineRule="auto"/>
            </w:pPr>
            <w:r>
              <w:t>4</w:t>
            </w:r>
            <w:r w:rsidR="00861886">
              <w:t>.2.2</w:t>
            </w:r>
          </w:p>
        </w:tc>
        <w:tc>
          <w:tcPr>
            <w:tcW w:w="2388" w:type="dxa"/>
          </w:tcPr>
          <w:p w14:paraId="3617F7B3" w14:textId="6B3080FA" w:rsidR="00873547" w:rsidRDefault="00873547" w:rsidP="00170BDE">
            <w:pPr>
              <w:spacing w:line="276" w:lineRule="auto"/>
            </w:pPr>
            <w:r>
              <w:t xml:space="preserve">Anklicken des Drop-Down Menüs </w:t>
            </w:r>
            <w:r w:rsidR="001465F3">
              <w:t>"Type"</w:t>
            </w:r>
          </w:p>
        </w:tc>
        <w:tc>
          <w:tcPr>
            <w:tcW w:w="3003" w:type="dxa"/>
          </w:tcPr>
          <w:p w14:paraId="50865249" w14:textId="00B1C11B" w:rsidR="00873547" w:rsidRDefault="001465F3" w:rsidP="00170BDE">
            <w:pPr>
              <w:spacing w:line="276" w:lineRule="auto"/>
            </w:pPr>
            <w:r w:rsidRPr="001465F3">
              <w:t>Drop</w:t>
            </w:r>
            <w:r>
              <w:t>-</w:t>
            </w:r>
            <w:r w:rsidRPr="001465F3">
              <w:t>Down Menü öffnet sic</w:t>
            </w:r>
            <w:r>
              <w:t>h mit den Auswahloptionen "Police"</w:t>
            </w:r>
            <w:r w:rsidR="005B7BCD">
              <w:t xml:space="preserve"> </w:t>
            </w:r>
            <w:r>
              <w:t xml:space="preserve">und "Fire" </w:t>
            </w:r>
            <w:r w:rsidR="00E87DC3">
              <w:t>und ausgewähltes Objekt wird blau hinterlegt</w:t>
            </w:r>
          </w:p>
        </w:tc>
        <w:tc>
          <w:tcPr>
            <w:tcW w:w="539" w:type="dxa"/>
          </w:tcPr>
          <w:p w14:paraId="4C0FA691" w14:textId="61D1FB21" w:rsidR="00873547" w:rsidRDefault="00FF6091">
            <w:pPr>
              <w:rPr>
                <w:sz w:val="32"/>
                <w:szCs w:val="32"/>
              </w:rPr>
            </w:pPr>
            <w:r>
              <w:rPr>
                <w:sz w:val="32"/>
                <w:szCs w:val="32"/>
              </w:rPr>
              <w:t>X</w:t>
            </w:r>
          </w:p>
        </w:tc>
      </w:tr>
      <w:tr w:rsidR="008D119A" w14:paraId="394D3737" w14:textId="77777777" w:rsidTr="006658E9">
        <w:tc>
          <w:tcPr>
            <w:tcW w:w="572" w:type="dxa"/>
          </w:tcPr>
          <w:p w14:paraId="37FDA932" w14:textId="77777777" w:rsidR="008D119A" w:rsidRPr="00BF3515" w:rsidRDefault="008D119A" w:rsidP="00170BDE">
            <w:pPr>
              <w:spacing w:line="276" w:lineRule="auto"/>
            </w:pPr>
          </w:p>
        </w:tc>
        <w:tc>
          <w:tcPr>
            <w:tcW w:w="2318" w:type="dxa"/>
          </w:tcPr>
          <w:p w14:paraId="1950ACD2" w14:textId="77777777" w:rsidR="008D119A" w:rsidRPr="00BF3515" w:rsidRDefault="008D119A" w:rsidP="00170BDE">
            <w:pPr>
              <w:spacing w:line="276" w:lineRule="auto"/>
            </w:pPr>
          </w:p>
        </w:tc>
        <w:tc>
          <w:tcPr>
            <w:tcW w:w="956" w:type="dxa"/>
          </w:tcPr>
          <w:p w14:paraId="4702BCF8" w14:textId="20C7EA8B" w:rsidR="008D119A" w:rsidRDefault="007767EC" w:rsidP="00170BDE">
            <w:pPr>
              <w:spacing w:line="276" w:lineRule="auto"/>
            </w:pPr>
            <w:r>
              <w:t>4.2.3</w:t>
            </w:r>
          </w:p>
        </w:tc>
        <w:tc>
          <w:tcPr>
            <w:tcW w:w="2388" w:type="dxa"/>
          </w:tcPr>
          <w:p w14:paraId="4F185746" w14:textId="54299045" w:rsidR="008D119A" w:rsidRDefault="007767EC" w:rsidP="00170BDE">
            <w:pPr>
              <w:spacing w:line="276" w:lineRule="auto"/>
            </w:pPr>
            <w:r>
              <w:t xml:space="preserve">Anklicken des </w:t>
            </w:r>
            <w:r w:rsidR="006E1479">
              <w:t xml:space="preserve">Textfeldes </w:t>
            </w:r>
            <w:r w:rsidR="005B0305">
              <w:t>"Comment"</w:t>
            </w:r>
          </w:p>
        </w:tc>
        <w:tc>
          <w:tcPr>
            <w:tcW w:w="3003" w:type="dxa"/>
          </w:tcPr>
          <w:p w14:paraId="73D908D2" w14:textId="7328B934" w:rsidR="008D119A" w:rsidRPr="001465F3" w:rsidRDefault="0091025B" w:rsidP="00170BDE">
            <w:pPr>
              <w:spacing w:line="276" w:lineRule="auto"/>
            </w:pPr>
            <w:r>
              <w:t xml:space="preserve">Cursor erscheint im Textfeld </w:t>
            </w:r>
            <w:r w:rsidR="005B0305">
              <w:t>"Comment"</w:t>
            </w:r>
            <w:r>
              <w:t xml:space="preserve"> für Zusatzbemerkungen</w:t>
            </w:r>
          </w:p>
        </w:tc>
        <w:tc>
          <w:tcPr>
            <w:tcW w:w="539" w:type="dxa"/>
          </w:tcPr>
          <w:p w14:paraId="68344BCF" w14:textId="1E466C56" w:rsidR="008D119A" w:rsidRDefault="00680C97">
            <w:pPr>
              <w:rPr>
                <w:sz w:val="32"/>
                <w:szCs w:val="32"/>
              </w:rPr>
            </w:pPr>
            <w:r>
              <w:rPr>
                <w:sz w:val="32"/>
                <w:szCs w:val="32"/>
              </w:rPr>
              <w:t>X</w:t>
            </w:r>
          </w:p>
        </w:tc>
      </w:tr>
      <w:tr w:rsidR="0091025B" w14:paraId="3866D721" w14:textId="77777777" w:rsidTr="006658E9">
        <w:tc>
          <w:tcPr>
            <w:tcW w:w="572" w:type="dxa"/>
          </w:tcPr>
          <w:p w14:paraId="596FD550" w14:textId="77777777" w:rsidR="0091025B" w:rsidRPr="00BF3515" w:rsidRDefault="0091025B" w:rsidP="00170BDE">
            <w:pPr>
              <w:spacing w:line="276" w:lineRule="auto"/>
            </w:pPr>
          </w:p>
        </w:tc>
        <w:tc>
          <w:tcPr>
            <w:tcW w:w="2318" w:type="dxa"/>
          </w:tcPr>
          <w:p w14:paraId="325732E2" w14:textId="77777777" w:rsidR="0091025B" w:rsidRPr="00BF3515" w:rsidRDefault="0091025B" w:rsidP="00170BDE">
            <w:pPr>
              <w:spacing w:line="276" w:lineRule="auto"/>
            </w:pPr>
          </w:p>
        </w:tc>
        <w:tc>
          <w:tcPr>
            <w:tcW w:w="956" w:type="dxa"/>
          </w:tcPr>
          <w:p w14:paraId="5647D341" w14:textId="54C4C5B3" w:rsidR="0091025B" w:rsidRDefault="0091025B" w:rsidP="00170BDE">
            <w:pPr>
              <w:spacing w:line="276" w:lineRule="auto"/>
            </w:pPr>
            <w:r>
              <w:t>4.2.4</w:t>
            </w:r>
          </w:p>
        </w:tc>
        <w:tc>
          <w:tcPr>
            <w:tcW w:w="2388" w:type="dxa"/>
          </w:tcPr>
          <w:p w14:paraId="1C804593" w14:textId="75F5909A" w:rsidR="0091025B" w:rsidRDefault="0091025B" w:rsidP="00170BDE">
            <w:pPr>
              <w:spacing w:line="276" w:lineRule="auto"/>
            </w:pPr>
            <w:r>
              <w:t xml:space="preserve">Eingabe im Textfeld </w:t>
            </w:r>
            <w:r w:rsidR="005B0305">
              <w:t>"Comment"</w:t>
            </w:r>
          </w:p>
        </w:tc>
        <w:tc>
          <w:tcPr>
            <w:tcW w:w="3003" w:type="dxa"/>
          </w:tcPr>
          <w:p w14:paraId="7FF9CD86" w14:textId="3BA79078" w:rsidR="0091025B" w:rsidRDefault="0091025B" w:rsidP="00170BDE">
            <w:pPr>
              <w:spacing w:line="276" w:lineRule="auto"/>
            </w:pPr>
            <w:r>
              <w:t xml:space="preserve">Eigegebener Inhalt wird im Textfeld </w:t>
            </w:r>
            <w:r w:rsidR="005B0305">
              <w:t>"Comment"</w:t>
            </w:r>
            <w:r>
              <w:t xml:space="preserve"> für Zusatzbemerkungen dargestellt</w:t>
            </w:r>
          </w:p>
        </w:tc>
        <w:tc>
          <w:tcPr>
            <w:tcW w:w="539" w:type="dxa"/>
          </w:tcPr>
          <w:p w14:paraId="2D4E8591" w14:textId="6BA1F448" w:rsidR="0091025B" w:rsidRDefault="00680C97">
            <w:pPr>
              <w:rPr>
                <w:sz w:val="32"/>
                <w:szCs w:val="32"/>
              </w:rPr>
            </w:pPr>
            <w:r>
              <w:rPr>
                <w:sz w:val="32"/>
                <w:szCs w:val="32"/>
              </w:rPr>
              <w:t>X</w:t>
            </w:r>
          </w:p>
        </w:tc>
      </w:tr>
      <w:tr w:rsidR="001E370E" w14:paraId="34A4D089" w14:textId="77777777" w:rsidTr="006658E9">
        <w:tc>
          <w:tcPr>
            <w:tcW w:w="572" w:type="dxa"/>
          </w:tcPr>
          <w:p w14:paraId="1D08E1A8" w14:textId="77777777" w:rsidR="001E370E" w:rsidRPr="00BF3515" w:rsidRDefault="001E370E" w:rsidP="00170BDE">
            <w:pPr>
              <w:spacing w:line="276" w:lineRule="auto"/>
            </w:pPr>
          </w:p>
        </w:tc>
        <w:tc>
          <w:tcPr>
            <w:tcW w:w="2318" w:type="dxa"/>
          </w:tcPr>
          <w:p w14:paraId="78C5B7F4" w14:textId="77777777" w:rsidR="001E370E" w:rsidRPr="00BF3515" w:rsidRDefault="001E370E" w:rsidP="00170BDE">
            <w:pPr>
              <w:spacing w:line="276" w:lineRule="auto"/>
            </w:pPr>
          </w:p>
        </w:tc>
        <w:tc>
          <w:tcPr>
            <w:tcW w:w="956" w:type="dxa"/>
          </w:tcPr>
          <w:p w14:paraId="542F083F" w14:textId="223F8F2A" w:rsidR="001E370E" w:rsidRDefault="00920E29" w:rsidP="00170BDE">
            <w:pPr>
              <w:spacing w:line="276" w:lineRule="auto"/>
            </w:pPr>
            <w:r>
              <w:t>4.2.5</w:t>
            </w:r>
          </w:p>
        </w:tc>
        <w:tc>
          <w:tcPr>
            <w:tcW w:w="2388" w:type="dxa"/>
          </w:tcPr>
          <w:p w14:paraId="2B5C356D" w14:textId="1D2E88F7" w:rsidR="001E370E" w:rsidRDefault="005C6005" w:rsidP="00170BDE">
            <w:pPr>
              <w:spacing w:line="276" w:lineRule="auto"/>
            </w:pPr>
            <w:r>
              <w:t>"</w:t>
            </w:r>
            <w:r w:rsidR="007F2CF3">
              <w:t>Map PDF Upload</w:t>
            </w:r>
            <w:r>
              <w:t xml:space="preserve">" anklicken </w:t>
            </w:r>
          </w:p>
        </w:tc>
        <w:tc>
          <w:tcPr>
            <w:tcW w:w="3003" w:type="dxa"/>
          </w:tcPr>
          <w:p w14:paraId="0B7A5697" w14:textId="53ABCE45" w:rsidR="001E370E" w:rsidRDefault="00611FD5" w:rsidP="00170BDE">
            <w:pPr>
              <w:spacing w:line="276" w:lineRule="auto"/>
            </w:pPr>
            <w:r>
              <w:t xml:space="preserve">Der Explorer öffnet sich zum </w:t>
            </w:r>
            <w:r w:rsidR="002A205A">
              <w:t>A</w:t>
            </w:r>
            <w:r w:rsidR="00EF56B7">
              <w:t>uswählen einer Datei</w:t>
            </w:r>
          </w:p>
        </w:tc>
        <w:tc>
          <w:tcPr>
            <w:tcW w:w="539" w:type="dxa"/>
          </w:tcPr>
          <w:p w14:paraId="6F5896F9" w14:textId="1CFD267B" w:rsidR="001E370E" w:rsidRDefault="006658E9">
            <w:pPr>
              <w:rPr>
                <w:sz w:val="32"/>
                <w:szCs w:val="32"/>
              </w:rPr>
            </w:pPr>
            <w:r w:rsidRPr="00E74C0B">
              <w:rPr>
                <w:sz w:val="32"/>
                <w:szCs w:val="32"/>
              </w:rPr>
              <w:t>X</w:t>
            </w:r>
          </w:p>
        </w:tc>
      </w:tr>
      <w:tr w:rsidR="000D4040" w14:paraId="1522F386" w14:textId="77777777" w:rsidTr="006658E9">
        <w:tc>
          <w:tcPr>
            <w:tcW w:w="572" w:type="dxa"/>
          </w:tcPr>
          <w:p w14:paraId="1B61F494" w14:textId="77777777" w:rsidR="000D4040" w:rsidRPr="00BF3515" w:rsidRDefault="000D4040" w:rsidP="00170BDE">
            <w:pPr>
              <w:spacing w:line="276" w:lineRule="auto"/>
            </w:pPr>
          </w:p>
        </w:tc>
        <w:tc>
          <w:tcPr>
            <w:tcW w:w="2318" w:type="dxa"/>
          </w:tcPr>
          <w:p w14:paraId="17F08611" w14:textId="77777777" w:rsidR="000D4040" w:rsidRPr="00BF3515" w:rsidRDefault="000D4040" w:rsidP="00170BDE">
            <w:pPr>
              <w:spacing w:line="276" w:lineRule="auto"/>
            </w:pPr>
          </w:p>
        </w:tc>
        <w:tc>
          <w:tcPr>
            <w:tcW w:w="956" w:type="dxa"/>
          </w:tcPr>
          <w:p w14:paraId="01540BC7" w14:textId="5C1AC1FE" w:rsidR="000D4040" w:rsidRDefault="00920E29" w:rsidP="00170BDE">
            <w:pPr>
              <w:spacing w:line="276" w:lineRule="auto"/>
            </w:pPr>
            <w:r>
              <w:t>4.2.6</w:t>
            </w:r>
          </w:p>
        </w:tc>
        <w:tc>
          <w:tcPr>
            <w:tcW w:w="2388" w:type="dxa"/>
          </w:tcPr>
          <w:p w14:paraId="10547D5B" w14:textId="5E7D1937" w:rsidR="000D4040" w:rsidRDefault="00DC5B15" w:rsidP="00170BDE">
            <w:pPr>
              <w:spacing w:line="276" w:lineRule="auto"/>
            </w:pPr>
            <w:r>
              <w:t xml:space="preserve">Im Explorer eine </w:t>
            </w:r>
            <w:r w:rsidR="00617FCE">
              <w:t>PDF-</w:t>
            </w:r>
            <w:r>
              <w:t xml:space="preserve">Datei auswählen </w:t>
            </w:r>
          </w:p>
        </w:tc>
        <w:tc>
          <w:tcPr>
            <w:tcW w:w="3003" w:type="dxa"/>
          </w:tcPr>
          <w:p w14:paraId="1459B80C" w14:textId="1BD7B6D1" w:rsidR="000D4040" w:rsidRDefault="00617FCE" w:rsidP="00170BDE">
            <w:pPr>
              <w:spacing w:line="276" w:lineRule="auto"/>
            </w:pPr>
            <w:r>
              <w:t>PDF-</w:t>
            </w:r>
            <w:r w:rsidR="00E92C51">
              <w:t xml:space="preserve">Datei wird ausgewählt </w:t>
            </w:r>
          </w:p>
        </w:tc>
        <w:tc>
          <w:tcPr>
            <w:tcW w:w="539" w:type="dxa"/>
          </w:tcPr>
          <w:p w14:paraId="50F654E0" w14:textId="36BA091D" w:rsidR="000D4040" w:rsidRDefault="006658E9">
            <w:pPr>
              <w:rPr>
                <w:sz w:val="32"/>
                <w:szCs w:val="32"/>
              </w:rPr>
            </w:pPr>
            <w:r w:rsidRPr="00E74C0B">
              <w:rPr>
                <w:sz w:val="32"/>
                <w:szCs w:val="32"/>
              </w:rPr>
              <w:t>X</w:t>
            </w:r>
          </w:p>
        </w:tc>
      </w:tr>
      <w:tr w:rsidR="001E370E" w:rsidRPr="0004641B" w14:paraId="2A991A2E" w14:textId="77777777" w:rsidTr="006658E9">
        <w:tc>
          <w:tcPr>
            <w:tcW w:w="572" w:type="dxa"/>
          </w:tcPr>
          <w:p w14:paraId="4D2F9563" w14:textId="77777777" w:rsidR="001E370E" w:rsidRPr="00BF3515" w:rsidRDefault="001E370E" w:rsidP="00170BDE">
            <w:pPr>
              <w:spacing w:line="276" w:lineRule="auto"/>
            </w:pPr>
          </w:p>
        </w:tc>
        <w:tc>
          <w:tcPr>
            <w:tcW w:w="2318" w:type="dxa"/>
          </w:tcPr>
          <w:p w14:paraId="3582DE97" w14:textId="77777777" w:rsidR="001E370E" w:rsidRPr="00BF3515" w:rsidRDefault="001E370E" w:rsidP="00170BDE">
            <w:pPr>
              <w:spacing w:line="276" w:lineRule="auto"/>
            </w:pPr>
          </w:p>
        </w:tc>
        <w:tc>
          <w:tcPr>
            <w:tcW w:w="956" w:type="dxa"/>
          </w:tcPr>
          <w:p w14:paraId="78A228B5" w14:textId="2F09D5D8" w:rsidR="001E370E" w:rsidRDefault="00920E29" w:rsidP="00170BDE">
            <w:pPr>
              <w:spacing w:line="276" w:lineRule="auto"/>
            </w:pPr>
            <w:r>
              <w:t>4.2.7</w:t>
            </w:r>
          </w:p>
        </w:tc>
        <w:tc>
          <w:tcPr>
            <w:tcW w:w="2388" w:type="dxa"/>
          </w:tcPr>
          <w:p w14:paraId="0000B081" w14:textId="1CD13660" w:rsidR="001E370E" w:rsidRDefault="00C53C6E" w:rsidP="00170BDE">
            <w:pPr>
              <w:spacing w:line="276" w:lineRule="auto"/>
            </w:pPr>
            <w:r>
              <w:t xml:space="preserve">Auf "Öffnen" klicken </w:t>
            </w:r>
          </w:p>
        </w:tc>
        <w:tc>
          <w:tcPr>
            <w:tcW w:w="3003" w:type="dxa"/>
          </w:tcPr>
          <w:p w14:paraId="357FE502" w14:textId="115BBA4D" w:rsidR="001E370E" w:rsidRPr="0004641B" w:rsidRDefault="00C53C6E" w:rsidP="00170BDE">
            <w:pPr>
              <w:spacing w:line="276" w:lineRule="auto"/>
            </w:pPr>
            <w:r>
              <w:t xml:space="preserve"> </w:t>
            </w:r>
            <w:r w:rsidR="00546FD0">
              <w:t xml:space="preserve">Datei wird hochgeladen und mit der Message </w:t>
            </w:r>
            <w:r>
              <w:t xml:space="preserve">"File uploaded successfully" </w:t>
            </w:r>
            <w:r w:rsidR="00546FD0">
              <w:t>bestätigt</w:t>
            </w:r>
          </w:p>
        </w:tc>
        <w:tc>
          <w:tcPr>
            <w:tcW w:w="539" w:type="dxa"/>
          </w:tcPr>
          <w:p w14:paraId="068154A6" w14:textId="19FC5B81" w:rsidR="001E370E" w:rsidRPr="0004641B" w:rsidRDefault="006658E9">
            <w:pPr>
              <w:rPr>
                <w:sz w:val="32"/>
                <w:szCs w:val="32"/>
              </w:rPr>
            </w:pPr>
            <w:r w:rsidRPr="00E74C0B">
              <w:rPr>
                <w:sz w:val="32"/>
                <w:szCs w:val="32"/>
              </w:rPr>
              <w:t>X</w:t>
            </w:r>
          </w:p>
        </w:tc>
      </w:tr>
      <w:tr w:rsidR="00C34460" w:rsidRPr="00C34460" w14:paraId="0271BE87" w14:textId="77777777" w:rsidTr="006658E9">
        <w:tc>
          <w:tcPr>
            <w:tcW w:w="572" w:type="dxa"/>
          </w:tcPr>
          <w:p w14:paraId="3D8B173A" w14:textId="77777777" w:rsidR="00C34460" w:rsidRPr="00BF3515" w:rsidRDefault="00C34460" w:rsidP="00170BDE">
            <w:pPr>
              <w:spacing w:line="276" w:lineRule="auto"/>
            </w:pPr>
          </w:p>
        </w:tc>
        <w:tc>
          <w:tcPr>
            <w:tcW w:w="2318" w:type="dxa"/>
          </w:tcPr>
          <w:p w14:paraId="1C06D940" w14:textId="77777777" w:rsidR="00C34460" w:rsidRPr="00BF3515" w:rsidRDefault="00C34460" w:rsidP="00170BDE">
            <w:pPr>
              <w:spacing w:line="276" w:lineRule="auto"/>
            </w:pPr>
          </w:p>
        </w:tc>
        <w:tc>
          <w:tcPr>
            <w:tcW w:w="956" w:type="dxa"/>
          </w:tcPr>
          <w:p w14:paraId="4DC9232C" w14:textId="36C635E5" w:rsidR="00C34460" w:rsidRDefault="00920E29" w:rsidP="00170BDE">
            <w:pPr>
              <w:spacing w:line="276" w:lineRule="auto"/>
            </w:pPr>
            <w:r>
              <w:t>4.2.8</w:t>
            </w:r>
          </w:p>
        </w:tc>
        <w:tc>
          <w:tcPr>
            <w:tcW w:w="2388" w:type="dxa"/>
          </w:tcPr>
          <w:p w14:paraId="38572E4B" w14:textId="5AAA28C7" w:rsidR="00C34460" w:rsidRPr="00C34460" w:rsidRDefault="00C34460" w:rsidP="00170BDE">
            <w:pPr>
              <w:spacing w:line="276" w:lineRule="auto"/>
            </w:pPr>
            <w:r>
              <w:t>"</w:t>
            </w:r>
            <w:r w:rsidRPr="00C34460">
              <w:t>Map PFD Dow</w:t>
            </w:r>
            <w:r>
              <w:t>n</w:t>
            </w:r>
            <w:r w:rsidRPr="00C34460">
              <w:t>load PDF</w:t>
            </w:r>
            <w:r>
              <w:t>"</w:t>
            </w:r>
            <w:r w:rsidRPr="00C34460">
              <w:t xml:space="preserve"> anklicke</w:t>
            </w:r>
            <w:r>
              <w:t>n</w:t>
            </w:r>
          </w:p>
        </w:tc>
        <w:tc>
          <w:tcPr>
            <w:tcW w:w="3003" w:type="dxa"/>
          </w:tcPr>
          <w:p w14:paraId="0397CEE3" w14:textId="11280530" w:rsidR="00C34460" w:rsidRPr="00C34460" w:rsidRDefault="00607F1C" w:rsidP="00170BDE">
            <w:pPr>
              <w:spacing w:line="276" w:lineRule="auto"/>
            </w:pPr>
            <w:r>
              <w:t>Explorer öffnet sich</w:t>
            </w:r>
            <w:r w:rsidR="008A3F07">
              <w:t xml:space="preserve"> mit dem Hinweis "</w:t>
            </w:r>
            <w:r w:rsidR="00327065">
              <w:t>Select a folder to save downloaded files"</w:t>
            </w:r>
          </w:p>
        </w:tc>
        <w:tc>
          <w:tcPr>
            <w:tcW w:w="539" w:type="dxa"/>
          </w:tcPr>
          <w:p w14:paraId="71E8938F" w14:textId="014F1FA9" w:rsidR="00C34460" w:rsidRPr="00C34460" w:rsidRDefault="006658E9">
            <w:pPr>
              <w:rPr>
                <w:sz w:val="32"/>
                <w:szCs w:val="32"/>
              </w:rPr>
            </w:pPr>
            <w:r w:rsidRPr="00E74C0B">
              <w:rPr>
                <w:sz w:val="32"/>
                <w:szCs w:val="32"/>
              </w:rPr>
              <w:t>X</w:t>
            </w:r>
          </w:p>
        </w:tc>
      </w:tr>
      <w:tr w:rsidR="00607F1C" w:rsidRPr="00C34460" w14:paraId="7738D96D" w14:textId="77777777" w:rsidTr="006658E9">
        <w:tc>
          <w:tcPr>
            <w:tcW w:w="572" w:type="dxa"/>
          </w:tcPr>
          <w:p w14:paraId="7BB5056F" w14:textId="77777777" w:rsidR="00607F1C" w:rsidRPr="00BF3515" w:rsidRDefault="00607F1C" w:rsidP="00170BDE">
            <w:pPr>
              <w:spacing w:line="276" w:lineRule="auto"/>
            </w:pPr>
          </w:p>
        </w:tc>
        <w:tc>
          <w:tcPr>
            <w:tcW w:w="2318" w:type="dxa"/>
          </w:tcPr>
          <w:p w14:paraId="6A9E5F72" w14:textId="77777777" w:rsidR="00607F1C" w:rsidRPr="00BF3515" w:rsidRDefault="00607F1C" w:rsidP="00170BDE">
            <w:pPr>
              <w:spacing w:line="276" w:lineRule="auto"/>
            </w:pPr>
          </w:p>
        </w:tc>
        <w:tc>
          <w:tcPr>
            <w:tcW w:w="956" w:type="dxa"/>
          </w:tcPr>
          <w:p w14:paraId="58C07673" w14:textId="4471E422" w:rsidR="00607F1C" w:rsidRDefault="00920E29" w:rsidP="00170BDE">
            <w:pPr>
              <w:spacing w:line="276" w:lineRule="auto"/>
            </w:pPr>
            <w:r>
              <w:t>4.2.9</w:t>
            </w:r>
          </w:p>
        </w:tc>
        <w:tc>
          <w:tcPr>
            <w:tcW w:w="2388" w:type="dxa"/>
          </w:tcPr>
          <w:p w14:paraId="6A8CF20A" w14:textId="6F84C84C" w:rsidR="00607F1C" w:rsidRDefault="003C2B4A" w:rsidP="00170BDE">
            <w:pPr>
              <w:spacing w:line="276" w:lineRule="auto"/>
            </w:pPr>
            <w:r>
              <w:t xml:space="preserve">Speicherort auswählen </w:t>
            </w:r>
          </w:p>
        </w:tc>
        <w:tc>
          <w:tcPr>
            <w:tcW w:w="3003" w:type="dxa"/>
          </w:tcPr>
          <w:p w14:paraId="3C2E68C9" w14:textId="7B8CBCC0" w:rsidR="00607F1C" w:rsidRDefault="003C2B4A" w:rsidP="00170BDE">
            <w:pPr>
              <w:spacing w:line="276" w:lineRule="auto"/>
            </w:pPr>
            <w:r>
              <w:t>Speicherort wird ausgewählt</w:t>
            </w:r>
          </w:p>
        </w:tc>
        <w:tc>
          <w:tcPr>
            <w:tcW w:w="539" w:type="dxa"/>
          </w:tcPr>
          <w:p w14:paraId="5B76CA39" w14:textId="537E47EC" w:rsidR="00607F1C" w:rsidRPr="00C34460" w:rsidRDefault="006658E9">
            <w:pPr>
              <w:rPr>
                <w:sz w:val="32"/>
                <w:szCs w:val="32"/>
              </w:rPr>
            </w:pPr>
            <w:r w:rsidRPr="00E74C0B">
              <w:rPr>
                <w:sz w:val="32"/>
                <w:szCs w:val="32"/>
              </w:rPr>
              <w:t>X</w:t>
            </w:r>
          </w:p>
        </w:tc>
      </w:tr>
      <w:tr w:rsidR="003C2B4A" w:rsidRPr="00FB5A63" w14:paraId="532FB364" w14:textId="77777777" w:rsidTr="006658E9">
        <w:tc>
          <w:tcPr>
            <w:tcW w:w="572" w:type="dxa"/>
          </w:tcPr>
          <w:p w14:paraId="7E11FAF3" w14:textId="77777777" w:rsidR="003C2B4A" w:rsidRPr="00BF3515" w:rsidRDefault="003C2B4A" w:rsidP="00170BDE">
            <w:pPr>
              <w:spacing w:line="276" w:lineRule="auto"/>
            </w:pPr>
          </w:p>
        </w:tc>
        <w:tc>
          <w:tcPr>
            <w:tcW w:w="2318" w:type="dxa"/>
          </w:tcPr>
          <w:p w14:paraId="12D540C1" w14:textId="77777777" w:rsidR="003C2B4A" w:rsidRPr="00BF3515" w:rsidRDefault="003C2B4A" w:rsidP="00170BDE">
            <w:pPr>
              <w:spacing w:line="276" w:lineRule="auto"/>
            </w:pPr>
          </w:p>
        </w:tc>
        <w:tc>
          <w:tcPr>
            <w:tcW w:w="956" w:type="dxa"/>
          </w:tcPr>
          <w:p w14:paraId="1A21F35F" w14:textId="473C6EBA" w:rsidR="003C2B4A" w:rsidRDefault="00920E29" w:rsidP="00170BDE">
            <w:pPr>
              <w:spacing w:line="276" w:lineRule="auto"/>
            </w:pPr>
            <w:r>
              <w:t>4.2.10</w:t>
            </w:r>
          </w:p>
        </w:tc>
        <w:tc>
          <w:tcPr>
            <w:tcW w:w="2388" w:type="dxa"/>
          </w:tcPr>
          <w:p w14:paraId="23825363" w14:textId="1DE411B4" w:rsidR="003C2B4A" w:rsidRDefault="003C2B4A" w:rsidP="00170BDE">
            <w:pPr>
              <w:spacing w:line="276" w:lineRule="auto"/>
            </w:pPr>
            <w:r>
              <w:t>Speicher</w:t>
            </w:r>
            <w:r w:rsidR="009F4568">
              <w:t>ort mit "Öffnen" bestätigen</w:t>
            </w:r>
          </w:p>
        </w:tc>
        <w:tc>
          <w:tcPr>
            <w:tcW w:w="3003" w:type="dxa"/>
          </w:tcPr>
          <w:p w14:paraId="59C5C891" w14:textId="2902BDCE" w:rsidR="003C2B4A" w:rsidRPr="00FB5A63" w:rsidRDefault="009F4568" w:rsidP="00170BDE">
            <w:pPr>
              <w:spacing w:line="276" w:lineRule="auto"/>
              <w:rPr>
                <w:lang w:val="en-US"/>
              </w:rPr>
            </w:pPr>
            <w:r w:rsidRPr="005706B2">
              <w:rPr>
                <w:lang w:val="en-US"/>
              </w:rPr>
              <w:t xml:space="preserve">Speicherort wird ausgewählt und mit "Success" "File Downloaded </w:t>
            </w:r>
            <w:r w:rsidR="005706B2" w:rsidRPr="005706B2">
              <w:rPr>
                <w:lang w:val="en-US"/>
              </w:rPr>
              <w:t xml:space="preserve">successfully to </w:t>
            </w:r>
            <w:r w:rsidR="005706B2">
              <w:rPr>
                <w:lang w:val="en-US"/>
              </w:rPr>
              <w:t>(Dateipfad xy)"</w:t>
            </w:r>
            <w:r w:rsidR="004B3586">
              <w:rPr>
                <w:lang w:val="en-US"/>
              </w:rPr>
              <w:t xml:space="preserve"> </w:t>
            </w:r>
          </w:p>
        </w:tc>
        <w:tc>
          <w:tcPr>
            <w:tcW w:w="539" w:type="dxa"/>
          </w:tcPr>
          <w:p w14:paraId="13AC4715" w14:textId="2E9A050C" w:rsidR="003C2B4A" w:rsidRPr="00FB5A63" w:rsidRDefault="006658E9">
            <w:pPr>
              <w:rPr>
                <w:sz w:val="32"/>
                <w:szCs w:val="32"/>
                <w:lang w:val="en-US"/>
              </w:rPr>
            </w:pPr>
            <w:r w:rsidRPr="00E74C0B">
              <w:rPr>
                <w:sz w:val="32"/>
                <w:szCs w:val="32"/>
              </w:rPr>
              <w:t>X</w:t>
            </w:r>
          </w:p>
        </w:tc>
      </w:tr>
      <w:tr w:rsidR="00E83BB7" w:rsidRPr="00C456D9" w14:paraId="7325F178" w14:textId="77777777" w:rsidTr="006658E9">
        <w:tc>
          <w:tcPr>
            <w:tcW w:w="572" w:type="dxa"/>
          </w:tcPr>
          <w:p w14:paraId="0209DAA4" w14:textId="77777777" w:rsidR="00E83BB7" w:rsidRPr="00BF3515" w:rsidRDefault="00E83BB7" w:rsidP="00170BDE">
            <w:pPr>
              <w:spacing w:line="276" w:lineRule="auto"/>
            </w:pPr>
          </w:p>
        </w:tc>
        <w:tc>
          <w:tcPr>
            <w:tcW w:w="2318" w:type="dxa"/>
          </w:tcPr>
          <w:p w14:paraId="4F157C0D" w14:textId="77777777" w:rsidR="00E83BB7" w:rsidRPr="00BF3515" w:rsidRDefault="00E83BB7" w:rsidP="00170BDE">
            <w:pPr>
              <w:spacing w:line="276" w:lineRule="auto"/>
            </w:pPr>
          </w:p>
        </w:tc>
        <w:tc>
          <w:tcPr>
            <w:tcW w:w="956" w:type="dxa"/>
          </w:tcPr>
          <w:p w14:paraId="0644DA97" w14:textId="5A6AE38F" w:rsidR="00E83BB7" w:rsidRDefault="00920E29" w:rsidP="00170BDE">
            <w:pPr>
              <w:spacing w:line="276" w:lineRule="auto"/>
            </w:pPr>
            <w:r>
              <w:t>4.2.11</w:t>
            </w:r>
          </w:p>
        </w:tc>
        <w:tc>
          <w:tcPr>
            <w:tcW w:w="2388" w:type="dxa"/>
          </w:tcPr>
          <w:p w14:paraId="1A829180" w14:textId="742913A3" w:rsidR="00E83BB7" w:rsidRPr="00C456D9" w:rsidRDefault="00C456D9" w:rsidP="00170BDE">
            <w:pPr>
              <w:spacing w:line="276" w:lineRule="auto"/>
            </w:pPr>
            <w:r w:rsidRPr="00C456D9">
              <w:t>Map PDF "Download PDF" auswählen</w:t>
            </w:r>
            <w:r>
              <w:t xml:space="preserve"> </w:t>
            </w:r>
            <w:r w:rsidR="00ED0D49">
              <w:t>bei anderem Kunden</w:t>
            </w:r>
          </w:p>
        </w:tc>
        <w:tc>
          <w:tcPr>
            <w:tcW w:w="3003" w:type="dxa"/>
          </w:tcPr>
          <w:p w14:paraId="1E148949" w14:textId="43F54714" w:rsidR="00E83BB7" w:rsidRPr="00C456D9" w:rsidRDefault="00ED0D49" w:rsidP="00170BDE">
            <w:pPr>
              <w:spacing w:line="276" w:lineRule="auto"/>
            </w:pPr>
            <w:r>
              <w:t xml:space="preserve">Datei wird automatisch unter dem zuvor eingestellten </w:t>
            </w:r>
            <w:r w:rsidR="006F27B9">
              <w:t>Dateipfad gespeichert</w:t>
            </w:r>
          </w:p>
        </w:tc>
        <w:tc>
          <w:tcPr>
            <w:tcW w:w="539" w:type="dxa"/>
          </w:tcPr>
          <w:p w14:paraId="14E36853" w14:textId="65C07A45" w:rsidR="00E83BB7" w:rsidRPr="00C456D9" w:rsidRDefault="006658E9">
            <w:pPr>
              <w:rPr>
                <w:sz w:val="32"/>
                <w:szCs w:val="32"/>
              </w:rPr>
            </w:pPr>
            <w:r w:rsidRPr="00E74C0B">
              <w:rPr>
                <w:sz w:val="32"/>
                <w:szCs w:val="32"/>
              </w:rPr>
              <w:t>X</w:t>
            </w:r>
          </w:p>
        </w:tc>
      </w:tr>
      <w:tr w:rsidR="00F57E0E" w:rsidRPr="00E97CBD" w14:paraId="689263A3" w14:textId="77777777" w:rsidTr="006658E9">
        <w:tc>
          <w:tcPr>
            <w:tcW w:w="572" w:type="dxa"/>
          </w:tcPr>
          <w:p w14:paraId="3B1ACBB4" w14:textId="77777777" w:rsidR="00F57E0E" w:rsidRPr="00BF3515" w:rsidRDefault="00F57E0E" w:rsidP="00170BDE">
            <w:pPr>
              <w:spacing w:line="276" w:lineRule="auto"/>
            </w:pPr>
          </w:p>
        </w:tc>
        <w:tc>
          <w:tcPr>
            <w:tcW w:w="2318" w:type="dxa"/>
          </w:tcPr>
          <w:p w14:paraId="0E059707" w14:textId="77777777" w:rsidR="00F57E0E" w:rsidRPr="00BF3515" w:rsidRDefault="00F57E0E" w:rsidP="00170BDE">
            <w:pPr>
              <w:spacing w:line="276" w:lineRule="auto"/>
            </w:pPr>
          </w:p>
        </w:tc>
        <w:tc>
          <w:tcPr>
            <w:tcW w:w="956" w:type="dxa"/>
          </w:tcPr>
          <w:p w14:paraId="077FAAD5" w14:textId="5A97B296" w:rsidR="00F57E0E" w:rsidRDefault="00920E29" w:rsidP="00170BDE">
            <w:pPr>
              <w:spacing w:line="276" w:lineRule="auto"/>
            </w:pPr>
            <w:r>
              <w:t>4.2.12</w:t>
            </w:r>
          </w:p>
        </w:tc>
        <w:tc>
          <w:tcPr>
            <w:tcW w:w="2388" w:type="dxa"/>
          </w:tcPr>
          <w:p w14:paraId="47C96533" w14:textId="7A939F0F" w:rsidR="00F57E0E" w:rsidRDefault="00553490" w:rsidP="00170BDE">
            <w:pPr>
              <w:spacing w:line="276" w:lineRule="auto"/>
            </w:pPr>
            <w:r>
              <w:t>"</w:t>
            </w:r>
            <w:r w:rsidRPr="00C34460">
              <w:t xml:space="preserve">Map </w:t>
            </w:r>
            <w:r>
              <w:t>DWG Upload"</w:t>
            </w:r>
            <w:r w:rsidRPr="00C34460">
              <w:t xml:space="preserve"> anklicke</w:t>
            </w:r>
            <w:r>
              <w:t>n</w:t>
            </w:r>
          </w:p>
        </w:tc>
        <w:tc>
          <w:tcPr>
            <w:tcW w:w="3003" w:type="dxa"/>
          </w:tcPr>
          <w:p w14:paraId="143C3BBC" w14:textId="65B2139C" w:rsidR="00F57E0E" w:rsidRPr="00E97CBD" w:rsidRDefault="00553490" w:rsidP="00170BDE">
            <w:pPr>
              <w:spacing w:line="276" w:lineRule="auto"/>
              <w:rPr>
                <w:lang w:val="en-US"/>
              </w:rPr>
            </w:pPr>
            <w:r>
              <w:t xml:space="preserve">Explorer öffnet sich </w:t>
            </w:r>
          </w:p>
        </w:tc>
        <w:tc>
          <w:tcPr>
            <w:tcW w:w="539" w:type="dxa"/>
          </w:tcPr>
          <w:p w14:paraId="65CC457B" w14:textId="241F8BE6" w:rsidR="00F57E0E" w:rsidRPr="00E97CBD" w:rsidRDefault="006658E9">
            <w:pPr>
              <w:rPr>
                <w:sz w:val="32"/>
                <w:szCs w:val="32"/>
                <w:lang w:val="en-US"/>
              </w:rPr>
            </w:pPr>
            <w:r w:rsidRPr="00E74C0B">
              <w:rPr>
                <w:sz w:val="32"/>
                <w:szCs w:val="32"/>
              </w:rPr>
              <w:t>X</w:t>
            </w:r>
          </w:p>
        </w:tc>
      </w:tr>
      <w:tr w:rsidR="00AD3D9B" w:rsidRPr="00E97CBD" w14:paraId="0D269187" w14:textId="77777777" w:rsidTr="006658E9">
        <w:tc>
          <w:tcPr>
            <w:tcW w:w="572" w:type="dxa"/>
          </w:tcPr>
          <w:p w14:paraId="06CE40AA" w14:textId="77777777" w:rsidR="00AD3D9B" w:rsidRPr="00BF3515" w:rsidRDefault="00AD3D9B" w:rsidP="00AD3D9B">
            <w:pPr>
              <w:spacing w:line="276" w:lineRule="auto"/>
            </w:pPr>
          </w:p>
        </w:tc>
        <w:tc>
          <w:tcPr>
            <w:tcW w:w="2318" w:type="dxa"/>
          </w:tcPr>
          <w:p w14:paraId="319380B7" w14:textId="77777777" w:rsidR="00AD3D9B" w:rsidRPr="00BF3515" w:rsidRDefault="00AD3D9B" w:rsidP="00AD3D9B">
            <w:pPr>
              <w:spacing w:line="276" w:lineRule="auto"/>
            </w:pPr>
          </w:p>
        </w:tc>
        <w:tc>
          <w:tcPr>
            <w:tcW w:w="956" w:type="dxa"/>
          </w:tcPr>
          <w:p w14:paraId="02BDC6D9" w14:textId="59A0EE46" w:rsidR="00AD3D9B" w:rsidRDefault="00920E29" w:rsidP="00AD3D9B">
            <w:pPr>
              <w:spacing w:line="276" w:lineRule="auto"/>
            </w:pPr>
            <w:r>
              <w:t>4.2.13</w:t>
            </w:r>
          </w:p>
        </w:tc>
        <w:tc>
          <w:tcPr>
            <w:tcW w:w="2388" w:type="dxa"/>
          </w:tcPr>
          <w:p w14:paraId="4582288E" w14:textId="1E45A618" w:rsidR="00AD3D9B" w:rsidRDefault="00AD3D9B" w:rsidP="00AD3D9B">
            <w:pPr>
              <w:spacing w:line="276" w:lineRule="auto"/>
            </w:pPr>
            <w:r>
              <w:t xml:space="preserve">Im Explorer eine DWG-Datei auswählen </w:t>
            </w:r>
          </w:p>
        </w:tc>
        <w:tc>
          <w:tcPr>
            <w:tcW w:w="3003" w:type="dxa"/>
          </w:tcPr>
          <w:p w14:paraId="2D5AB27F" w14:textId="31B003B5" w:rsidR="00AD3D9B" w:rsidRPr="00E97CBD" w:rsidRDefault="00AD3D9B" w:rsidP="00AD3D9B">
            <w:pPr>
              <w:spacing w:line="276" w:lineRule="auto"/>
              <w:rPr>
                <w:lang w:val="en-US"/>
              </w:rPr>
            </w:pPr>
            <w:r>
              <w:t>DWG-Datei</w:t>
            </w:r>
            <w:r w:rsidR="008A6FC2">
              <w:t xml:space="preserve"> </w:t>
            </w:r>
            <w:r>
              <w:t xml:space="preserve">wird ausgewählt </w:t>
            </w:r>
          </w:p>
        </w:tc>
        <w:tc>
          <w:tcPr>
            <w:tcW w:w="539" w:type="dxa"/>
          </w:tcPr>
          <w:p w14:paraId="0B7E73A1" w14:textId="6946C06F" w:rsidR="00AD3D9B" w:rsidRPr="00E97CBD" w:rsidRDefault="006658E9" w:rsidP="00AD3D9B">
            <w:pPr>
              <w:rPr>
                <w:sz w:val="32"/>
                <w:szCs w:val="32"/>
                <w:lang w:val="en-US"/>
              </w:rPr>
            </w:pPr>
            <w:r w:rsidRPr="00E74C0B">
              <w:rPr>
                <w:sz w:val="32"/>
                <w:szCs w:val="32"/>
              </w:rPr>
              <w:t>X</w:t>
            </w:r>
          </w:p>
        </w:tc>
      </w:tr>
      <w:tr w:rsidR="008A6FC2" w:rsidRPr="008A6FC2" w14:paraId="524F6EED" w14:textId="77777777" w:rsidTr="006658E9">
        <w:tc>
          <w:tcPr>
            <w:tcW w:w="572" w:type="dxa"/>
          </w:tcPr>
          <w:p w14:paraId="4E09BB4E" w14:textId="77777777" w:rsidR="008A6FC2" w:rsidRPr="00BF3515" w:rsidRDefault="008A6FC2" w:rsidP="008A6FC2">
            <w:pPr>
              <w:spacing w:line="276" w:lineRule="auto"/>
            </w:pPr>
          </w:p>
        </w:tc>
        <w:tc>
          <w:tcPr>
            <w:tcW w:w="2318" w:type="dxa"/>
          </w:tcPr>
          <w:p w14:paraId="66638A7B" w14:textId="77777777" w:rsidR="008A6FC2" w:rsidRPr="00BF3515" w:rsidRDefault="008A6FC2" w:rsidP="008A6FC2">
            <w:pPr>
              <w:spacing w:line="276" w:lineRule="auto"/>
            </w:pPr>
          </w:p>
        </w:tc>
        <w:tc>
          <w:tcPr>
            <w:tcW w:w="956" w:type="dxa"/>
          </w:tcPr>
          <w:p w14:paraId="13C48726" w14:textId="4BF34EB9" w:rsidR="008A6FC2" w:rsidRDefault="00920E29" w:rsidP="008A6FC2">
            <w:pPr>
              <w:spacing w:line="276" w:lineRule="auto"/>
            </w:pPr>
            <w:r>
              <w:t>4.2.14</w:t>
            </w:r>
          </w:p>
        </w:tc>
        <w:tc>
          <w:tcPr>
            <w:tcW w:w="2388" w:type="dxa"/>
          </w:tcPr>
          <w:p w14:paraId="758176F2" w14:textId="7EF57A00" w:rsidR="008A6FC2" w:rsidRDefault="008A6FC2" w:rsidP="008A6FC2">
            <w:pPr>
              <w:spacing w:line="276" w:lineRule="auto"/>
            </w:pPr>
            <w:r>
              <w:t xml:space="preserve">Auf "Öffnen" klicken </w:t>
            </w:r>
          </w:p>
        </w:tc>
        <w:tc>
          <w:tcPr>
            <w:tcW w:w="3003" w:type="dxa"/>
          </w:tcPr>
          <w:p w14:paraId="02BD2052" w14:textId="2A563F3F" w:rsidR="008A6FC2" w:rsidRPr="008A6FC2" w:rsidRDefault="008A6FC2" w:rsidP="008A6FC2">
            <w:pPr>
              <w:spacing w:line="276" w:lineRule="auto"/>
            </w:pPr>
            <w:r>
              <w:t xml:space="preserve"> Datei wird hochgeladen und mit der Message "File uploaded successfully" bestätigt</w:t>
            </w:r>
          </w:p>
        </w:tc>
        <w:tc>
          <w:tcPr>
            <w:tcW w:w="539" w:type="dxa"/>
          </w:tcPr>
          <w:p w14:paraId="2C8DADC0" w14:textId="5A513FE9" w:rsidR="008A6FC2" w:rsidRPr="008A6FC2" w:rsidRDefault="006658E9" w:rsidP="008A6FC2">
            <w:pPr>
              <w:rPr>
                <w:sz w:val="32"/>
                <w:szCs w:val="32"/>
              </w:rPr>
            </w:pPr>
            <w:r w:rsidRPr="00E74C0B">
              <w:rPr>
                <w:sz w:val="32"/>
                <w:szCs w:val="32"/>
              </w:rPr>
              <w:t>X</w:t>
            </w:r>
          </w:p>
        </w:tc>
      </w:tr>
      <w:tr w:rsidR="008A6FC2" w:rsidRPr="008A6FC2" w14:paraId="7B6A046C" w14:textId="77777777" w:rsidTr="006658E9">
        <w:tc>
          <w:tcPr>
            <w:tcW w:w="572" w:type="dxa"/>
          </w:tcPr>
          <w:p w14:paraId="3D1C635C" w14:textId="77777777" w:rsidR="008A6FC2" w:rsidRPr="008A6FC2" w:rsidRDefault="008A6FC2" w:rsidP="008A6FC2">
            <w:pPr>
              <w:spacing w:line="276" w:lineRule="auto"/>
            </w:pPr>
          </w:p>
        </w:tc>
        <w:tc>
          <w:tcPr>
            <w:tcW w:w="2318" w:type="dxa"/>
          </w:tcPr>
          <w:p w14:paraId="051CA129" w14:textId="77777777" w:rsidR="008A6FC2" w:rsidRPr="008A6FC2" w:rsidRDefault="008A6FC2" w:rsidP="008A6FC2">
            <w:pPr>
              <w:spacing w:line="276" w:lineRule="auto"/>
            </w:pPr>
          </w:p>
        </w:tc>
        <w:tc>
          <w:tcPr>
            <w:tcW w:w="956" w:type="dxa"/>
          </w:tcPr>
          <w:p w14:paraId="365F421D" w14:textId="07E42588" w:rsidR="008A6FC2" w:rsidRPr="008A6FC2" w:rsidRDefault="00920E29" w:rsidP="008A6FC2">
            <w:pPr>
              <w:spacing w:line="276" w:lineRule="auto"/>
            </w:pPr>
            <w:r>
              <w:t>4.2.15</w:t>
            </w:r>
          </w:p>
        </w:tc>
        <w:tc>
          <w:tcPr>
            <w:tcW w:w="2388" w:type="dxa"/>
          </w:tcPr>
          <w:p w14:paraId="7F78306B" w14:textId="619EAB67" w:rsidR="008A6FC2" w:rsidRPr="008A6FC2" w:rsidRDefault="00AE0F29" w:rsidP="008A6FC2">
            <w:pPr>
              <w:spacing w:line="276" w:lineRule="auto"/>
            </w:pPr>
            <w:r>
              <w:t>"</w:t>
            </w:r>
            <w:r w:rsidRPr="00C34460">
              <w:t xml:space="preserve">Map </w:t>
            </w:r>
            <w:r>
              <w:t>DWG</w:t>
            </w:r>
            <w:r w:rsidR="009535BE">
              <w:t>"</w:t>
            </w:r>
            <w:r w:rsidRPr="00C34460">
              <w:t xml:space="preserve"> </w:t>
            </w:r>
            <w:r w:rsidR="009535BE">
              <w:t>"</w:t>
            </w:r>
            <w:r w:rsidRPr="00C34460">
              <w:t>Dow</w:t>
            </w:r>
            <w:r>
              <w:t>n</w:t>
            </w:r>
            <w:r w:rsidRPr="00C34460">
              <w:t xml:space="preserve">load </w:t>
            </w:r>
            <w:r>
              <w:t>DWG"</w:t>
            </w:r>
            <w:r w:rsidRPr="00C34460">
              <w:t xml:space="preserve"> anklicke</w:t>
            </w:r>
            <w:r>
              <w:t>n</w:t>
            </w:r>
          </w:p>
        </w:tc>
        <w:tc>
          <w:tcPr>
            <w:tcW w:w="3003" w:type="dxa"/>
          </w:tcPr>
          <w:p w14:paraId="40E66990" w14:textId="6E3BF9F4" w:rsidR="008A6FC2" w:rsidRPr="008A6FC2" w:rsidRDefault="00AE0F29" w:rsidP="008A6FC2">
            <w:pPr>
              <w:spacing w:line="276" w:lineRule="auto"/>
            </w:pPr>
            <w:r>
              <w:t>Explorer öffnet sich mit dem Hinweis "Select a folder to save downloaded files"</w:t>
            </w:r>
          </w:p>
        </w:tc>
        <w:tc>
          <w:tcPr>
            <w:tcW w:w="539" w:type="dxa"/>
          </w:tcPr>
          <w:p w14:paraId="626C9A58" w14:textId="7A0DA276" w:rsidR="008A6FC2" w:rsidRPr="008A6FC2" w:rsidRDefault="006658E9" w:rsidP="008A6FC2">
            <w:pPr>
              <w:rPr>
                <w:sz w:val="32"/>
                <w:szCs w:val="32"/>
              </w:rPr>
            </w:pPr>
            <w:r w:rsidRPr="00E74C0B">
              <w:rPr>
                <w:sz w:val="32"/>
                <w:szCs w:val="32"/>
              </w:rPr>
              <w:t>X</w:t>
            </w:r>
          </w:p>
        </w:tc>
      </w:tr>
      <w:tr w:rsidR="006F27B9" w:rsidRPr="008A6FC2" w14:paraId="2F73663B" w14:textId="77777777" w:rsidTr="006658E9">
        <w:tc>
          <w:tcPr>
            <w:tcW w:w="572" w:type="dxa"/>
          </w:tcPr>
          <w:p w14:paraId="61E86A95" w14:textId="77777777" w:rsidR="006F27B9" w:rsidRPr="008A6FC2" w:rsidRDefault="006F27B9" w:rsidP="006F27B9">
            <w:pPr>
              <w:spacing w:line="276" w:lineRule="auto"/>
            </w:pPr>
          </w:p>
        </w:tc>
        <w:tc>
          <w:tcPr>
            <w:tcW w:w="2318" w:type="dxa"/>
          </w:tcPr>
          <w:p w14:paraId="2C4DB2AB" w14:textId="77777777" w:rsidR="006F27B9" w:rsidRPr="008A6FC2" w:rsidRDefault="006F27B9" w:rsidP="006F27B9">
            <w:pPr>
              <w:spacing w:line="276" w:lineRule="auto"/>
            </w:pPr>
          </w:p>
        </w:tc>
        <w:tc>
          <w:tcPr>
            <w:tcW w:w="956" w:type="dxa"/>
          </w:tcPr>
          <w:p w14:paraId="3BCC0A1C" w14:textId="521D7272" w:rsidR="006F27B9" w:rsidRPr="008A6FC2" w:rsidRDefault="00920E29" w:rsidP="006F27B9">
            <w:pPr>
              <w:spacing w:line="276" w:lineRule="auto"/>
            </w:pPr>
            <w:r>
              <w:t>4.2.16</w:t>
            </w:r>
          </w:p>
        </w:tc>
        <w:tc>
          <w:tcPr>
            <w:tcW w:w="2388" w:type="dxa"/>
          </w:tcPr>
          <w:p w14:paraId="1DACB2A9" w14:textId="41655D0F" w:rsidR="006F27B9" w:rsidRDefault="006F27B9" w:rsidP="006F27B9">
            <w:pPr>
              <w:spacing w:line="276" w:lineRule="auto"/>
            </w:pPr>
            <w:r w:rsidRPr="00C456D9">
              <w:t xml:space="preserve">Map </w:t>
            </w:r>
            <w:r>
              <w:t>DWG</w:t>
            </w:r>
            <w:r w:rsidRPr="00C456D9">
              <w:t xml:space="preserve"> "Download </w:t>
            </w:r>
            <w:r>
              <w:t>DWG</w:t>
            </w:r>
            <w:r w:rsidRPr="00C456D9">
              <w:t>" auswählen</w:t>
            </w:r>
            <w:r>
              <w:t xml:space="preserve"> bei anderem Kunden</w:t>
            </w:r>
          </w:p>
        </w:tc>
        <w:tc>
          <w:tcPr>
            <w:tcW w:w="3003" w:type="dxa"/>
          </w:tcPr>
          <w:p w14:paraId="054EB2BF" w14:textId="14A60F29" w:rsidR="006F27B9" w:rsidRDefault="006F27B9" w:rsidP="006F27B9">
            <w:pPr>
              <w:spacing w:line="276" w:lineRule="auto"/>
            </w:pPr>
            <w:r>
              <w:t>Datei wird automatisch unter dem zuvor eingestellten Dateipfad gespeichert</w:t>
            </w:r>
          </w:p>
        </w:tc>
        <w:tc>
          <w:tcPr>
            <w:tcW w:w="539" w:type="dxa"/>
          </w:tcPr>
          <w:p w14:paraId="372C0974" w14:textId="781E7A61" w:rsidR="006F27B9" w:rsidRPr="008A6FC2" w:rsidRDefault="006658E9" w:rsidP="006F27B9">
            <w:pPr>
              <w:rPr>
                <w:sz w:val="32"/>
                <w:szCs w:val="32"/>
              </w:rPr>
            </w:pPr>
            <w:r w:rsidRPr="00E74C0B">
              <w:rPr>
                <w:sz w:val="32"/>
                <w:szCs w:val="32"/>
              </w:rPr>
              <w:t>X</w:t>
            </w:r>
          </w:p>
        </w:tc>
      </w:tr>
      <w:tr w:rsidR="009535BE" w:rsidRPr="008A6FC2" w14:paraId="4316D177" w14:textId="77777777" w:rsidTr="006658E9">
        <w:tc>
          <w:tcPr>
            <w:tcW w:w="572" w:type="dxa"/>
          </w:tcPr>
          <w:p w14:paraId="2DC62EF3" w14:textId="77777777" w:rsidR="009535BE" w:rsidRPr="008A6FC2" w:rsidRDefault="009535BE" w:rsidP="00AE0F29">
            <w:pPr>
              <w:spacing w:line="276" w:lineRule="auto"/>
            </w:pPr>
          </w:p>
        </w:tc>
        <w:tc>
          <w:tcPr>
            <w:tcW w:w="2318" w:type="dxa"/>
          </w:tcPr>
          <w:p w14:paraId="2703E18B" w14:textId="77777777" w:rsidR="009535BE" w:rsidRPr="008A6FC2" w:rsidRDefault="009535BE" w:rsidP="00AE0F29">
            <w:pPr>
              <w:spacing w:line="276" w:lineRule="auto"/>
            </w:pPr>
          </w:p>
        </w:tc>
        <w:tc>
          <w:tcPr>
            <w:tcW w:w="956" w:type="dxa"/>
          </w:tcPr>
          <w:p w14:paraId="5AF04CFD" w14:textId="5D54D6B0" w:rsidR="009535BE" w:rsidRPr="008A6FC2" w:rsidRDefault="00920E29" w:rsidP="00AE0F29">
            <w:pPr>
              <w:spacing w:line="276" w:lineRule="auto"/>
            </w:pPr>
            <w:r>
              <w:t>4.2.17</w:t>
            </w:r>
          </w:p>
        </w:tc>
        <w:tc>
          <w:tcPr>
            <w:tcW w:w="2388" w:type="dxa"/>
          </w:tcPr>
          <w:p w14:paraId="4FC6684A" w14:textId="6086C544" w:rsidR="009535BE" w:rsidRDefault="00A8145E" w:rsidP="00AE0F29">
            <w:pPr>
              <w:spacing w:line="276" w:lineRule="auto"/>
            </w:pPr>
            <w:r>
              <w:t>"</w:t>
            </w:r>
            <w:r w:rsidR="00C87F17">
              <w:t>Card PDF</w:t>
            </w:r>
            <w:r>
              <w:t>"</w:t>
            </w:r>
            <w:r w:rsidR="00C87F17">
              <w:t xml:space="preserve"> </w:t>
            </w:r>
            <w:r>
              <w:t xml:space="preserve">"Generate" anklicken </w:t>
            </w:r>
          </w:p>
        </w:tc>
        <w:tc>
          <w:tcPr>
            <w:tcW w:w="3003" w:type="dxa"/>
          </w:tcPr>
          <w:p w14:paraId="099BCBAF" w14:textId="6700865E" w:rsidR="009535BE" w:rsidRDefault="00A8145E" w:rsidP="00AE0F29">
            <w:pPr>
              <w:spacing w:line="276" w:lineRule="auto"/>
            </w:pPr>
            <w:r w:rsidRPr="00A8145E">
              <w:rPr>
                <w:color w:val="FF0000"/>
              </w:rPr>
              <w:t>Fehlt</w:t>
            </w:r>
          </w:p>
        </w:tc>
        <w:tc>
          <w:tcPr>
            <w:tcW w:w="539" w:type="dxa"/>
          </w:tcPr>
          <w:p w14:paraId="38E1A229" w14:textId="4449E2A2" w:rsidR="009535BE" w:rsidRPr="008A6FC2" w:rsidRDefault="006658E9" w:rsidP="00AE0F29">
            <w:pPr>
              <w:rPr>
                <w:sz w:val="32"/>
                <w:szCs w:val="32"/>
              </w:rPr>
            </w:pPr>
            <w:r w:rsidRPr="00E74C0B">
              <w:rPr>
                <w:sz w:val="32"/>
                <w:szCs w:val="32"/>
              </w:rPr>
              <w:t>X</w:t>
            </w:r>
          </w:p>
        </w:tc>
      </w:tr>
      <w:tr w:rsidR="00A8145E" w:rsidRPr="00A8145E" w14:paraId="7B021ECB" w14:textId="77777777" w:rsidTr="006658E9">
        <w:tc>
          <w:tcPr>
            <w:tcW w:w="572" w:type="dxa"/>
          </w:tcPr>
          <w:p w14:paraId="411F70EC" w14:textId="77777777" w:rsidR="00A8145E" w:rsidRPr="008A6FC2" w:rsidRDefault="00A8145E" w:rsidP="00AE0F29">
            <w:pPr>
              <w:spacing w:line="276" w:lineRule="auto"/>
            </w:pPr>
          </w:p>
        </w:tc>
        <w:tc>
          <w:tcPr>
            <w:tcW w:w="2318" w:type="dxa"/>
          </w:tcPr>
          <w:p w14:paraId="6E3BF32F" w14:textId="77777777" w:rsidR="00A8145E" w:rsidRPr="008A6FC2" w:rsidRDefault="00A8145E" w:rsidP="00AE0F29">
            <w:pPr>
              <w:spacing w:line="276" w:lineRule="auto"/>
            </w:pPr>
          </w:p>
        </w:tc>
        <w:tc>
          <w:tcPr>
            <w:tcW w:w="956" w:type="dxa"/>
          </w:tcPr>
          <w:p w14:paraId="0CED5008" w14:textId="23C814B7" w:rsidR="00A8145E" w:rsidRPr="008A6FC2" w:rsidRDefault="00920E29" w:rsidP="00AE0F29">
            <w:pPr>
              <w:spacing w:line="276" w:lineRule="auto"/>
            </w:pPr>
            <w:r>
              <w:t>4.2.18</w:t>
            </w:r>
          </w:p>
        </w:tc>
        <w:tc>
          <w:tcPr>
            <w:tcW w:w="2388" w:type="dxa"/>
          </w:tcPr>
          <w:p w14:paraId="0724036C" w14:textId="5C7EE7A9" w:rsidR="00A8145E" w:rsidRPr="00A8145E" w:rsidRDefault="00A8145E" w:rsidP="00AE0F29">
            <w:pPr>
              <w:spacing w:line="276" w:lineRule="auto"/>
              <w:rPr>
                <w:lang w:val="en-US"/>
              </w:rPr>
            </w:pPr>
            <w:r w:rsidRPr="00A8145E">
              <w:rPr>
                <w:lang w:val="en-US"/>
              </w:rPr>
              <w:t>"Card PDF" "</w:t>
            </w:r>
            <w:r w:rsidR="003D1BAB">
              <w:rPr>
                <w:lang w:val="en-US"/>
              </w:rPr>
              <w:t>Upload</w:t>
            </w:r>
            <w:r w:rsidRPr="00A8145E">
              <w:rPr>
                <w:lang w:val="en-US"/>
              </w:rPr>
              <w:t xml:space="preserve"> PDF" ankl</w:t>
            </w:r>
            <w:r>
              <w:rPr>
                <w:lang w:val="en-US"/>
              </w:rPr>
              <w:t xml:space="preserve">icken </w:t>
            </w:r>
          </w:p>
        </w:tc>
        <w:tc>
          <w:tcPr>
            <w:tcW w:w="3003" w:type="dxa"/>
          </w:tcPr>
          <w:p w14:paraId="0BA408C6" w14:textId="5C7B6568" w:rsidR="00A8145E" w:rsidRPr="00A8145E" w:rsidRDefault="00726BF4" w:rsidP="00AE0F29">
            <w:pPr>
              <w:spacing w:line="276" w:lineRule="auto"/>
              <w:rPr>
                <w:color w:val="FF0000"/>
                <w:lang w:val="en-US"/>
              </w:rPr>
            </w:pPr>
            <w:r w:rsidRPr="00726BF4">
              <w:rPr>
                <w:lang w:val="en-US"/>
              </w:rPr>
              <w:t>Explorer öffnet sich</w:t>
            </w:r>
          </w:p>
        </w:tc>
        <w:tc>
          <w:tcPr>
            <w:tcW w:w="539" w:type="dxa"/>
          </w:tcPr>
          <w:p w14:paraId="2EF152CC" w14:textId="61884361" w:rsidR="00A8145E" w:rsidRPr="00A8145E" w:rsidRDefault="006658E9" w:rsidP="00AE0F29">
            <w:pPr>
              <w:rPr>
                <w:sz w:val="32"/>
                <w:szCs w:val="32"/>
                <w:lang w:val="en-US"/>
              </w:rPr>
            </w:pPr>
            <w:r w:rsidRPr="00E74C0B">
              <w:rPr>
                <w:sz w:val="32"/>
                <w:szCs w:val="32"/>
              </w:rPr>
              <w:t>X</w:t>
            </w:r>
          </w:p>
        </w:tc>
      </w:tr>
      <w:tr w:rsidR="00726BF4" w:rsidRPr="00A8145E" w14:paraId="414935EF" w14:textId="77777777" w:rsidTr="006658E9">
        <w:tc>
          <w:tcPr>
            <w:tcW w:w="572" w:type="dxa"/>
          </w:tcPr>
          <w:p w14:paraId="633DB29C" w14:textId="77777777" w:rsidR="00726BF4" w:rsidRPr="008A6FC2" w:rsidRDefault="00726BF4" w:rsidP="00AE0F29">
            <w:pPr>
              <w:spacing w:line="276" w:lineRule="auto"/>
            </w:pPr>
          </w:p>
        </w:tc>
        <w:tc>
          <w:tcPr>
            <w:tcW w:w="2318" w:type="dxa"/>
          </w:tcPr>
          <w:p w14:paraId="50F9EE67" w14:textId="77777777" w:rsidR="00726BF4" w:rsidRPr="008A6FC2" w:rsidRDefault="00726BF4" w:rsidP="00AE0F29">
            <w:pPr>
              <w:spacing w:line="276" w:lineRule="auto"/>
            </w:pPr>
          </w:p>
        </w:tc>
        <w:tc>
          <w:tcPr>
            <w:tcW w:w="956" w:type="dxa"/>
          </w:tcPr>
          <w:p w14:paraId="1F3BB631" w14:textId="1567DA81" w:rsidR="00726BF4" w:rsidRPr="008A6FC2" w:rsidRDefault="00920E29" w:rsidP="00AE0F29">
            <w:pPr>
              <w:spacing w:line="276" w:lineRule="auto"/>
            </w:pPr>
            <w:r>
              <w:t>4.2.19</w:t>
            </w:r>
          </w:p>
        </w:tc>
        <w:tc>
          <w:tcPr>
            <w:tcW w:w="2388" w:type="dxa"/>
          </w:tcPr>
          <w:p w14:paraId="50C9484C" w14:textId="43A96774" w:rsidR="00726BF4" w:rsidRPr="00A8145E" w:rsidRDefault="00726BF4" w:rsidP="00AE0F29">
            <w:pPr>
              <w:spacing w:line="276" w:lineRule="auto"/>
              <w:rPr>
                <w:lang w:val="en-US"/>
              </w:rPr>
            </w:pPr>
            <w:r>
              <w:rPr>
                <w:lang w:val="en-US"/>
              </w:rPr>
              <w:t>Auswählen einer PDF-Datei</w:t>
            </w:r>
          </w:p>
        </w:tc>
        <w:tc>
          <w:tcPr>
            <w:tcW w:w="3003" w:type="dxa"/>
          </w:tcPr>
          <w:p w14:paraId="54E764EC" w14:textId="763B0D19" w:rsidR="00726BF4" w:rsidRPr="00726BF4" w:rsidRDefault="00726BF4" w:rsidP="00AE0F29">
            <w:pPr>
              <w:spacing w:line="276" w:lineRule="auto"/>
              <w:rPr>
                <w:lang w:val="en-US"/>
              </w:rPr>
            </w:pPr>
            <w:r>
              <w:rPr>
                <w:lang w:val="en-US"/>
              </w:rPr>
              <w:t>PDF-Datei wird ausgewählt</w:t>
            </w:r>
          </w:p>
        </w:tc>
        <w:tc>
          <w:tcPr>
            <w:tcW w:w="539" w:type="dxa"/>
          </w:tcPr>
          <w:p w14:paraId="4C179F5B" w14:textId="438DDAF9" w:rsidR="00726BF4" w:rsidRPr="00A8145E" w:rsidRDefault="006658E9" w:rsidP="00AE0F29">
            <w:pPr>
              <w:rPr>
                <w:sz w:val="32"/>
                <w:szCs w:val="32"/>
                <w:lang w:val="en-US"/>
              </w:rPr>
            </w:pPr>
            <w:r w:rsidRPr="00E74C0B">
              <w:rPr>
                <w:sz w:val="32"/>
                <w:szCs w:val="32"/>
              </w:rPr>
              <w:t>X</w:t>
            </w:r>
          </w:p>
        </w:tc>
      </w:tr>
      <w:tr w:rsidR="00726BF4" w:rsidRPr="00726BF4" w14:paraId="2C008D7D" w14:textId="77777777" w:rsidTr="006658E9">
        <w:tc>
          <w:tcPr>
            <w:tcW w:w="572" w:type="dxa"/>
          </w:tcPr>
          <w:p w14:paraId="0C60FAA0" w14:textId="77777777" w:rsidR="00726BF4" w:rsidRPr="008A6FC2" w:rsidRDefault="00726BF4" w:rsidP="00AE0F29">
            <w:pPr>
              <w:spacing w:line="276" w:lineRule="auto"/>
            </w:pPr>
          </w:p>
        </w:tc>
        <w:tc>
          <w:tcPr>
            <w:tcW w:w="2318" w:type="dxa"/>
          </w:tcPr>
          <w:p w14:paraId="7F7B7B07" w14:textId="77777777" w:rsidR="00726BF4" w:rsidRPr="008A6FC2" w:rsidRDefault="00726BF4" w:rsidP="00AE0F29">
            <w:pPr>
              <w:spacing w:line="276" w:lineRule="auto"/>
            </w:pPr>
          </w:p>
        </w:tc>
        <w:tc>
          <w:tcPr>
            <w:tcW w:w="956" w:type="dxa"/>
          </w:tcPr>
          <w:p w14:paraId="3F2BB082" w14:textId="29478337" w:rsidR="00726BF4" w:rsidRPr="008A6FC2" w:rsidRDefault="00920E29" w:rsidP="00AE0F29">
            <w:pPr>
              <w:spacing w:line="276" w:lineRule="auto"/>
            </w:pPr>
            <w:r>
              <w:t>4.2.20</w:t>
            </w:r>
          </w:p>
        </w:tc>
        <w:tc>
          <w:tcPr>
            <w:tcW w:w="2388" w:type="dxa"/>
          </w:tcPr>
          <w:p w14:paraId="0A1F3389" w14:textId="0DDF5B50" w:rsidR="00726BF4" w:rsidRDefault="00726BF4" w:rsidP="00AE0F29">
            <w:pPr>
              <w:spacing w:line="276" w:lineRule="auto"/>
              <w:rPr>
                <w:lang w:val="en-US"/>
              </w:rPr>
            </w:pPr>
            <w:r>
              <w:rPr>
                <w:lang w:val="en-US"/>
              </w:rPr>
              <w:t xml:space="preserve">Datei mit "Öffnen" auswählen </w:t>
            </w:r>
          </w:p>
        </w:tc>
        <w:tc>
          <w:tcPr>
            <w:tcW w:w="3003" w:type="dxa"/>
          </w:tcPr>
          <w:p w14:paraId="6A08CD1C" w14:textId="784A7F77" w:rsidR="00726BF4" w:rsidRPr="00726BF4" w:rsidRDefault="00726BF4" w:rsidP="00AE0F29">
            <w:pPr>
              <w:spacing w:line="276" w:lineRule="auto"/>
            </w:pPr>
            <w:r w:rsidRPr="00726BF4">
              <w:t>Datei wird hochgeladen und m</w:t>
            </w:r>
            <w:r>
              <w:t>it der Message " File uploaded successfully" bestätigt</w:t>
            </w:r>
          </w:p>
        </w:tc>
        <w:tc>
          <w:tcPr>
            <w:tcW w:w="539" w:type="dxa"/>
          </w:tcPr>
          <w:p w14:paraId="6EB189CE" w14:textId="34164A2A" w:rsidR="00726BF4" w:rsidRPr="00726BF4" w:rsidRDefault="006658E9" w:rsidP="00AE0F29">
            <w:pPr>
              <w:rPr>
                <w:sz w:val="32"/>
                <w:szCs w:val="32"/>
              </w:rPr>
            </w:pPr>
            <w:r w:rsidRPr="00E74C0B">
              <w:rPr>
                <w:sz w:val="32"/>
                <w:szCs w:val="32"/>
              </w:rPr>
              <w:t>X</w:t>
            </w:r>
          </w:p>
        </w:tc>
      </w:tr>
      <w:tr w:rsidR="004670D1" w:rsidRPr="00726BF4" w14:paraId="0310DD59" w14:textId="77777777" w:rsidTr="006658E9">
        <w:tc>
          <w:tcPr>
            <w:tcW w:w="572" w:type="dxa"/>
          </w:tcPr>
          <w:p w14:paraId="1B977A9B" w14:textId="77777777" w:rsidR="004670D1" w:rsidRPr="008A6FC2" w:rsidRDefault="004670D1" w:rsidP="00AE0F29">
            <w:pPr>
              <w:spacing w:line="276" w:lineRule="auto"/>
            </w:pPr>
          </w:p>
        </w:tc>
        <w:tc>
          <w:tcPr>
            <w:tcW w:w="2318" w:type="dxa"/>
          </w:tcPr>
          <w:p w14:paraId="1D475118" w14:textId="77777777" w:rsidR="004670D1" w:rsidRPr="008A6FC2" w:rsidRDefault="004670D1" w:rsidP="00AE0F29">
            <w:pPr>
              <w:spacing w:line="276" w:lineRule="auto"/>
            </w:pPr>
          </w:p>
        </w:tc>
        <w:tc>
          <w:tcPr>
            <w:tcW w:w="956" w:type="dxa"/>
          </w:tcPr>
          <w:p w14:paraId="53FED5D1" w14:textId="15F38108" w:rsidR="004670D1" w:rsidRPr="008A6FC2" w:rsidRDefault="00920E29" w:rsidP="00AE0F29">
            <w:pPr>
              <w:spacing w:line="276" w:lineRule="auto"/>
            </w:pPr>
            <w:r>
              <w:t>4.2.21</w:t>
            </w:r>
          </w:p>
        </w:tc>
        <w:tc>
          <w:tcPr>
            <w:tcW w:w="2388" w:type="dxa"/>
          </w:tcPr>
          <w:p w14:paraId="725D936E" w14:textId="5CBA712F" w:rsidR="004670D1" w:rsidRDefault="004743AE" w:rsidP="00AE0F29">
            <w:pPr>
              <w:spacing w:line="276" w:lineRule="auto"/>
              <w:rPr>
                <w:lang w:val="en-US"/>
              </w:rPr>
            </w:pPr>
            <w:r>
              <w:rPr>
                <w:lang w:val="en-US"/>
              </w:rPr>
              <w:t>"Card PDF" "Download PDF"</w:t>
            </w:r>
            <w:r w:rsidR="007D4E4F">
              <w:rPr>
                <w:lang w:val="en-US"/>
              </w:rPr>
              <w:t xml:space="preserve"> auswählen </w:t>
            </w:r>
          </w:p>
        </w:tc>
        <w:tc>
          <w:tcPr>
            <w:tcW w:w="3003" w:type="dxa"/>
          </w:tcPr>
          <w:p w14:paraId="0AEDE15E" w14:textId="3FF7DE83" w:rsidR="004670D1" w:rsidRPr="00726BF4" w:rsidRDefault="00E83BB7" w:rsidP="00AE0F29">
            <w:pPr>
              <w:spacing w:line="276" w:lineRule="auto"/>
            </w:pPr>
            <w:r w:rsidRPr="00E83BB7">
              <w:t>Datei wird am zuvor f</w:t>
            </w:r>
            <w:r>
              <w:t>estgelegten Speicherort automatisch gespeichert</w:t>
            </w:r>
          </w:p>
        </w:tc>
        <w:tc>
          <w:tcPr>
            <w:tcW w:w="539" w:type="dxa"/>
          </w:tcPr>
          <w:p w14:paraId="62EB971B" w14:textId="56280094" w:rsidR="004670D1" w:rsidRPr="00726BF4" w:rsidRDefault="006658E9" w:rsidP="00AE0F29">
            <w:pPr>
              <w:rPr>
                <w:sz w:val="32"/>
                <w:szCs w:val="32"/>
              </w:rPr>
            </w:pPr>
            <w:r w:rsidRPr="00E74C0B">
              <w:rPr>
                <w:sz w:val="32"/>
                <w:szCs w:val="32"/>
              </w:rPr>
              <w:t>X</w:t>
            </w:r>
          </w:p>
        </w:tc>
      </w:tr>
      <w:tr w:rsidR="008A6FC2" w:rsidRPr="008A6FC2" w14:paraId="7727587B" w14:textId="77777777" w:rsidTr="006658E9">
        <w:tc>
          <w:tcPr>
            <w:tcW w:w="572" w:type="dxa"/>
          </w:tcPr>
          <w:p w14:paraId="13A4E01F" w14:textId="77777777" w:rsidR="008A6FC2" w:rsidRPr="00726BF4" w:rsidRDefault="008A6FC2" w:rsidP="008A6FC2">
            <w:pPr>
              <w:spacing w:line="276" w:lineRule="auto"/>
            </w:pPr>
          </w:p>
        </w:tc>
        <w:tc>
          <w:tcPr>
            <w:tcW w:w="2318" w:type="dxa"/>
          </w:tcPr>
          <w:p w14:paraId="3736D390" w14:textId="77777777" w:rsidR="008A6FC2" w:rsidRPr="00726BF4" w:rsidRDefault="008A6FC2" w:rsidP="008A6FC2">
            <w:pPr>
              <w:spacing w:line="276" w:lineRule="auto"/>
            </w:pPr>
          </w:p>
        </w:tc>
        <w:tc>
          <w:tcPr>
            <w:tcW w:w="956" w:type="dxa"/>
          </w:tcPr>
          <w:p w14:paraId="4D5F0E08" w14:textId="60AE446B" w:rsidR="008A6FC2" w:rsidRPr="00726BF4" w:rsidRDefault="00920E29" w:rsidP="008A6FC2">
            <w:pPr>
              <w:spacing w:line="276" w:lineRule="auto"/>
            </w:pPr>
            <w:r>
              <w:t>4.2.22</w:t>
            </w:r>
          </w:p>
        </w:tc>
        <w:tc>
          <w:tcPr>
            <w:tcW w:w="2388" w:type="dxa"/>
          </w:tcPr>
          <w:p w14:paraId="52AA3720" w14:textId="0DF0F8F5" w:rsidR="008A6FC2" w:rsidRPr="008A6FC2" w:rsidRDefault="00AE0F29" w:rsidP="008A6FC2">
            <w:pPr>
              <w:spacing w:line="276" w:lineRule="auto"/>
            </w:pPr>
            <w:r>
              <w:t xml:space="preserve">Speicherort auswählen </w:t>
            </w:r>
          </w:p>
        </w:tc>
        <w:tc>
          <w:tcPr>
            <w:tcW w:w="3003" w:type="dxa"/>
          </w:tcPr>
          <w:p w14:paraId="6711A7E1" w14:textId="708B9775" w:rsidR="008A6FC2" w:rsidRPr="008A6FC2" w:rsidRDefault="00AE0F29" w:rsidP="008A6FC2">
            <w:pPr>
              <w:spacing w:line="276" w:lineRule="auto"/>
            </w:pPr>
            <w:r>
              <w:t>Speicherort wird ausgewählt</w:t>
            </w:r>
          </w:p>
        </w:tc>
        <w:tc>
          <w:tcPr>
            <w:tcW w:w="539" w:type="dxa"/>
          </w:tcPr>
          <w:p w14:paraId="2B625A1A" w14:textId="57AB0701" w:rsidR="008A6FC2" w:rsidRPr="008A6FC2" w:rsidRDefault="006658E9" w:rsidP="008A6FC2">
            <w:pPr>
              <w:rPr>
                <w:sz w:val="32"/>
                <w:szCs w:val="32"/>
              </w:rPr>
            </w:pPr>
            <w:r w:rsidRPr="00E74C0B">
              <w:rPr>
                <w:sz w:val="32"/>
                <w:szCs w:val="32"/>
              </w:rPr>
              <w:t>X</w:t>
            </w:r>
          </w:p>
        </w:tc>
      </w:tr>
      <w:tr w:rsidR="0098155B" w14:paraId="039CC278" w14:textId="77777777" w:rsidTr="006658E9">
        <w:tc>
          <w:tcPr>
            <w:tcW w:w="572" w:type="dxa"/>
          </w:tcPr>
          <w:p w14:paraId="1FC898FE" w14:textId="77777777" w:rsidR="0098155B" w:rsidRPr="008A6FC2" w:rsidRDefault="0098155B" w:rsidP="00170BDE">
            <w:pPr>
              <w:spacing w:line="276" w:lineRule="auto"/>
            </w:pPr>
          </w:p>
        </w:tc>
        <w:tc>
          <w:tcPr>
            <w:tcW w:w="2318" w:type="dxa"/>
          </w:tcPr>
          <w:p w14:paraId="6DA20410" w14:textId="77777777" w:rsidR="0098155B" w:rsidRPr="008A6FC2" w:rsidRDefault="0098155B" w:rsidP="00170BDE">
            <w:pPr>
              <w:spacing w:line="276" w:lineRule="auto"/>
            </w:pPr>
          </w:p>
        </w:tc>
        <w:tc>
          <w:tcPr>
            <w:tcW w:w="956" w:type="dxa"/>
          </w:tcPr>
          <w:p w14:paraId="7B82D810" w14:textId="3454001C" w:rsidR="0098155B" w:rsidRDefault="0098155B" w:rsidP="00170BDE">
            <w:pPr>
              <w:spacing w:line="276" w:lineRule="auto"/>
            </w:pPr>
            <w:r>
              <w:t>4.2.</w:t>
            </w:r>
            <w:r w:rsidR="00920E29">
              <w:t>23</w:t>
            </w:r>
          </w:p>
        </w:tc>
        <w:tc>
          <w:tcPr>
            <w:tcW w:w="2388" w:type="dxa"/>
          </w:tcPr>
          <w:p w14:paraId="65A7E08F" w14:textId="107B9FFD" w:rsidR="0098155B" w:rsidRDefault="00AE0F29" w:rsidP="00170BDE">
            <w:pPr>
              <w:spacing w:line="276" w:lineRule="auto"/>
            </w:pPr>
            <w:r>
              <w:t>Speicherort mit "Öffnen" bestätigen</w:t>
            </w:r>
          </w:p>
        </w:tc>
        <w:tc>
          <w:tcPr>
            <w:tcW w:w="3003" w:type="dxa"/>
          </w:tcPr>
          <w:p w14:paraId="745ECCCD" w14:textId="5511B537" w:rsidR="0098155B" w:rsidRDefault="00AE0F29" w:rsidP="00170BDE">
            <w:pPr>
              <w:spacing w:line="276" w:lineRule="auto"/>
            </w:pPr>
            <w:r w:rsidRPr="005706B2">
              <w:rPr>
                <w:lang w:val="en-US"/>
              </w:rPr>
              <w:t xml:space="preserve">Speicherort wird ausgewählt und mit "Success" "File Downloaded successfully to </w:t>
            </w:r>
            <w:r>
              <w:rPr>
                <w:lang w:val="en-US"/>
              </w:rPr>
              <w:t xml:space="preserve">(Dateipfad xy)" </w:t>
            </w:r>
          </w:p>
        </w:tc>
        <w:tc>
          <w:tcPr>
            <w:tcW w:w="539" w:type="dxa"/>
          </w:tcPr>
          <w:p w14:paraId="73E3C22A" w14:textId="11F2EC62" w:rsidR="0098155B" w:rsidRDefault="0098155B">
            <w:pPr>
              <w:rPr>
                <w:sz w:val="32"/>
                <w:szCs w:val="32"/>
              </w:rPr>
            </w:pPr>
            <w:r>
              <w:rPr>
                <w:sz w:val="32"/>
                <w:szCs w:val="32"/>
              </w:rPr>
              <w:t>X</w:t>
            </w:r>
          </w:p>
        </w:tc>
      </w:tr>
      <w:tr w:rsidR="000F0A64" w14:paraId="420CF645" w14:textId="77777777" w:rsidTr="006658E9">
        <w:tc>
          <w:tcPr>
            <w:tcW w:w="572" w:type="dxa"/>
          </w:tcPr>
          <w:p w14:paraId="4C4A08FF" w14:textId="77777777" w:rsidR="000F0A64" w:rsidRPr="008A6FC2" w:rsidRDefault="000F0A64" w:rsidP="006F27B9">
            <w:pPr>
              <w:spacing w:line="276" w:lineRule="auto"/>
            </w:pPr>
          </w:p>
        </w:tc>
        <w:tc>
          <w:tcPr>
            <w:tcW w:w="2318" w:type="dxa"/>
          </w:tcPr>
          <w:p w14:paraId="4F47EF69" w14:textId="77777777" w:rsidR="000F0A64" w:rsidRPr="008A6FC2" w:rsidRDefault="000F0A64" w:rsidP="006F27B9">
            <w:pPr>
              <w:spacing w:line="276" w:lineRule="auto"/>
            </w:pPr>
          </w:p>
        </w:tc>
        <w:tc>
          <w:tcPr>
            <w:tcW w:w="956" w:type="dxa"/>
          </w:tcPr>
          <w:p w14:paraId="15B861A5" w14:textId="1CF943A1" w:rsidR="000F0A64" w:rsidRDefault="00920E29" w:rsidP="006F27B9">
            <w:pPr>
              <w:spacing w:line="276" w:lineRule="auto"/>
            </w:pPr>
            <w:r>
              <w:t>4.2.24</w:t>
            </w:r>
          </w:p>
        </w:tc>
        <w:tc>
          <w:tcPr>
            <w:tcW w:w="2388" w:type="dxa"/>
          </w:tcPr>
          <w:p w14:paraId="5D86A9E4" w14:textId="17D0065A" w:rsidR="000F0A64" w:rsidRDefault="00FD755A" w:rsidP="006F27B9">
            <w:pPr>
              <w:spacing w:line="276" w:lineRule="auto"/>
            </w:pPr>
            <w:r>
              <w:t>"Card PDF" "</w:t>
            </w:r>
            <w:r w:rsidR="000F0A64">
              <w:t>Download PDF</w:t>
            </w:r>
            <w:r>
              <w:t>"</w:t>
            </w:r>
            <w:r w:rsidR="000F0A64">
              <w:t xml:space="preserve"> bei </w:t>
            </w:r>
            <w:r w:rsidR="00E22A4D">
              <w:t xml:space="preserve">anderem Kunden anklicken </w:t>
            </w:r>
          </w:p>
        </w:tc>
        <w:tc>
          <w:tcPr>
            <w:tcW w:w="3003" w:type="dxa"/>
          </w:tcPr>
          <w:p w14:paraId="12307D74" w14:textId="5E235E2B" w:rsidR="000F0A64" w:rsidRPr="00D61577" w:rsidRDefault="00141D9B" w:rsidP="006F27B9">
            <w:pPr>
              <w:spacing w:line="276" w:lineRule="auto"/>
            </w:pPr>
            <w:r>
              <w:t>Datei wird an zuvor ausgewähltem Speicherort automatisch gespeichert</w:t>
            </w:r>
          </w:p>
        </w:tc>
        <w:tc>
          <w:tcPr>
            <w:tcW w:w="539" w:type="dxa"/>
          </w:tcPr>
          <w:p w14:paraId="694974A6" w14:textId="18D3F802" w:rsidR="000F0A64" w:rsidRDefault="006658E9" w:rsidP="006F27B9">
            <w:pPr>
              <w:rPr>
                <w:sz w:val="32"/>
                <w:szCs w:val="32"/>
              </w:rPr>
            </w:pPr>
            <w:r w:rsidRPr="00E74C0B">
              <w:rPr>
                <w:sz w:val="32"/>
                <w:szCs w:val="32"/>
              </w:rPr>
              <w:t>X</w:t>
            </w:r>
          </w:p>
        </w:tc>
      </w:tr>
      <w:tr w:rsidR="0098155B" w14:paraId="51C67582" w14:textId="77777777" w:rsidTr="006658E9">
        <w:tc>
          <w:tcPr>
            <w:tcW w:w="572" w:type="dxa"/>
          </w:tcPr>
          <w:p w14:paraId="541BC7C6" w14:textId="77777777" w:rsidR="0098155B" w:rsidRPr="00BF3515" w:rsidRDefault="0098155B" w:rsidP="00170BDE">
            <w:pPr>
              <w:spacing w:line="276" w:lineRule="auto"/>
            </w:pPr>
          </w:p>
        </w:tc>
        <w:tc>
          <w:tcPr>
            <w:tcW w:w="2318" w:type="dxa"/>
          </w:tcPr>
          <w:p w14:paraId="48CBDCAF" w14:textId="77777777" w:rsidR="0098155B" w:rsidRPr="00BF3515" w:rsidRDefault="0098155B" w:rsidP="00170BDE">
            <w:pPr>
              <w:spacing w:line="276" w:lineRule="auto"/>
            </w:pPr>
          </w:p>
        </w:tc>
        <w:tc>
          <w:tcPr>
            <w:tcW w:w="956" w:type="dxa"/>
          </w:tcPr>
          <w:p w14:paraId="4FDDF2AD" w14:textId="67A7C0AD" w:rsidR="0098155B" w:rsidRDefault="0098155B" w:rsidP="00170BDE">
            <w:pPr>
              <w:spacing w:line="276" w:lineRule="auto"/>
            </w:pPr>
            <w:r>
              <w:t>4.2.</w:t>
            </w:r>
            <w:r w:rsidR="00920E29">
              <w:t>25</w:t>
            </w:r>
          </w:p>
        </w:tc>
        <w:tc>
          <w:tcPr>
            <w:tcW w:w="2388" w:type="dxa"/>
          </w:tcPr>
          <w:p w14:paraId="10B3AD2B" w14:textId="1DEFFAA5" w:rsidR="0098155B" w:rsidRDefault="0098155B" w:rsidP="00170BDE">
            <w:pPr>
              <w:spacing w:line="276" w:lineRule="auto"/>
            </w:pPr>
            <w:r>
              <w:t>"Cancel" anklicken</w:t>
            </w:r>
          </w:p>
        </w:tc>
        <w:tc>
          <w:tcPr>
            <w:tcW w:w="3003" w:type="dxa"/>
          </w:tcPr>
          <w:p w14:paraId="580707B0" w14:textId="51300B08" w:rsidR="0098155B" w:rsidRDefault="0098155B" w:rsidP="00170BDE">
            <w:pPr>
              <w:spacing w:line="276" w:lineRule="auto"/>
            </w:pPr>
            <w:r>
              <w:t xml:space="preserve">Änderungen werden nicht gespeichert </w:t>
            </w:r>
          </w:p>
        </w:tc>
        <w:tc>
          <w:tcPr>
            <w:tcW w:w="539" w:type="dxa"/>
          </w:tcPr>
          <w:p w14:paraId="20BEC634" w14:textId="5A1E3CCA" w:rsidR="0098155B" w:rsidRDefault="0098155B">
            <w:pPr>
              <w:rPr>
                <w:sz w:val="32"/>
                <w:szCs w:val="32"/>
              </w:rPr>
            </w:pPr>
            <w:r>
              <w:rPr>
                <w:sz w:val="32"/>
                <w:szCs w:val="32"/>
              </w:rPr>
              <w:t>X</w:t>
            </w:r>
          </w:p>
        </w:tc>
      </w:tr>
      <w:tr w:rsidR="00922C6E" w14:paraId="6E925A7E" w14:textId="77777777" w:rsidTr="006658E9">
        <w:tc>
          <w:tcPr>
            <w:tcW w:w="572" w:type="dxa"/>
          </w:tcPr>
          <w:p w14:paraId="41F65272" w14:textId="77777777" w:rsidR="00571456" w:rsidRPr="00BF3515" w:rsidRDefault="00571456" w:rsidP="00170BDE">
            <w:pPr>
              <w:spacing w:line="276" w:lineRule="auto"/>
            </w:pPr>
          </w:p>
        </w:tc>
        <w:tc>
          <w:tcPr>
            <w:tcW w:w="2318" w:type="dxa"/>
          </w:tcPr>
          <w:p w14:paraId="21C5C35F" w14:textId="0B51A0F6" w:rsidR="00571456" w:rsidRPr="00BF3515" w:rsidRDefault="008921EF" w:rsidP="00170BDE">
            <w:pPr>
              <w:spacing w:line="276" w:lineRule="auto"/>
            </w:pPr>
            <w:r>
              <w:t>Systems Type</w:t>
            </w:r>
          </w:p>
        </w:tc>
        <w:tc>
          <w:tcPr>
            <w:tcW w:w="956" w:type="dxa"/>
          </w:tcPr>
          <w:p w14:paraId="3AE4D2D4" w14:textId="0E07EFC1" w:rsidR="00571456" w:rsidRDefault="00861886" w:rsidP="00170BDE">
            <w:pPr>
              <w:spacing w:line="276" w:lineRule="auto"/>
            </w:pPr>
            <w:r>
              <w:t>4.3.1</w:t>
            </w:r>
          </w:p>
        </w:tc>
        <w:tc>
          <w:tcPr>
            <w:tcW w:w="2388" w:type="dxa"/>
          </w:tcPr>
          <w:p w14:paraId="7778D525" w14:textId="7174F0DB" w:rsidR="00571456" w:rsidRPr="00FA339F" w:rsidRDefault="00861886" w:rsidP="00170BDE">
            <w:pPr>
              <w:spacing w:line="276" w:lineRule="auto"/>
            </w:pPr>
            <w:r>
              <w:t>"</w:t>
            </w:r>
            <w:r w:rsidR="00CE3DF9">
              <w:t>CDM</w:t>
            </w:r>
            <w:r>
              <w:t>"</w:t>
            </w:r>
            <w:r w:rsidR="00CE3DF9">
              <w:t xml:space="preserve"> </w:t>
            </w:r>
            <w:r w:rsidR="00133F4A">
              <w:t xml:space="preserve">wird im Kundenfenster angeklickt </w:t>
            </w:r>
          </w:p>
        </w:tc>
        <w:tc>
          <w:tcPr>
            <w:tcW w:w="3003" w:type="dxa"/>
          </w:tcPr>
          <w:p w14:paraId="7195ED3E" w14:textId="21AEFB76" w:rsidR="00571456" w:rsidRDefault="00861886" w:rsidP="00170BDE">
            <w:pPr>
              <w:spacing w:line="276" w:lineRule="auto"/>
            </w:pPr>
            <w:r>
              <w:t>"</w:t>
            </w:r>
            <w:r w:rsidR="0098797A">
              <w:t>CDM</w:t>
            </w:r>
            <w:r>
              <w:t>"</w:t>
            </w:r>
            <w:r w:rsidR="0098797A">
              <w:t xml:space="preserve"> wird ausgewählt und mit blauem Haken gekennzeichnet</w:t>
            </w:r>
          </w:p>
        </w:tc>
        <w:tc>
          <w:tcPr>
            <w:tcW w:w="539" w:type="dxa"/>
          </w:tcPr>
          <w:p w14:paraId="1FBB46A8" w14:textId="214D340C" w:rsidR="00571456" w:rsidRDefault="009A5122">
            <w:pPr>
              <w:rPr>
                <w:sz w:val="32"/>
                <w:szCs w:val="32"/>
              </w:rPr>
            </w:pPr>
            <w:r>
              <w:rPr>
                <w:sz w:val="32"/>
                <w:szCs w:val="32"/>
              </w:rPr>
              <w:t>X</w:t>
            </w:r>
          </w:p>
        </w:tc>
      </w:tr>
      <w:tr w:rsidR="009A5122" w14:paraId="41F53ECF" w14:textId="77777777" w:rsidTr="006658E9">
        <w:tc>
          <w:tcPr>
            <w:tcW w:w="572" w:type="dxa"/>
          </w:tcPr>
          <w:p w14:paraId="29845017" w14:textId="77777777" w:rsidR="009A5122" w:rsidRPr="00BF3515" w:rsidRDefault="009A5122" w:rsidP="009A5122">
            <w:pPr>
              <w:spacing w:line="276" w:lineRule="auto"/>
            </w:pPr>
          </w:p>
        </w:tc>
        <w:tc>
          <w:tcPr>
            <w:tcW w:w="2318" w:type="dxa"/>
          </w:tcPr>
          <w:p w14:paraId="54015560" w14:textId="77777777" w:rsidR="009A5122" w:rsidRDefault="009A5122" w:rsidP="009A5122">
            <w:pPr>
              <w:spacing w:line="276" w:lineRule="auto"/>
            </w:pPr>
          </w:p>
        </w:tc>
        <w:tc>
          <w:tcPr>
            <w:tcW w:w="956" w:type="dxa"/>
          </w:tcPr>
          <w:p w14:paraId="5235279B" w14:textId="0FAA936C" w:rsidR="009A5122" w:rsidRDefault="009A5122" w:rsidP="009A5122">
            <w:pPr>
              <w:spacing w:line="276" w:lineRule="auto"/>
            </w:pPr>
            <w:r>
              <w:t>4.3.2</w:t>
            </w:r>
          </w:p>
        </w:tc>
        <w:tc>
          <w:tcPr>
            <w:tcW w:w="2388" w:type="dxa"/>
          </w:tcPr>
          <w:p w14:paraId="5C3D3614" w14:textId="32F7EA45" w:rsidR="009A5122" w:rsidRDefault="009A5122" w:rsidP="009A5122">
            <w:pPr>
              <w:spacing w:line="276" w:lineRule="auto"/>
            </w:pPr>
            <w:r>
              <w:t>"Panic" wird im Kundenfenster angeklickt</w:t>
            </w:r>
          </w:p>
        </w:tc>
        <w:tc>
          <w:tcPr>
            <w:tcW w:w="3003" w:type="dxa"/>
          </w:tcPr>
          <w:p w14:paraId="33509620" w14:textId="039AA122" w:rsidR="009A5122" w:rsidRDefault="009A5122" w:rsidP="009A5122">
            <w:pPr>
              <w:spacing w:line="276" w:lineRule="auto"/>
            </w:pPr>
            <w:r>
              <w:t xml:space="preserve">"Panic" wird ausgewählt und mit blauem Haken gekennzeichnet </w:t>
            </w:r>
          </w:p>
        </w:tc>
        <w:tc>
          <w:tcPr>
            <w:tcW w:w="539" w:type="dxa"/>
          </w:tcPr>
          <w:p w14:paraId="359C22F1" w14:textId="02E6F8EE" w:rsidR="009A5122" w:rsidRDefault="009A5122" w:rsidP="009A5122">
            <w:pPr>
              <w:rPr>
                <w:sz w:val="32"/>
                <w:szCs w:val="32"/>
              </w:rPr>
            </w:pPr>
            <w:r>
              <w:rPr>
                <w:sz w:val="32"/>
                <w:szCs w:val="32"/>
              </w:rPr>
              <w:t>X</w:t>
            </w:r>
          </w:p>
        </w:tc>
      </w:tr>
      <w:tr w:rsidR="00110727" w14:paraId="30833954" w14:textId="77777777" w:rsidTr="006658E9">
        <w:tc>
          <w:tcPr>
            <w:tcW w:w="572" w:type="dxa"/>
          </w:tcPr>
          <w:p w14:paraId="5E153AF5" w14:textId="77777777" w:rsidR="009A5122" w:rsidRPr="00BF3515" w:rsidRDefault="009A5122" w:rsidP="009A5122">
            <w:pPr>
              <w:spacing w:line="276" w:lineRule="auto"/>
            </w:pPr>
          </w:p>
        </w:tc>
        <w:tc>
          <w:tcPr>
            <w:tcW w:w="2318" w:type="dxa"/>
          </w:tcPr>
          <w:p w14:paraId="6F83B293" w14:textId="77777777" w:rsidR="009A5122" w:rsidRDefault="009A5122" w:rsidP="009A5122">
            <w:pPr>
              <w:spacing w:line="276" w:lineRule="auto"/>
            </w:pPr>
          </w:p>
        </w:tc>
        <w:tc>
          <w:tcPr>
            <w:tcW w:w="956" w:type="dxa"/>
          </w:tcPr>
          <w:p w14:paraId="2A66AEFC" w14:textId="05EB4ED6" w:rsidR="009A5122" w:rsidRDefault="009A5122" w:rsidP="009A5122">
            <w:pPr>
              <w:spacing w:line="276" w:lineRule="auto"/>
            </w:pPr>
            <w:r>
              <w:t>4.3.3</w:t>
            </w:r>
          </w:p>
        </w:tc>
        <w:tc>
          <w:tcPr>
            <w:tcW w:w="2388" w:type="dxa"/>
          </w:tcPr>
          <w:p w14:paraId="4053BD82" w14:textId="4C09EA38" w:rsidR="009A5122" w:rsidRDefault="009A5122" w:rsidP="009A5122">
            <w:pPr>
              <w:spacing w:line="276" w:lineRule="auto"/>
            </w:pPr>
            <w:r>
              <w:t>"Burglary" wird im Kundenfenster angeklickt</w:t>
            </w:r>
          </w:p>
        </w:tc>
        <w:tc>
          <w:tcPr>
            <w:tcW w:w="3003" w:type="dxa"/>
          </w:tcPr>
          <w:p w14:paraId="6799F466" w14:textId="70D4DDFB" w:rsidR="009A5122" w:rsidRDefault="009A5122" w:rsidP="009A5122">
            <w:pPr>
              <w:spacing w:line="276" w:lineRule="auto"/>
            </w:pPr>
            <w:r>
              <w:t xml:space="preserve">"Burglary" wird ausgewählt und mit blauem Haken gekennzeichnet </w:t>
            </w:r>
          </w:p>
        </w:tc>
        <w:tc>
          <w:tcPr>
            <w:tcW w:w="539" w:type="dxa"/>
          </w:tcPr>
          <w:p w14:paraId="1841D489" w14:textId="71E87BEE" w:rsidR="009A5122" w:rsidRDefault="009A5122" w:rsidP="009A5122">
            <w:pPr>
              <w:rPr>
                <w:sz w:val="32"/>
                <w:szCs w:val="32"/>
              </w:rPr>
            </w:pPr>
            <w:r>
              <w:rPr>
                <w:sz w:val="32"/>
                <w:szCs w:val="32"/>
              </w:rPr>
              <w:t>X</w:t>
            </w:r>
          </w:p>
        </w:tc>
      </w:tr>
      <w:tr w:rsidR="00110727" w14:paraId="18A0F71F" w14:textId="77777777" w:rsidTr="006658E9">
        <w:tc>
          <w:tcPr>
            <w:tcW w:w="572" w:type="dxa"/>
          </w:tcPr>
          <w:p w14:paraId="652A780F" w14:textId="77777777" w:rsidR="009A5122" w:rsidRPr="00BF3515" w:rsidRDefault="009A5122" w:rsidP="009A5122">
            <w:pPr>
              <w:spacing w:line="276" w:lineRule="auto"/>
            </w:pPr>
          </w:p>
        </w:tc>
        <w:tc>
          <w:tcPr>
            <w:tcW w:w="2318" w:type="dxa"/>
          </w:tcPr>
          <w:p w14:paraId="294CC4FF" w14:textId="77777777" w:rsidR="009A5122" w:rsidRDefault="009A5122" w:rsidP="009A5122">
            <w:pPr>
              <w:spacing w:line="276" w:lineRule="auto"/>
            </w:pPr>
          </w:p>
        </w:tc>
        <w:tc>
          <w:tcPr>
            <w:tcW w:w="956" w:type="dxa"/>
          </w:tcPr>
          <w:p w14:paraId="012E338C" w14:textId="45D5501B" w:rsidR="009A5122" w:rsidRDefault="009A5122" w:rsidP="009A5122">
            <w:pPr>
              <w:spacing w:line="276" w:lineRule="auto"/>
            </w:pPr>
            <w:r>
              <w:t>4.3.4</w:t>
            </w:r>
          </w:p>
        </w:tc>
        <w:tc>
          <w:tcPr>
            <w:tcW w:w="2388" w:type="dxa"/>
          </w:tcPr>
          <w:p w14:paraId="647C2B38" w14:textId="630390CC" w:rsidR="009A5122" w:rsidRDefault="009A5122" w:rsidP="009A5122">
            <w:pPr>
              <w:spacing w:line="276" w:lineRule="auto"/>
            </w:pPr>
            <w:r>
              <w:t>"TSN" wird im Kundenfenster angeklickt</w:t>
            </w:r>
          </w:p>
        </w:tc>
        <w:tc>
          <w:tcPr>
            <w:tcW w:w="3003" w:type="dxa"/>
          </w:tcPr>
          <w:p w14:paraId="0A92E761" w14:textId="237FEA65" w:rsidR="009A5122" w:rsidRDefault="009A5122" w:rsidP="009A5122">
            <w:pPr>
              <w:spacing w:line="276" w:lineRule="auto"/>
            </w:pPr>
            <w:r>
              <w:t xml:space="preserve">"TSN" wird ausgewählt und mit blauem Haken gekennzeichnet </w:t>
            </w:r>
          </w:p>
        </w:tc>
        <w:tc>
          <w:tcPr>
            <w:tcW w:w="539" w:type="dxa"/>
          </w:tcPr>
          <w:p w14:paraId="40C31F9F" w14:textId="7EE73F83" w:rsidR="009A5122" w:rsidRDefault="009A5122" w:rsidP="009A5122">
            <w:pPr>
              <w:rPr>
                <w:sz w:val="32"/>
                <w:szCs w:val="32"/>
              </w:rPr>
            </w:pPr>
            <w:r>
              <w:rPr>
                <w:sz w:val="32"/>
                <w:szCs w:val="32"/>
              </w:rPr>
              <w:t>X</w:t>
            </w:r>
          </w:p>
        </w:tc>
      </w:tr>
      <w:tr w:rsidR="00110727" w14:paraId="3B8DD137" w14:textId="77777777" w:rsidTr="006658E9">
        <w:tc>
          <w:tcPr>
            <w:tcW w:w="572" w:type="dxa"/>
          </w:tcPr>
          <w:p w14:paraId="55EF90E4" w14:textId="77777777" w:rsidR="009A5122" w:rsidRPr="00BF3515" w:rsidRDefault="009A5122" w:rsidP="009A5122">
            <w:pPr>
              <w:spacing w:line="276" w:lineRule="auto"/>
            </w:pPr>
          </w:p>
        </w:tc>
        <w:tc>
          <w:tcPr>
            <w:tcW w:w="2318" w:type="dxa"/>
          </w:tcPr>
          <w:p w14:paraId="62965258" w14:textId="77777777" w:rsidR="009A5122" w:rsidRDefault="009A5122" w:rsidP="009A5122">
            <w:pPr>
              <w:spacing w:line="276" w:lineRule="auto"/>
            </w:pPr>
          </w:p>
        </w:tc>
        <w:tc>
          <w:tcPr>
            <w:tcW w:w="956" w:type="dxa"/>
          </w:tcPr>
          <w:p w14:paraId="3BE1D9CD" w14:textId="75C41B3E" w:rsidR="009A5122" w:rsidRDefault="009A5122" w:rsidP="009A5122">
            <w:pPr>
              <w:spacing w:line="276" w:lineRule="auto"/>
            </w:pPr>
            <w:r>
              <w:t>4.3.5</w:t>
            </w:r>
          </w:p>
        </w:tc>
        <w:tc>
          <w:tcPr>
            <w:tcW w:w="2388" w:type="dxa"/>
          </w:tcPr>
          <w:p w14:paraId="626D7386" w14:textId="3A013483" w:rsidR="009A5122" w:rsidRDefault="009A5122" w:rsidP="009A5122">
            <w:pPr>
              <w:spacing w:line="276" w:lineRule="auto"/>
              <w:jc w:val="left"/>
            </w:pPr>
            <w:r>
              <w:t>"BoSiNet" wird im Kundenfenster angeklickt</w:t>
            </w:r>
          </w:p>
        </w:tc>
        <w:tc>
          <w:tcPr>
            <w:tcW w:w="3003" w:type="dxa"/>
          </w:tcPr>
          <w:p w14:paraId="1BF5C4A8" w14:textId="4497CA93" w:rsidR="009A5122" w:rsidRDefault="009A5122" w:rsidP="009A5122">
            <w:pPr>
              <w:spacing w:line="276" w:lineRule="auto"/>
            </w:pPr>
            <w:r>
              <w:t xml:space="preserve">"BoSiNet" wird ausgewählt und mit blauem Haken gekennzeichnet </w:t>
            </w:r>
          </w:p>
        </w:tc>
        <w:tc>
          <w:tcPr>
            <w:tcW w:w="539" w:type="dxa"/>
          </w:tcPr>
          <w:p w14:paraId="3E8626DD" w14:textId="087C84A5" w:rsidR="009A5122" w:rsidRDefault="009A5122" w:rsidP="009A5122">
            <w:pPr>
              <w:rPr>
                <w:sz w:val="32"/>
                <w:szCs w:val="32"/>
              </w:rPr>
            </w:pPr>
            <w:r>
              <w:rPr>
                <w:sz w:val="32"/>
                <w:szCs w:val="32"/>
              </w:rPr>
              <w:t>X</w:t>
            </w:r>
          </w:p>
        </w:tc>
      </w:tr>
      <w:tr w:rsidR="00B54812" w14:paraId="2D8DFF0E" w14:textId="77777777" w:rsidTr="006658E9">
        <w:tc>
          <w:tcPr>
            <w:tcW w:w="572" w:type="dxa"/>
          </w:tcPr>
          <w:p w14:paraId="29C2F071" w14:textId="77777777" w:rsidR="00B54812" w:rsidRPr="00BF3515" w:rsidRDefault="00B54812" w:rsidP="009A5122">
            <w:pPr>
              <w:spacing w:line="276" w:lineRule="auto"/>
            </w:pPr>
          </w:p>
        </w:tc>
        <w:tc>
          <w:tcPr>
            <w:tcW w:w="2318" w:type="dxa"/>
          </w:tcPr>
          <w:p w14:paraId="368EECE7" w14:textId="77777777" w:rsidR="00B54812" w:rsidRDefault="00B54812" w:rsidP="009A5122">
            <w:pPr>
              <w:spacing w:line="276" w:lineRule="auto"/>
            </w:pPr>
          </w:p>
        </w:tc>
        <w:tc>
          <w:tcPr>
            <w:tcW w:w="956" w:type="dxa"/>
          </w:tcPr>
          <w:p w14:paraId="24232932" w14:textId="6C5E078C" w:rsidR="00B54812" w:rsidRDefault="00B54812" w:rsidP="009A5122">
            <w:pPr>
              <w:spacing w:line="276" w:lineRule="auto"/>
            </w:pPr>
            <w:r>
              <w:t>4.</w:t>
            </w:r>
            <w:r w:rsidR="005B30CC">
              <w:t>3</w:t>
            </w:r>
            <w:r w:rsidR="00BD4D45">
              <w:t>.</w:t>
            </w:r>
            <w:r w:rsidR="005B30CC">
              <w:t>6</w:t>
            </w:r>
          </w:p>
        </w:tc>
        <w:tc>
          <w:tcPr>
            <w:tcW w:w="2388" w:type="dxa"/>
          </w:tcPr>
          <w:p w14:paraId="73F01D61" w14:textId="7BBE19C6" w:rsidR="00B54812" w:rsidRDefault="006513E6" w:rsidP="009A5122">
            <w:pPr>
              <w:spacing w:line="276" w:lineRule="auto"/>
              <w:jc w:val="left"/>
            </w:pPr>
            <w:r>
              <w:t>Button „Apply“ im Kundenfenster auswählen</w:t>
            </w:r>
          </w:p>
        </w:tc>
        <w:tc>
          <w:tcPr>
            <w:tcW w:w="3003" w:type="dxa"/>
          </w:tcPr>
          <w:p w14:paraId="5DA4179C" w14:textId="2ABFD705" w:rsidR="00B54812" w:rsidRDefault="006513E6" w:rsidP="009A5122">
            <w:pPr>
              <w:spacing w:line="276" w:lineRule="auto"/>
            </w:pPr>
            <w:r>
              <w:t>Kundenfenster wird geschlossen, eingetragene/geänderte</w:t>
            </w:r>
            <w:r w:rsidR="001832F9">
              <w:t xml:space="preserve"> Daten werden gespeichert</w:t>
            </w:r>
            <w:r w:rsidR="00F704D8">
              <w:t xml:space="preserve">; siehe </w:t>
            </w:r>
            <w:r w:rsidR="00F704D8" w:rsidRPr="00F704D8">
              <w:rPr>
                <w:b/>
                <w:bCs/>
                <w:i/>
                <w:iCs/>
              </w:rPr>
              <w:fldChar w:fldCharType="begin"/>
            </w:r>
            <w:r w:rsidR="00F704D8" w:rsidRPr="00F704D8">
              <w:rPr>
                <w:b/>
                <w:bCs/>
                <w:i/>
                <w:iCs/>
              </w:rPr>
              <w:instrText xml:space="preserve"> REF _Ref160113670 \h  \* MERGEFORMAT </w:instrText>
            </w:r>
            <w:r w:rsidR="00F704D8" w:rsidRPr="00F704D8">
              <w:rPr>
                <w:b/>
                <w:bCs/>
                <w:i/>
                <w:iCs/>
              </w:rPr>
            </w:r>
            <w:r w:rsidR="00F704D8" w:rsidRPr="00F704D8">
              <w:rPr>
                <w:b/>
                <w:bCs/>
                <w:i/>
                <w:iCs/>
              </w:rPr>
              <w:fldChar w:fldCharType="separate"/>
            </w:r>
            <w:r w:rsidR="005B7BCD" w:rsidRPr="005B7BCD">
              <w:rPr>
                <w:b/>
                <w:bCs/>
                <w:i/>
                <w:iCs/>
              </w:rPr>
              <w:t xml:space="preserve">Abbildung </w:t>
            </w:r>
            <w:r w:rsidR="005B7BCD" w:rsidRPr="005B7BCD">
              <w:rPr>
                <w:b/>
                <w:bCs/>
                <w:i/>
                <w:iCs/>
                <w:noProof/>
              </w:rPr>
              <w:t>10</w:t>
            </w:r>
            <w:r w:rsidR="005B7BCD" w:rsidRPr="005B7BCD">
              <w:rPr>
                <w:b/>
                <w:bCs/>
                <w:i/>
                <w:iCs/>
              </w:rPr>
              <w:t>: Button "Apply", um Daten zu speichern und Kundenfenster zu schließen</w:t>
            </w:r>
            <w:r w:rsidR="00F704D8" w:rsidRPr="00F704D8">
              <w:rPr>
                <w:b/>
                <w:bCs/>
                <w:i/>
                <w:iCs/>
              </w:rPr>
              <w:fldChar w:fldCharType="end"/>
            </w:r>
          </w:p>
        </w:tc>
        <w:tc>
          <w:tcPr>
            <w:tcW w:w="539" w:type="dxa"/>
          </w:tcPr>
          <w:p w14:paraId="7B2AA1CC" w14:textId="50561686" w:rsidR="00B54812" w:rsidRDefault="006658E9" w:rsidP="009A5122">
            <w:pPr>
              <w:rPr>
                <w:sz w:val="32"/>
                <w:szCs w:val="32"/>
              </w:rPr>
            </w:pPr>
            <w:r w:rsidRPr="00E74C0B">
              <w:rPr>
                <w:sz w:val="32"/>
                <w:szCs w:val="32"/>
              </w:rPr>
              <w:t>X</w:t>
            </w:r>
          </w:p>
        </w:tc>
      </w:tr>
      <w:tr w:rsidR="00BD4D45" w14:paraId="4C842E4B" w14:textId="77777777" w:rsidTr="006658E9">
        <w:tc>
          <w:tcPr>
            <w:tcW w:w="572" w:type="dxa"/>
          </w:tcPr>
          <w:p w14:paraId="55DFB3E1" w14:textId="77777777" w:rsidR="00BD4D45" w:rsidRPr="00BF3515" w:rsidRDefault="00BD4D45" w:rsidP="009A5122">
            <w:pPr>
              <w:spacing w:line="276" w:lineRule="auto"/>
            </w:pPr>
          </w:p>
        </w:tc>
        <w:tc>
          <w:tcPr>
            <w:tcW w:w="2318" w:type="dxa"/>
          </w:tcPr>
          <w:p w14:paraId="02049882" w14:textId="77777777" w:rsidR="00BD4D45" w:rsidRDefault="00BD4D45" w:rsidP="009A5122">
            <w:pPr>
              <w:spacing w:line="276" w:lineRule="auto"/>
            </w:pPr>
          </w:p>
        </w:tc>
        <w:tc>
          <w:tcPr>
            <w:tcW w:w="956" w:type="dxa"/>
          </w:tcPr>
          <w:p w14:paraId="055B5792" w14:textId="662220E9" w:rsidR="00BD4D45" w:rsidRDefault="00BD4D45" w:rsidP="009A5122">
            <w:pPr>
              <w:spacing w:line="276" w:lineRule="auto"/>
            </w:pPr>
            <w:r>
              <w:t>4.</w:t>
            </w:r>
            <w:r w:rsidR="005B30CC">
              <w:t>3.7</w:t>
            </w:r>
          </w:p>
        </w:tc>
        <w:tc>
          <w:tcPr>
            <w:tcW w:w="2388" w:type="dxa"/>
          </w:tcPr>
          <w:p w14:paraId="1C3B3331" w14:textId="20C3F0F1" w:rsidR="00BD4D45" w:rsidRDefault="005D673A" w:rsidP="009A5122">
            <w:pPr>
              <w:spacing w:line="276" w:lineRule="auto"/>
              <w:jc w:val="left"/>
            </w:pPr>
            <w:r>
              <w:t>Identischen Kunden (</w:t>
            </w:r>
            <w:r w:rsidR="00050AAF">
              <w:t>siehe 4.</w:t>
            </w:r>
            <w:r w:rsidR="005B30CC">
              <w:t>3.6</w:t>
            </w:r>
            <w:r w:rsidR="00050AAF">
              <w:t>) von der Startseite aus</w:t>
            </w:r>
            <w:r w:rsidR="001A53BE">
              <w:t>wählen und doppelklicken</w:t>
            </w:r>
          </w:p>
        </w:tc>
        <w:tc>
          <w:tcPr>
            <w:tcW w:w="3003" w:type="dxa"/>
          </w:tcPr>
          <w:p w14:paraId="26279D49" w14:textId="5F94A1D3" w:rsidR="00BD4D45" w:rsidRDefault="004E456D" w:rsidP="009A5122">
            <w:pPr>
              <w:spacing w:line="276" w:lineRule="auto"/>
            </w:pPr>
            <w:r>
              <w:t>In 4.</w:t>
            </w:r>
            <w:r w:rsidR="005B30CC">
              <w:t>3.6</w:t>
            </w:r>
            <w:r>
              <w:t xml:space="preserve"> geänderte Daten wurden gespeichert</w:t>
            </w:r>
          </w:p>
        </w:tc>
        <w:tc>
          <w:tcPr>
            <w:tcW w:w="539" w:type="dxa"/>
          </w:tcPr>
          <w:p w14:paraId="58C9B07A" w14:textId="11AB0134" w:rsidR="00BD4D45" w:rsidRDefault="006658E9" w:rsidP="009A5122">
            <w:pPr>
              <w:rPr>
                <w:sz w:val="32"/>
                <w:szCs w:val="32"/>
              </w:rPr>
            </w:pPr>
            <w:r w:rsidRPr="00E74C0B">
              <w:rPr>
                <w:sz w:val="32"/>
                <w:szCs w:val="32"/>
              </w:rPr>
              <w:t>X</w:t>
            </w:r>
          </w:p>
        </w:tc>
      </w:tr>
      <w:tr w:rsidR="004E456D" w:rsidRPr="00B912CA" w14:paraId="3F879BD6" w14:textId="77777777" w:rsidTr="006658E9">
        <w:tc>
          <w:tcPr>
            <w:tcW w:w="572" w:type="dxa"/>
          </w:tcPr>
          <w:p w14:paraId="2337343B" w14:textId="77777777" w:rsidR="004E456D" w:rsidRPr="00BF3515" w:rsidRDefault="004E456D" w:rsidP="009A5122">
            <w:pPr>
              <w:spacing w:line="276" w:lineRule="auto"/>
            </w:pPr>
          </w:p>
        </w:tc>
        <w:tc>
          <w:tcPr>
            <w:tcW w:w="2318" w:type="dxa"/>
          </w:tcPr>
          <w:p w14:paraId="17DB6E03" w14:textId="77777777" w:rsidR="004E456D" w:rsidRDefault="004E456D" w:rsidP="009A5122">
            <w:pPr>
              <w:spacing w:line="276" w:lineRule="auto"/>
            </w:pPr>
          </w:p>
        </w:tc>
        <w:tc>
          <w:tcPr>
            <w:tcW w:w="956" w:type="dxa"/>
          </w:tcPr>
          <w:p w14:paraId="581833DE" w14:textId="0FC3434E" w:rsidR="004E456D" w:rsidRDefault="004E456D" w:rsidP="009A5122">
            <w:pPr>
              <w:spacing w:line="276" w:lineRule="auto"/>
            </w:pPr>
            <w:r>
              <w:t>4.</w:t>
            </w:r>
            <w:r w:rsidR="005B30CC">
              <w:t>3.8</w:t>
            </w:r>
          </w:p>
        </w:tc>
        <w:tc>
          <w:tcPr>
            <w:tcW w:w="2388" w:type="dxa"/>
          </w:tcPr>
          <w:p w14:paraId="338AB021" w14:textId="4AD7C0A9" w:rsidR="004E456D" w:rsidRPr="00B912CA" w:rsidRDefault="00076804" w:rsidP="009A5122">
            <w:pPr>
              <w:spacing w:line="276" w:lineRule="auto"/>
              <w:jc w:val="left"/>
            </w:pPr>
            <w:r w:rsidRPr="00B912CA">
              <w:t>Button</w:t>
            </w:r>
            <w:r w:rsidR="00B912CA" w:rsidRPr="00B912CA">
              <w:t xml:space="preserve"> „Cancel“ in geöffnetem Kunden</w:t>
            </w:r>
            <w:r w:rsidR="00B912CA">
              <w:t>fenster auswählen</w:t>
            </w:r>
          </w:p>
        </w:tc>
        <w:tc>
          <w:tcPr>
            <w:tcW w:w="3003" w:type="dxa"/>
          </w:tcPr>
          <w:p w14:paraId="6A93ABB7" w14:textId="223CA4AF" w:rsidR="004E456D" w:rsidRPr="00B912CA" w:rsidRDefault="00B912CA" w:rsidP="009A5122">
            <w:pPr>
              <w:spacing w:line="276" w:lineRule="auto"/>
            </w:pPr>
            <w:r>
              <w:t>Kundencenter wird geschlossen, gege</w:t>
            </w:r>
            <w:r w:rsidR="008A4C34">
              <w:t xml:space="preserve">benenfalls </w:t>
            </w:r>
            <w:r w:rsidR="00366488">
              <w:t>vorgenommene</w:t>
            </w:r>
            <w:r w:rsidR="008A4C34">
              <w:t xml:space="preserve"> </w:t>
            </w:r>
            <w:r w:rsidR="00E0698A">
              <w:lastRenderedPageBreak/>
              <w:t xml:space="preserve">Änderungen </w:t>
            </w:r>
            <w:r w:rsidR="008A4C34">
              <w:t>werden nicht gespeichert</w:t>
            </w:r>
          </w:p>
        </w:tc>
        <w:tc>
          <w:tcPr>
            <w:tcW w:w="539" w:type="dxa"/>
          </w:tcPr>
          <w:p w14:paraId="3E2F817E" w14:textId="6859D84B" w:rsidR="004E456D" w:rsidRPr="00B912CA" w:rsidRDefault="006658E9" w:rsidP="009A5122">
            <w:pPr>
              <w:rPr>
                <w:sz w:val="32"/>
                <w:szCs w:val="32"/>
              </w:rPr>
            </w:pPr>
            <w:r w:rsidRPr="00E74C0B">
              <w:rPr>
                <w:sz w:val="32"/>
                <w:szCs w:val="32"/>
              </w:rPr>
              <w:lastRenderedPageBreak/>
              <w:t>X</w:t>
            </w:r>
          </w:p>
        </w:tc>
      </w:tr>
      <w:tr w:rsidR="00110727" w14:paraId="03774407" w14:textId="77777777" w:rsidTr="006658E9">
        <w:tc>
          <w:tcPr>
            <w:tcW w:w="572" w:type="dxa"/>
          </w:tcPr>
          <w:p w14:paraId="7C3F7791" w14:textId="77777777" w:rsidR="009A5122" w:rsidRPr="00B912CA" w:rsidRDefault="009A5122" w:rsidP="009A5122">
            <w:pPr>
              <w:spacing w:line="276" w:lineRule="auto"/>
            </w:pPr>
          </w:p>
        </w:tc>
        <w:tc>
          <w:tcPr>
            <w:tcW w:w="2318" w:type="dxa"/>
          </w:tcPr>
          <w:p w14:paraId="29DAED7D" w14:textId="7DEAFA6D" w:rsidR="009A5122" w:rsidRDefault="009A5122" w:rsidP="009A5122">
            <w:pPr>
              <w:spacing w:line="276" w:lineRule="auto"/>
            </w:pPr>
            <w:r>
              <w:t>Contact List</w:t>
            </w:r>
          </w:p>
        </w:tc>
        <w:tc>
          <w:tcPr>
            <w:tcW w:w="956" w:type="dxa"/>
          </w:tcPr>
          <w:p w14:paraId="4ED598F8" w14:textId="6711BEA9" w:rsidR="009A5122" w:rsidRDefault="009A5122" w:rsidP="009A5122">
            <w:pPr>
              <w:spacing w:line="276" w:lineRule="auto"/>
            </w:pPr>
            <w:r>
              <w:t>4.4.1</w:t>
            </w:r>
          </w:p>
        </w:tc>
        <w:tc>
          <w:tcPr>
            <w:tcW w:w="2388" w:type="dxa"/>
          </w:tcPr>
          <w:p w14:paraId="735A43A6" w14:textId="4FC26A29" w:rsidR="009A5122" w:rsidRDefault="009A5122" w:rsidP="009A5122">
            <w:pPr>
              <w:spacing w:line="276" w:lineRule="auto"/>
              <w:jc w:val="left"/>
            </w:pPr>
            <w:r>
              <w:t>Öffnen des Kundenfensters ohne vorherige Eintragung</w:t>
            </w:r>
          </w:p>
        </w:tc>
        <w:tc>
          <w:tcPr>
            <w:tcW w:w="3003" w:type="dxa"/>
          </w:tcPr>
          <w:p w14:paraId="68E2242C" w14:textId="659D780E" w:rsidR="009A5122" w:rsidRDefault="009A5122" w:rsidP="009A5122">
            <w:pPr>
              <w:spacing w:line="276" w:lineRule="auto"/>
            </w:pPr>
            <w:r>
              <w:t xml:space="preserve">"Contact List" leer, neues Kontaktformular kann über den Button „Add“ hinzugefügt werden; siehe </w:t>
            </w:r>
            <w:r w:rsidRPr="004B32B7">
              <w:rPr>
                <w:b/>
                <w:bCs/>
                <w:i/>
                <w:iCs/>
              </w:rPr>
              <w:fldChar w:fldCharType="begin"/>
            </w:r>
            <w:r w:rsidRPr="004B32B7">
              <w:rPr>
                <w:b/>
                <w:bCs/>
                <w:i/>
                <w:iCs/>
              </w:rPr>
              <w:instrText xml:space="preserve"> REF _Ref160112742 \h  \* MERGEFORMAT </w:instrText>
            </w:r>
            <w:r w:rsidRPr="004B32B7">
              <w:rPr>
                <w:b/>
                <w:bCs/>
                <w:i/>
                <w:iCs/>
              </w:rPr>
            </w:r>
            <w:r w:rsidRPr="004B32B7">
              <w:rPr>
                <w:b/>
                <w:bCs/>
                <w:i/>
                <w:iCs/>
              </w:rPr>
              <w:fldChar w:fldCharType="separate"/>
            </w:r>
            <w:r w:rsidR="005B7BCD" w:rsidRPr="005B7BCD">
              <w:rPr>
                <w:b/>
                <w:bCs/>
                <w:i/>
                <w:iCs/>
              </w:rPr>
              <w:t xml:space="preserve">Abbildung </w:t>
            </w:r>
            <w:r w:rsidR="005B7BCD" w:rsidRPr="005B7BCD">
              <w:rPr>
                <w:b/>
                <w:bCs/>
                <w:i/>
                <w:iCs/>
                <w:noProof/>
              </w:rPr>
              <w:t>11</w:t>
            </w:r>
            <w:r w:rsidR="005B7BCD" w:rsidRPr="005B7BCD">
              <w:rPr>
                <w:b/>
                <w:bCs/>
                <w:i/>
                <w:iCs/>
              </w:rPr>
              <w:t>: Fenster "Contact List"</w:t>
            </w:r>
            <w:r w:rsidR="005B7BCD" w:rsidRPr="005B7BCD">
              <w:rPr>
                <w:b/>
                <w:bCs/>
                <w:i/>
                <w:iCs/>
                <w:noProof/>
              </w:rPr>
              <w:t xml:space="preserve"> enthält noch keine Kundendaten</w:t>
            </w:r>
            <w:r w:rsidRPr="004B32B7">
              <w:rPr>
                <w:b/>
                <w:bCs/>
                <w:i/>
                <w:iCs/>
              </w:rPr>
              <w:fldChar w:fldCharType="end"/>
            </w:r>
          </w:p>
        </w:tc>
        <w:tc>
          <w:tcPr>
            <w:tcW w:w="539" w:type="dxa"/>
          </w:tcPr>
          <w:p w14:paraId="4692A957" w14:textId="2BF971C1" w:rsidR="009A5122" w:rsidRDefault="009A5122" w:rsidP="009A5122">
            <w:pPr>
              <w:rPr>
                <w:sz w:val="32"/>
                <w:szCs w:val="32"/>
              </w:rPr>
            </w:pPr>
            <w:r>
              <w:rPr>
                <w:sz w:val="32"/>
                <w:szCs w:val="32"/>
              </w:rPr>
              <w:t>X</w:t>
            </w:r>
          </w:p>
        </w:tc>
      </w:tr>
      <w:tr w:rsidR="00110727" w14:paraId="10055F58" w14:textId="77777777" w:rsidTr="006658E9">
        <w:tc>
          <w:tcPr>
            <w:tcW w:w="572" w:type="dxa"/>
          </w:tcPr>
          <w:p w14:paraId="08677319" w14:textId="77777777" w:rsidR="009A5122" w:rsidRPr="00BF3515" w:rsidRDefault="009A5122" w:rsidP="009A5122">
            <w:pPr>
              <w:spacing w:line="276" w:lineRule="auto"/>
            </w:pPr>
          </w:p>
        </w:tc>
        <w:tc>
          <w:tcPr>
            <w:tcW w:w="2318" w:type="dxa"/>
          </w:tcPr>
          <w:p w14:paraId="03B73D9C" w14:textId="77777777" w:rsidR="009A5122" w:rsidRDefault="009A5122" w:rsidP="009A5122">
            <w:pPr>
              <w:spacing w:line="276" w:lineRule="auto"/>
            </w:pPr>
          </w:p>
        </w:tc>
        <w:tc>
          <w:tcPr>
            <w:tcW w:w="956" w:type="dxa"/>
          </w:tcPr>
          <w:p w14:paraId="27C32DA4" w14:textId="7BE34339" w:rsidR="009A5122" w:rsidRDefault="009A5122" w:rsidP="009A5122">
            <w:pPr>
              <w:spacing w:line="276" w:lineRule="auto"/>
            </w:pPr>
            <w:r>
              <w:t>4.4.2</w:t>
            </w:r>
          </w:p>
        </w:tc>
        <w:tc>
          <w:tcPr>
            <w:tcW w:w="2388" w:type="dxa"/>
          </w:tcPr>
          <w:p w14:paraId="05BAA740" w14:textId="7FE29FE3" w:rsidR="009A5122" w:rsidRDefault="009A5122" w:rsidP="009A5122">
            <w:pPr>
              <w:spacing w:line="276" w:lineRule="auto"/>
              <w:jc w:val="left"/>
            </w:pPr>
            <w:r>
              <w:t>Klicken des Buttons "Add" in der "Contact List"</w:t>
            </w:r>
          </w:p>
        </w:tc>
        <w:tc>
          <w:tcPr>
            <w:tcW w:w="3003" w:type="dxa"/>
          </w:tcPr>
          <w:p w14:paraId="64AEFE57" w14:textId="384D6331" w:rsidR="009A5122" w:rsidRDefault="009A5122" w:rsidP="009A5122">
            <w:pPr>
              <w:spacing w:line="276" w:lineRule="auto"/>
            </w:pPr>
            <w:r>
              <w:t>Neues Kontaktformular erscheint im Kundenfenster</w:t>
            </w:r>
          </w:p>
        </w:tc>
        <w:tc>
          <w:tcPr>
            <w:tcW w:w="539" w:type="dxa"/>
          </w:tcPr>
          <w:p w14:paraId="2860435F" w14:textId="1B8DBB5A" w:rsidR="009A5122" w:rsidRDefault="009A5122" w:rsidP="009A5122">
            <w:pPr>
              <w:rPr>
                <w:sz w:val="32"/>
                <w:szCs w:val="32"/>
              </w:rPr>
            </w:pPr>
            <w:r>
              <w:rPr>
                <w:sz w:val="32"/>
                <w:szCs w:val="32"/>
              </w:rPr>
              <w:t>X</w:t>
            </w:r>
          </w:p>
        </w:tc>
      </w:tr>
      <w:tr w:rsidR="00110727" w14:paraId="445D4CC9" w14:textId="77777777" w:rsidTr="006658E9">
        <w:tc>
          <w:tcPr>
            <w:tcW w:w="572" w:type="dxa"/>
          </w:tcPr>
          <w:p w14:paraId="61374272" w14:textId="77777777" w:rsidR="009A5122" w:rsidRPr="00BF3515" w:rsidRDefault="009A5122" w:rsidP="009A5122">
            <w:pPr>
              <w:spacing w:line="276" w:lineRule="auto"/>
            </w:pPr>
          </w:p>
        </w:tc>
        <w:tc>
          <w:tcPr>
            <w:tcW w:w="2318" w:type="dxa"/>
          </w:tcPr>
          <w:p w14:paraId="1FFD0667" w14:textId="77777777" w:rsidR="009A5122" w:rsidRDefault="009A5122" w:rsidP="009A5122">
            <w:pPr>
              <w:spacing w:line="276" w:lineRule="auto"/>
              <w:ind w:left="708" w:hanging="708"/>
            </w:pPr>
          </w:p>
        </w:tc>
        <w:tc>
          <w:tcPr>
            <w:tcW w:w="956" w:type="dxa"/>
          </w:tcPr>
          <w:p w14:paraId="48EB61FA" w14:textId="21C0329B" w:rsidR="009A5122" w:rsidRDefault="009A5122" w:rsidP="009A5122">
            <w:pPr>
              <w:spacing w:line="276" w:lineRule="auto"/>
            </w:pPr>
            <w:r>
              <w:t>4.4.3</w:t>
            </w:r>
          </w:p>
        </w:tc>
        <w:tc>
          <w:tcPr>
            <w:tcW w:w="2388" w:type="dxa"/>
          </w:tcPr>
          <w:p w14:paraId="091A9561" w14:textId="7EE0E59D" w:rsidR="009A5122" w:rsidRDefault="009A5122" w:rsidP="009A5122">
            <w:pPr>
              <w:spacing w:line="276" w:lineRule="auto"/>
              <w:jc w:val="left"/>
            </w:pPr>
            <w:r>
              <w:t>Auswählen des Textfeldes "Gender"</w:t>
            </w:r>
          </w:p>
        </w:tc>
        <w:tc>
          <w:tcPr>
            <w:tcW w:w="3003" w:type="dxa"/>
          </w:tcPr>
          <w:p w14:paraId="5BE170BF" w14:textId="63C97013" w:rsidR="009A5122" w:rsidRDefault="009A5122" w:rsidP="009A5122">
            <w:pPr>
              <w:spacing w:line="276" w:lineRule="auto"/>
            </w:pPr>
            <w:r w:rsidRPr="00FA04F1">
              <w:rPr>
                <w:color w:val="FF0000"/>
              </w:rPr>
              <w:t xml:space="preserve">Cursor erscheint im Textfeld "Gender" </w:t>
            </w:r>
          </w:p>
        </w:tc>
        <w:tc>
          <w:tcPr>
            <w:tcW w:w="539" w:type="dxa"/>
          </w:tcPr>
          <w:p w14:paraId="72AF264D" w14:textId="2759350D" w:rsidR="009A5122" w:rsidRDefault="009A5122" w:rsidP="009A5122">
            <w:pPr>
              <w:rPr>
                <w:sz w:val="32"/>
                <w:szCs w:val="32"/>
              </w:rPr>
            </w:pPr>
            <w:r>
              <w:rPr>
                <w:sz w:val="32"/>
                <w:szCs w:val="32"/>
              </w:rPr>
              <w:t>X</w:t>
            </w:r>
          </w:p>
        </w:tc>
      </w:tr>
      <w:tr w:rsidR="00110727" w14:paraId="4DC5995F" w14:textId="77777777" w:rsidTr="006658E9">
        <w:tc>
          <w:tcPr>
            <w:tcW w:w="572" w:type="dxa"/>
          </w:tcPr>
          <w:p w14:paraId="633A91D2" w14:textId="77777777" w:rsidR="006636BB" w:rsidRPr="00BF3515" w:rsidRDefault="006636BB" w:rsidP="00170BDE">
            <w:pPr>
              <w:spacing w:line="276" w:lineRule="auto"/>
            </w:pPr>
          </w:p>
        </w:tc>
        <w:tc>
          <w:tcPr>
            <w:tcW w:w="2318" w:type="dxa"/>
          </w:tcPr>
          <w:p w14:paraId="58F90C17" w14:textId="77777777" w:rsidR="006636BB" w:rsidRDefault="006636BB" w:rsidP="00170BDE">
            <w:pPr>
              <w:spacing w:line="276" w:lineRule="auto"/>
              <w:ind w:left="708" w:hanging="708"/>
            </w:pPr>
          </w:p>
        </w:tc>
        <w:tc>
          <w:tcPr>
            <w:tcW w:w="956" w:type="dxa"/>
          </w:tcPr>
          <w:p w14:paraId="6551B049" w14:textId="31EA5E4E" w:rsidR="006636BB" w:rsidRDefault="006636BB" w:rsidP="00170BDE">
            <w:pPr>
              <w:spacing w:line="276" w:lineRule="auto"/>
            </w:pPr>
            <w:r>
              <w:t>4.4.4</w:t>
            </w:r>
          </w:p>
        </w:tc>
        <w:tc>
          <w:tcPr>
            <w:tcW w:w="2388" w:type="dxa"/>
          </w:tcPr>
          <w:p w14:paraId="09E4C9DF" w14:textId="573DC72E" w:rsidR="006636BB" w:rsidRDefault="00E450E7" w:rsidP="00170BDE">
            <w:pPr>
              <w:spacing w:line="276" w:lineRule="auto"/>
              <w:jc w:val="left"/>
            </w:pPr>
            <w:r>
              <w:t>Eintrag im Textfeld "Gender"</w:t>
            </w:r>
          </w:p>
        </w:tc>
        <w:tc>
          <w:tcPr>
            <w:tcW w:w="3003" w:type="dxa"/>
          </w:tcPr>
          <w:p w14:paraId="29213253" w14:textId="4B637C3F" w:rsidR="006636BB" w:rsidRDefault="006522A6" w:rsidP="00170BDE">
            <w:pPr>
              <w:spacing w:line="276" w:lineRule="auto"/>
            </w:pPr>
            <w:r>
              <w:t>Eigegebener Inhalt wird im Textfeld "Gender" angez</w:t>
            </w:r>
            <w:r w:rsidR="003974DA">
              <w:t>e</w:t>
            </w:r>
            <w:r>
              <w:t>igt</w:t>
            </w:r>
          </w:p>
        </w:tc>
        <w:tc>
          <w:tcPr>
            <w:tcW w:w="539" w:type="dxa"/>
          </w:tcPr>
          <w:p w14:paraId="79946A79" w14:textId="5ECACC79" w:rsidR="006636BB" w:rsidRDefault="006658E9" w:rsidP="0082081A">
            <w:pPr>
              <w:rPr>
                <w:sz w:val="32"/>
                <w:szCs w:val="32"/>
              </w:rPr>
            </w:pPr>
            <w:r w:rsidRPr="00E74C0B">
              <w:rPr>
                <w:sz w:val="32"/>
                <w:szCs w:val="32"/>
              </w:rPr>
              <w:t>X</w:t>
            </w:r>
          </w:p>
        </w:tc>
      </w:tr>
      <w:tr w:rsidR="00110727" w14:paraId="0CB44FAB" w14:textId="77777777" w:rsidTr="006658E9">
        <w:tc>
          <w:tcPr>
            <w:tcW w:w="572" w:type="dxa"/>
          </w:tcPr>
          <w:p w14:paraId="14C9D20C" w14:textId="77777777" w:rsidR="006522A6" w:rsidRPr="00BF3515" w:rsidRDefault="006522A6" w:rsidP="00170BDE">
            <w:pPr>
              <w:spacing w:line="276" w:lineRule="auto"/>
            </w:pPr>
          </w:p>
        </w:tc>
        <w:tc>
          <w:tcPr>
            <w:tcW w:w="2318" w:type="dxa"/>
          </w:tcPr>
          <w:p w14:paraId="1D8BC232" w14:textId="77777777" w:rsidR="006522A6" w:rsidRDefault="006522A6" w:rsidP="00170BDE">
            <w:pPr>
              <w:spacing w:line="276" w:lineRule="auto"/>
              <w:ind w:left="708" w:hanging="708"/>
            </w:pPr>
          </w:p>
        </w:tc>
        <w:tc>
          <w:tcPr>
            <w:tcW w:w="956" w:type="dxa"/>
          </w:tcPr>
          <w:p w14:paraId="15A5B59C" w14:textId="29558015" w:rsidR="006522A6" w:rsidRDefault="00FD6BB6" w:rsidP="00170BDE">
            <w:pPr>
              <w:spacing w:line="276" w:lineRule="auto"/>
            </w:pPr>
            <w:r>
              <w:t>4.4.5</w:t>
            </w:r>
          </w:p>
        </w:tc>
        <w:tc>
          <w:tcPr>
            <w:tcW w:w="2388" w:type="dxa"/>
          </w:tcPr>
          <w:p w14:paraId="1134D30E" w14:textId="659E8D62" w:rsidR="006522A6" w:rsidRDefault="000612BC" w:rsidP="00170BDE">
            <w:pPr>
              <w:spacing w:line="276" w:lineRule="auto"/>
              <w:jc w:val="left"/>
            </w:pPr>
            <w:r>
              <w:t>Auswählend des Textfeldes "</w:t>
            </w:r>
            <w:r w:rsidR="003974DA">
              <w:t>Phone 1</w:t>
            </w:r>
            <w:r>
              <w:t>"</w:t>
            </w:r>
          </w:p>
        </w:tc>
        <w:tc>
          <w:tcPr>
            <w:tcW w:w="3003" w:type="dxa"/>
          </w:tcPr>
          <w:p w14:paraId="32916819" w14:textId="6E125D8D" w:rsidR="006522A6" w:rsidRDefault="000612BC" w:rsidP="00170BDE">
            <w:pPr>
              <w:spacing w:line="276" w:lineRule="auto"/>
            </w:pPr>
            <w:r>
              <w:t>Cursor erscheint im Textfeld "</w:t>
            </w:r>
            <w:r w:rsidR="0070094E">
              <w:t>Phone 1</w:t>
            </w:r>
            <w:r>
              <w:t xml:space="preserve">" </w:t>
            </w:r>
          </w:p>
        </w:tc>
        <w:tc>
          <w:tcPr>
            <w:tcW w:w="539" w:type="dxa"/>
          </w:tcPr>
          <w:p w14:paraId="0F5360C6" w14:textId="25131434" w:rsidR="006522A6" w:rsidRDefault="006658E9" w:rsidP="0082081A">
            <w:pPr>
              <w:rPr>
                <w:sz w:val="32"/>
                <w:szCs w:val="32"/>
              </w:rPr>
            </w:pPr>
            <w:r w:rsidRPr="00E74C0B">
              <w:rPr>
                <w:sz w:val="32"/>
                <w:szCs w:val="32"/>
              </w:rPr>
              <w:t>X</w:t>
            </w:r>
          </w:p>
        </w:tc>
      </w:tr>
      <w:tr w:rsidR="00110727" w14:paraId="08F614DF" w14:textId="77777777" w:rsidTr="006658E9">
        <w:tc>
          <w:tcPr>
            <w:tcW w:w="572" w:type="dxa"/>
          </w:tcPr>
          <w:p w14:paraId="52E4A61A" w14:textId="77777777" w:rsidR="006522A6" w:rsidRPr="00BF3515" w:rsidRDefault="006522A6" w:rsidP="00170BDE">
            <w:pPr>
              <w:spacing w:line="276" w:lineRule="auto"/>
            </w:pPr>
          </w:p>
        </w:tc>
        <w:tc>
          <w:tcPr>
            <w:tcW w:w="2318" w:type="dxa"/>
          </w:tcPr>
          <w:p w14:paraId="28C50D10" w14:textId="77777777" w:rsidR="006522A6" w:rsidRDefault="006522A6" w:rsidP="00170BDE">
            <w:pPr>
              <w:spacing w:line="276" w:lineRule="auto"/>
              <w:ind w:left="708" w:hanging="708"/>
            </w:pPr>
          </w:p>
        </w:tc>
        <w:tc>
          <w:tcPr>
            <w:tcW w:w="956" w:type="dxa"/>
          </w:tcPr>
          <w:p w14:paraId="2A92DB95" w14:textId="73542A1A" w:rsidR="006522A6" w:rsidRDefault="00FD6BB6" w:rsidP="00170BDE">
            <w:pPr>
              <w:spacing w:line="276" w:lineRule="auto"/>
            </w:pPr>
            <w:r>
              <w:t>4.4.6</w:t>
            </w:r>
          </w:p>
        </w:tc>
        <w:tc>
          <w:tcPr>
            <w:tcW w:w="2388" w:type="dxa"/>
          </w:tcPr>
          <w:p w14:paraId="5EFEA284" w14:textId="6CC288EC" w:rsidR="006522A6" w:rsidRDefault="000612BC" w:rsidP="00170BDE">
            <w:pPr>
              <w:spacing w:line="276" w:lineRule="auto"/>
              <w:jc w:val="left"/>
            </w:pPr>
            <w:r>
              <w:t>Eintrag im Textfeld "</w:t>
            </w:r>
            <w:r w:rsidR="003974DA">
              <w:t>Phone 1</w:t>
            </w:r>
            <w:r>
              <w:t>"</w:t>
            </w:r>
          </w:p>
        </w:tc>
        <w:tc>
          <w:tcPr>
            <w:tcW w:w="3003" w:type="dxa"/>
          </w:tcPr>
          <w:p w14:paraId="69AD956A" w14:textId="0F0B7390" w:rsidR="006522A6" w:rsidRDefault="000612BC" w:rsidP="00170BDE">
            <w:pPr>
              <w:spacing w:line="276" w:lineRule="auto"/>
            </w:pPr>
            <w:r>
              <w:t>Eigegebener Inhalt wird im Textfeld "</w:t>
            </w:r>
            <w:r w:rsidR="0070094E">
              <w:t>Phone 1</w:t>
            </w:r>
            <w:r>
              <w:t>" angez</w:t>
            </w:r>
            <w:r w:rsidR="003974DA">
              <w:t>e</w:t>
            </w:r>
            <w:r>
              <w:t>igt</w:t>
            </w:r>
          </w:p>
        </w:tc>
        <w:tc>
          <w:tcPr>
            <w:tcW w:w="539" w:type="dxa"/>
          </w:tcPr>
          <w:p w14:paraId="434A0030" w14:textId="67FAC4FD" w:rsidR="006522A6" w:rsidRDefault="006658E9" w:rsidP="0082081A">
            <w:pPr>
              <w:rPr>
                <w:sz w:val="32"/>
                <w:szCs w:val="32"/>
              </w:rPr>
            </w:pPr>
            <w:r w:rsidRPr="00E74C0B">
              <w:rPr>
                <w:sz w:val="32"/>
                <w:szCs w:val="32"/>
              </w:rPr>
              <w:t>X</w:t>
            </w:r>
          </w:p>
        </w:tc>
      </w:tr>
      <w:tr w:rsidR="00110727" w14:paraId="3874A93E" w14:textId="77777777" w:rsidTr="006658E9">
        <w:tc>
          <w:tcPr>
            <w:tcW w:w="572" w:type="dxa"/>
          </w:tcPr>
          <w:p w14:paraId="4DB586C3" w14:textId="77777777" w:rsidR="0070094E" w:rsidRPr="00BF3515" w:rsidRDefault="0070094E" w:rsidP="0070094E">
            <w:pPr>
              <w:spacing w:line="276" w:lineRule="auto"/>
            </w:pPr>
          </w:p>
        </w:tc>
        <w:tc>
          <w:tcPr>
            <w:tcW w:w="2318" w:type="dxa"/>
          </w:tcPr>
          <w:p w14:paraId="47FFC938" w14:textId="77777777" w:rsidR="0070094E" w:rsidRDefault="0070094E" w:rsidP="0070094E">
            <w:pPr>
              <w:spacing w:line="276" w:lineRule="auto"/>
              <w:ind w:left="708" w:hanging="708"/>
            </w:pPr>
          </w:p>
        </w:tc>
        <w:tc>
          <w:tcPr>
            <w:tcW w:w="956" w:type="dxa"/>
          </w:tcPr>
          <w:p w14:paraId="3AD75624" w14:textId="4BD114A9" w:rsidR="0070094E" w:rsidRDefault="00FD6BB6" w:rsidP="0070094E">
            <w:pPr>
              <w:spacing w:line="276" w:lineRule="auto"/>
            </w:pPr>
            <w:r>
              <w:t>4.4</w:t>
            </w:r>
            <w:r w:rsidR="007562C7">
              <w:t>.7</w:t>
            </w:r>
          </w:p>
        </w:tc>
        <w:tc>
          <w:tcPr>
            <w:tcW w:w="2388" w:type="dxa"/>
          </w:tcPr>
          <w:p w14:paraId="72107306" w14:textId="68D5989D" w:rsidR="0070094E" w:rsidRDefault="0070094E" w:rsidP="0070094E">
            <w:pPr>
              <w:spacing w:line="276" w:lineRule="auto"/>
              <w:jc w:val="left"/>
            </w:pPr>
            <w:r>
              <w:t>Auswählend des Textfeldes "</w:t>
            </w:r>
            <w:r w:rsidR="00193A03">
              <w:t>First Name</w:t>
            </w:r>
            <w:r>
              <w:t>"</w:t>
            </w:r>
          </w:p>
        </w:tc>
        <w:tc>
          <w:tcPr>
            <w:tcW w:w="3003" w:type="dxa"/>
          </w:tcPr>
          <w:p w14:paraId="7C19A61C" w14:textId="2251AFDD" w:rsidR="0070094E" w:rsidRDefault="0070094E" w:rsidP="0070094E">
            <w:pPr>
              <w:spacing w:line="276" w:lineRule="auto"/>
            </w:pPr>
            <w:r>
              <w:t>Cursor erscheint im Textfeld "</w:t>
            </w:r>
            <w:r w:rsidR="00FD6BB6">
              <w:t xml:space="preserve">First Name </w:t>
            </w:r>
            <w:r>
              <w:t xml:space="preserve">" </w:t>
            </w:r>
          </w:p>
        </w:tc>
        <w:tc>
          <w:tcPr>
            <w:tcW w:w="539" w:type="dxa"/>
          </w:tcPr>
          <w:p w14:paraId="7F0686F7" w14:textId="1A63FD4C" w:rsidR="0070094E" w:rsidRDefault="006658E9" w:rsidP="0070094E">
            <w:pPr>
              <w:rPr>
                <w:sz w:val="32"/>
                <w:szCs w:val="32"/>
              </w:rPr>
            </w:pPr>
            <w:r w:rsidRPr="00E74C0B">
              <w:rPr>
                <w:sz w:val="32"/>
                <w:szCs w:val="32"/>
              </w:rPr>
              <w:t>X</w:t>
            </w:r>
          </w:p>
        </w:tc>
      </w:tr>
      <w:tr w:rsidR="00110727" w14:paraId="4DC97A58" w14:textId="77777777" w:rsidTr="006658E9">
        <w:tc>
          <w:tcPr>
            <w:tcW w:w="572" w:type="dxa"/>
          </w:tcPr>
          <w:p w14:paraId="7F538E1F" w14:textId="77777777" w:rsidR="0070094E" w:rsidRPr="00BF3515" w:rsidRDefault="0070094E" w:rsidP="0070094E">
            <w:pPr>
              <w:spacing w:line="276" w:lineRule="auto"/>
            </w:pPr>
          </w:p>
        </w:tc>
        <w:tc>
          <w:tcPr>
            <w:tcW w:w="2318" w:type="dxa"/>
          </w:tcPr>
          <w:p w14:paraId="438040EF" w14:textId="77777777" w:rsidR="0070094E" w:rsidRDefault="0070094E" w:rsidP="0070094E">
            <w:pPr>
              <w:spacing w:line="276" w:lineRule="auto"/>
              <w:ind w:left="708" w:hanging="708"/>
            </w:pPr>
          </w:p>
        </w:tc>
        <w:tc>
          <w:tcPr>
            <w:tcW w:w="956" w:type="dxa"/>
          </w:tcPr>
          <w:p w14:paraId="2A47EC77" w14:textId="6AFBCB25" w:rsidR="0070094E" w:rsidRDefault="007562C7" w:rsidP="0070094E">
            <w:pPr>
              <w:spacing w:line="276" w:lineRule="auto"/>
            </w:pPr>
            <w:r>
              <w:t>4.4.8</w:t>
            </w:r>
          </w:p>
        </w:tc>
        <w:tc>
          <w:tcPr>
            <w:tcW w:w="2388" w:type="dxa"/>
          </w:tcPr>
          <w:p w14:paraId="24474A54" w14:textId="0DA81614" w:rsidR="0070094E" w:rsidRDefault="0070094E" w:rsidP="0070094E">
            <w:pPr>
              <w:spacing w:line="276" w:lineRule="auto"/>
              <w:jc w:val="left"/>
            </w:pPr>
            <w:r>
              <w:t>Eintrag im Textfeld "</w:t>
            </w:r>
            <w:r w:rsidR="00FD6BB6">
              <w:t xml:space="preserve">First Name </w:t>
            </w:r>
            <w:r>
              <w:t>"</w:t>
            </w:r>
          </w:p>
        </w:tc>
        <w:tc>
          <w:tcPr>
            <w:tcW w:w="3003" w:type="dxa"/>
          </w:tcPr>
          <w:p w14:paraId="5DFB3BBA" w14:textId="1FF14C18" w:rsidR="0070094E" w:rsidRDefault="0070094E" w:rsidP="0070094E">
            <w:pPr>
              <w:spacing w:line="276" w:lineRule="auto"/>
            </w:pPr>
            <w:r>
              <w:t>Eigegebener Inhalt wird im Textfeld "</w:t>
            </w:r>
            <w:r w:rsidR="00FD6BB6">
              <w:t xml:space="preserve">First Name </w:t>
            </w:r>
            <w:r>
              <w:t>" angezeigt</w:t>
            </w:r>
          </w:p>
        </w:tc>
        <w:tc>
          <w:tcPr>
            <w:tcW w:w="539" w:type="dxa"/>
          </w:tcPr>
          <w:p w14:paraId="0A2F25CA" w14:textId="08F908DB" w:rsidR="0070094E" w:rsidRDefault="006658E9" w:rsidP="0070094E">
            <w:pPr>
              <w:rPr>
                <w:sz w:val="32"/>
                <w:szCs w:val="32"/>
              </w:rPr>
            </w:pPr>
            <w:r w:rsidRPr="00E74C0B">
              <w:rPr>
                <w:sz w:val="32"/>
                <w:szCs w:val="32"/>
              </w:rPr>
              <w:t>X</w:t>
            </w:r>
          </w:p>
        </w:tc>
      </w:tr>
      <w:tr w:rsidR="00110727" w14:paraId="0F0BF239" w14:textId="77777777" w:rsidTr="006658E9">
        <w:tc>
          <w:tcPr>
            <w:tcW w:w="572" w:type="dxa"/>
          </w:tcPr>
          <w:p w14:paraId="4C455002" w14:textId="77777777" w:rsidR="00FD6BB6" w:rsidRPr="00BF3515" w:rsidRDefault="00FD6BB6" w:rsidP="0070094E">
            <w:pPr>
              <w:spacing w:line="276" w:lineRule="auto"/>
            </w:pPr>
          </w:p>
        </w:tc>
        <w:tc>
          <w:tcPr>
            <w:tcW w:w="2318" w:type="dxa"/>
          </w:tcPr>
          <w:p w14:paraId="1A1B3EF6" w14:textId="77777777" w:rsidR="00FD6BB6" w:rsidRDefault="00FD6BB6" w:rsidP="0070094E">
            <w:pPr>
              <w:spacing w:line="276" w:lineRule="auto"/>
              <w:ind w:left="708" w:hanging="708"/>
            </w:pPr>
          </w:p>
        </w:tc>
        <w:tc>
          <w:tcPr>
            <w:tcW w:w="956" w:type="dxa"/>
          </w:tcPr>
          <w:p w14:paraId="224B2754" w14:textId="3AD4F587" w:rsidR="00FD6BB6" w:rsidRDefault="007562C7" w:rsidP="0070094E">
            <w:pPr>
              <w:spacing w:line="276" w:lineRule="auto"/>
            </w:pPr>
            <w:r>
              <w:t>4.4.9</w:t>
            </w:r>
          </w:p>
        </w:tc>
        <w:tc>
          <w:tcPr>
            <w:tcW w:w="2388" w:type="dxa"/>
          </w:tcPr>
          <w:p w14:paraId="383091B1" w14:textId="06BB7853" w:rsidR="00FD6BB6" w:rsidRDefault="007562C7" w:rsidP="0070094E">
            <w:pPr>
              <w:spacing w:line="276" w:lineRule="auto"/>
              <w:jc w:val="left"/>
            </w:pPr>
            <w:r>
              <w:t>Auswählend des Textfeldes "Phone 2"</w:t>
            </w:r>
          </w:p>
        </w:tc>
        <w:tc>
          <w:tcPr>
            <w:tcW w:w="3003" w:type="dxa"/>
          </w:tcPr>
          <w:p w14:paraId="3A51F46A" w14:textId="1F12E0E0" w:rsidR="00FD6BB6" w:rsidRDefault="007562C7" w:rsidP="0070094E">
            <w:pPr>
              <w:spacing w:line="276" w:lineRule="auto"/>
            </w:pPr>
            <w:r>
              <w:t xml:space="preserve">Cursor erscheint im Textfeld "Phone 2" </w:t>
            </w:r>
          </w:p>
        </w:tc>
        <w:tc>
          <w:tcPr>
            <w:tcW w:w="539" w:type="dxa"/>
          </w:tcPr>
          <w:p w14:paraId="751A5A6D" w14:textId="54D56E88" w:rsidR="00FD6BB6" w:rsidRDefault="006658E9" w:rsidP="0070094E">
            <w:pPr>
              <w:rPr>
                <w:sz w:val="32"/>
                <w:szCs w:val="32"/>
              </w:rPr>
            </w:pPr>
            <w:r w:rsidRPr="00E74C0B">
              <w:rPr>
                <w:sz w:val="32"/>
                <w:szCs w:val="32"/>
              </w:rPr>
              <w:t>X</w:t>
            </w:r>
          </w:p>
        </w:tc>
      </w:tr>
      <w:tr w:rsidR="00110727" w14:paraId="47B4D366" w14:textId="77777777" w:rsidTr="006658E9">
        <w:tc>
          <w:tcPr>
            <w:tcW w:w="572" w:type="dxa"/>
          </w:tcPr>
          <w:p w14:paraId="2925B139" w14:textId="77777777" w:rsidR="00FD6BB6" w:rsidRPr="00BF3515" w:rsidRDefault="00FD6BB6" w:rsidP="0070094E">
            <w:pPr>
              <w:spacing w:line="276" w:lineRule="auto"/>
            </w:pPr>
          </w:p>
        </w:tc>
        <w:tc>
          <w:tcPr>
            <w:tcW w:w="2318" w:type="dxa"/>
          </w:tcPr>
          <w:p w14:paraId="260C8E7B" w14:textId="77777777" w:rsidR="00FD6BB6" w:rsidRDefault="00FD6BB6" w:rsidP="0070094E">
            <w:pPr>
              <w:spacing w:line="276" w:lineRule="auto"/>
              <w:ind w:left="708" w:hanging="708"/>
            </w:pPr>
          </w:p>
        </w:tc>
        <w:tc>
          <w:tcPr>
            <w:tcW w:w="956" w:type="dxa"/>
          </w:tcPr>
          <w:p w14:paraId="4AC2D60E" w14:textId="7D3370F3" w:rsidR="00FD6BB6" w:rsidRDefault="00827E28" w:rsidP="0070094E">
            <w:pPr>
              <w:spacing w:line="276" w:lineRule="auto"/>
            </w:pPr>
            <w:r>
              <w:t>4.4.10</w:t>
            </w:r>
          </w:p>
        </w:tc>
        <w:tc>
          <w:tcPr>
            <w:tcW w:w="2388" w:type="dxa"/>
          </w:tcPr>
          <w:p w14:paraId="2F9ABAF7" w14:textId="69ED365B" w:rsidR="00FD6BB6" w:rsidRDefault="007562C7" w:rsidP="0070094E">
            <w:pPr>
              <w:spacing w:line="276" w:lineRule="auto"/>
              <w:jc w:val="left"/>
            </w:pPr>
            <w:r>
              <w:t>Eintrag im Textfeld "Phone 2"</w:t>
            </w:r>
          </w:p>
        </w:tc>
        <w:tc>
          <w:tcPr>
            <w:tcW w:w="3003" w:type="dxa"/>
          </w:tcPr>
          <w:p w14:paraId="5E037470" w14:textId="4CBFDE5F" w:rsidR="00FD6BB6" w:rsidRDefault="007562C7" w:rsidP="0070094E">
            <w:pPr>
              <w:spacing w:line="276" w:lineRule="auto"/>
            </w:pPr>
            <w:r>
              <w:t>Eigegebener Inhalt wird im Textfeld "Phone 2" angezeigt</w:t>
            </w:r>
          </w:p>
        </w:tc>
        <w:tc>
          <w:tcPr>
            <w:tcW w:w="539" w:type="dxa"/>
          </w:tcPr>
          <w:p w14:paraId="4596DD4E" w14:textId="1AFE415C" w:rsidR="00FD6BB6" w:rsidRDefault="006658E9" w:rsidP="0070094E">
            <w:pPr>
              <w:rPr>
                <w:sz w:val="32"/>
                <w:szCs w:val="32"/>
              </w:rPr>
            </w:pPr>
            <w:r w:rsidRPr="00E74C0B">
              <w:rPr>
                <w:sz w:val="32"/>
                <w:szCs w:val="32"/>
              </w:rPr>
              <w:t>X</w:t>
            </w:r>
          </w:p>
        </w:tc>
      </w:tr>
      <w:tr w:rsidR="00110727" w14:paraId="57160FFE" w14:textId="77777777" w:rsidTr="006658E9">
        <w:tc>
          <w:tcPr>
            <w:tcW w:w="572" w:type="dxa"/>
          </w:tcPr>
          <w:p w14:paraId="237548AB" w14:textId="77777777" w:rsidR="00827E28" w:rsidRPr="00BF3515" w:rsidRDefault="00827E28" w:rsidP="007562C7">
            <w:pPr>
              <w:spacing w:line="276" w:lineRule="auto"/>
            </w:pPr>
          </w:p>
        </w:tc>
        <w:tc>
          <w:tcPr>
            <w:tcW w:w="2318" w:type="dxa"/>
          </w:tcPr>
          <w:p w14:paraId="65719D46" w14:textId="77777777" w:rsidR="00827E28" w:rsidRDefault="00827E28" w:rsidP="007562C7">
            <w:pPr>
              <w:spacing w:line="276" w:lineRule="auto"/>
              <w:ind w:left="708" w:hanging="708"/>
            </w:pPr>
          </w:p>
        </w:tc>
        <w:tc>
          <w:tcPr>
            <w:tcW w:w="956" w:type="dxa"/>
          </w:tcPr>
          <w:p w14:paraId="52AB841F" w14:textId="09B7D569" w:rsidR="00827E28" w:rsidRDefault="00827E28" w:rsidP="007562C7">
            <w:pPr>
              <w:spacing w:line="276" w:lineRule="auto"/>
            </w:pPr>
            <w:r>
              <w:t>4.4.11</w:t>
            </w:r>
          </w:p>
        </w:tc>
        <w:tc>
          <w:tcPr>
            <w:tcW w:w="2388" w:type="dxa"/>
          </w:tcPr>
          <w:p w14:paraId="18F87AD2" w14:textId="5CF12305" w:rsidR="00827E28" w:rsidRDefault="00F121D4" w:rsidP="007562C7">
            <w:pPr>
              <w:spacing w:line="276" w:lineRule="auto"/>
              <w:jc w:val="left"/>
            </w:pPr>
            <w:r>
              <w:t>Auswählend des Textfeldes "Surname"</w:t>
            </w:r>
          </w:p>
        </w:tc>
        <w:tc>
          <w:tcPr>
            <w:tcW w:w="3003" w:type="dxa"/>
          </w:tcPr>
          <w:p w14:paraId="0F8C90CD" w14:textId="054732FD" w:rsidR="00827E28" w:rsidRDefault="00F121D4" w:rsidP="007562C7">
            <w:pPr>
              <w:spacing w:line="276" w:lineRule="auto"/>
            </w:pPr>
            <w:r>
              <w:t xml:space="preserve">Cursor erscheint im Textfeld "Surname" </w:t>
            </w:r>
          </w:p>
        </w:tc>
        <w:tc>
          <w:tcPr>
            <w:tcW w:w="539" w:type="dxa"/>
          </w:tcPr>
          <w:p w14:paraId="1E9BB907" w14:textId="271E13C1" w:rsidR="00827E28" w:rsidRDefault="006658E9" w:rsidP="007562C7">
            <w:pPr>
              <w:rPr>
                <w:sz w:val="32"/>
                <w:szCs w:val="32"/>
              </w:rPr>
            </w:pPr>
            <w:r w:rsidRPr="00E74C0B">
              <w:rPr>
                <w:sz w:val="32"/>
                <w:szCs w:val="32"/>
              </w:rPr>
              <w:t>X</w:t>
            </w:r>
          </w:p>
        </w:tc>
      </w:tr>
      <w:tr w:rsidR="00110727" w14:paraId="0D11AAC3" w14:textId="77777777" w:rsidTr="006658E9">
        <w:tc>
          <w:tcPr>
            <w:tcW w:w="572" w:type="dxa"/>
          </w:tcPr>
          <w:p w14:paraId="1A8CB688" w14:textId="77777777" w:rsidR="00827E28" w:rsidRPr="00BF3515" w:rsidRDefault="00827E28" w:rsidP="007562C7">
            <w:pPr>
              <w:spacing w:line="276" w:lineRule="auto"/>
            </w:pPr>
          </w:p>
        </w:tc>
        <w:tc>
          <w:tcPr>
            <w:tcW w:w="2318" w:type="dxa"/>
          </w:tcPr>
          <w:p w14:paraId="23433DAC" w14:textId="77777777" w:rsidR="00827E28" w:rsidRDefault="00827E28" w:rsidP="007562C7">
            <w:pPr>
              <w:spacing w:line="276" w:lineRule="auto"/>
              <w:ind w:left="708" w:hanging="708"/>
            </w:pPr>
          </w:p>
        </w:tc>
        <w:tc>
          <w:tcPr>
            <w:tcW w:w="956" w:type="dxa"/>
          </w:tcPr>
          <w:p w14:paraId="65A1C726" w14:textId="53C7A327" w:rsidR="00827E28" w:rsidRDefault="00F121D4" w:rsidP="007562C7">
            <w:pPr>
              <w:spacing w:line="276" w:lineRule="auto"/>
            </w:pPr>
            <w:r>
              <w:t>4.4.12</w:t>
            </w:r>
          </w:p>
        </w:tc>
        <w:tc>
          <w:tcPr>
            <w:tcW w:w="2388" w:type="dxa"/>
          </w:tcPr>
          <w:p w14:paraId="0A61EA94" w14:textId="7CC8A888" w:rsidR="00827E28" w:rsidRDefault="00F121D4" w:rsidP="007562C7">
            <w:pPr>
              <w:spacing w:line="276" w:lineRule="auto"/>
              <w:jc w:val="left"/>
            </w:pPr>
            <w:r>
              <w:t>Eintrag im Textfeld "Surname"</w:t>
            </w:r>
          </w:p>
        </w:tc>
        <w:tc>
          <w:tcPr>
            <w:tcW w:w="3003" w:type="dxa"/>
          </w:tcPr>
          <w:p w14:paraId="6970E736" w14:textId="151567C4" w:rsidR="00827E28" w:rsidRDefault="00F121D4" w:rsidP="007562C7">
            <w:pPr>
              <w:spacing w:line="276" w:lineRule="auto"/>
            </w:pPr>
            <w:r>
              <w:t>Eigegebener Inhalt wird im Textfeld "Surname" angezeigt</w:t>
            </w:r>
          </w:p>
        </w:tc>
        <w:tc>
          <w:tcPr>
            <w:tcW w:w="539" w:type="dxa"/>
          </w:tcPr>
          <w:p w14:paraId="2B62EC58" w14:textId="47E8A8D5" w:rsidR="00827E28" w:rsidRDefault="006658E9" w:rsidP="007562C7">
            <w:pPr>
              <w:rPr>
                <w:sz w:val="32"/>
                <w:szCs w:val="32"/>
              </w:rPr>
            </w:pPr>
            <w:r w:rsidRPr="00E74C0B">
              <w:rPr>
                <w:sz w:val="32"/>
                <w:szCs w:val="32"/>
              </w:rPr>
              <w:t>X</w:t>
            </w:r>
          </w:p>
        </w:tc>
      </w:tr>
      <w:tr w:rsidR="00F121D4" w14:paraId="3162AE37" w14:textId="77777777" w:rsidTr="006658E9">
        <w:tc>
          <w:tcPr>
            <w:tcW w:w="572" w:type="dxa"/>
          </w:tcPr>
          <w:p w14:paraId="0BBD54DE" w14:textId="77777777" w:rsidR="00F121D4" w:rsidRPr="00BF3515" w:rsidRDefault="00F121D4" w:rsidP="00F121D4">
            <w:pPr>
              <w:spacing w:line="276" w:lineRule="auto"/>
            </w:pPr>
          </w:p>
        </w:tc>
        <w:tc>
          <w:tcPr>
            <w:tcW w:w="2318" w:type="dxa"/>
          </w:tcPr>
          <w:p w14:paraId="796D8B1B" w14:textId="77777777" w:rsidR="00F121D4" w:rsidRDefault="00F121D4" w:rsidP="00F121D4">
            <w:pPr>
              <w:spacing w:line="276" w:lineRule="auto"/>
              <w:ind w:left="708" w:hanging="708"/>
            </w:pPr>
          </w:p>
        </w:tc>
        <w:tc>
          <w:tcPr>
            <w:tcW w:w="956" w:type="dxa"/>
          </w:tcPr>
          <w:p w14:paraId="7A7E8F6E" w14:textId="7628354E" w:rsidR="00F121D4" w:rsidRDefault="00F121D4" w:rsidP="00F121D4">
            <w:pPr>
              <w:spacing w:line="276" w:lineRule="auto"/>
            </w:pPr>
            <w:r>
              <w:t>4.4.13</w:t>
            </w:r>
          </w:p>
        </w:tc>
        <w:tc>
          <w:tcPr>
            <w:tcW w:w="2388" w:type="dxa"/>
          </w:tcPr>
          <w:p w14:paraId="64515C48" w14:textId="0461DCA1" w:rsidR="00F121D4" w:rsidRDefault="00FB76F8" w:rsidP="00F121D4">
            <w:pPr>
              <w:spacing w:line="276" w:lineRule="auto"/>
              <w:jc w:val="left"/>
            </w:pPr>
            <w:r>
              <w:t>Auswählend des Textfeldes "Email"</w:t>
            </w:r>
          </w:p>
        </w:tc>
        <w:tc>
          <w:tcPr>
            <w:tcW w:w="3003" w:type="dxa"/>
          </w:tcPr>
          <w:p w14:paraId="204E1099" w14:textId="3E20769B" w:rsidR="00F121D4" w:rsidRDefault="00FB76F8" w:rsidP="00F121D4">
            <w:pPr>
              <w:spacing w:line="276" w:lineRule="auto"/>
            </w:pPr>
            <w:r>
              <w:t xml:space="preserve">Cursor erscheint im Textfeld "Email" </w:t>
            </w:r>
          </w:p>
        </w:tc>
        <w:tc>
          <w:tcPr>
            <w:tcW w:w="539" w:type="dxa"/>
          </w:tcPr>
          <w:p w14:paraId="6DDF7A45" w14:textId="43A1C56D" w:rsidR="00F121D4" w:rsidRDefault="006658E9" w:rsidP="00F121D4">
            <w:pPr>
              <w:rPr>
                <w:sz w:val="32"/>
                <w:szCs w:val="32"/>
              </w:rPr>
            </w:pPr>
            <w:r w:rsidRPr="00E74C0B">
              <w:rPr>
                <w:sz w:val="32"/>
                <w:szCs w:val="32"/>
              </w:rPr>
              <w:t>X</w:t>
            </w:r>
          </w:p>
        </w:tc>
      </w:tr>
      <w:tr w:rsidR="00F121D4" w14:paraId="5BC5BE7D" w14:textId="77777777" w:rsidTr="006658E9">
        <w:tc>
          <w:tcPr>
            <w:tcW w:w="572" w:type="dxa"/>
          </w:tcPr>
          <w:p w14:paraId="7A397453" w14:textId="77777777" w:rsidR="00F121D4" w:rsidRPr="00BF3515" w:rsidRDefault="00F121D4" w:rsidP="00F121D4">
            <w:pPr>
              <w:spacing w:line="276" w:lineRule="auto"/>
            </w:pPr>
          </w:p>
        </w:tc>
        <w:tc>
          <w:tcPr>
            <w:tcW w:w="2318" w:type="dxa"/>
          </w:tcPr>
          <w:p w14:paraId="093092DC" w14:textId="77777777" w:rsidR="00F121D4" w:rsidRDefault="00F121D4" w:rsidP="00F121D4">
            <w:pPr>
              <w:spacing w:line="276" w:lineRule="auto"/>
              <w:ind w:left="708" w:hanging="708"/>
            </w:pPr>
          </w:p>
        </w:tc>
        <w:tc>
          <w:tcPr>
            <w:tcW w:w="956" w:type="dxa"/>
          </w:tcPr>
          <w:p w14:paraId="277EBB65" w14:textId="06B123E8" w:rsidR="00F121D4" w:rsidRDefault="00F121D4" w:rsidP="00F121D4">
            <w:pPr>
              <w:spacing w:line="276" w:lineRule="auto"/>
            </w:pPr>
            <w:r>
              <w:t>4.4.14</w:t>
            </w:r>
          </w:p>
        </w:tc>
        <w:tc>
          <w:tcPr>
            <w:tcW w:w="2388" w:type="dxa"/>
          </w:tcPr>
          <w:p w14:paraId="43E7D161" w14:textId="432C5429" w:rsidR="00F121D4" w:rsidRDefault="00FB76F8" w:rsidP="00F121D4">
            <w:pPr>
              <w:spacing w:line="276" w:lineRule="auto"/>
              <w:jc w:val="left"/>
            </w:pPr>
            <w:r>
              <w:t>Eintrag im Textfeld "Email"</w:t>
            </w:r>
          </w:p>
        </w:tc>
        <w:tc>
          <w:tcPr>
            <w:tcW w:w="3003" w:type="dxa"/>
          </w:tcPr>
          <w:p w14:paraId="2F585F37" w14:textId="04634FC3" w:rsidR="00F121D4" w:rsidRDefault="00FB76F8" w:rsidP="00F121D4">
            <w:pPr>
              <w:spacing w:line="276" w:lineRule="auto"/>
            </w:pPr>
            <w:r>
              <w:t>Eigegebener Inhalt wird im Textfeld "Email" angezeigt</w:t>
            </w:r>
          </w:p>
        </w:tc>
        <w:tc>
          <w:tcPr>
            <w:tcW w:w="539" w:type="dxa"/>
          </w:tcPr>
          <w:p w14:paraId="6C4986D0" w14:textId="301FBC77" w:rsidR="00F121D4" w:rsidRDefault="006658E9" w:rsidP="00F121D4">
            <w:pPr>
              <w:rPr>
                <w:sz w:val="32"/>
                <w:szCs w:val="32"/>
              </w:rPr>
            </w:pPr>
            <w:r w:rsidRPr="00E74C0B">
              <w:rPr>
                <w:sz w:val="32"/>
                <w:szCs w:val="32"/>
              </w:rPr>
              <w:t>X</w:t>
            </w:r>
          </w:p>
        </w:tc>
      </w:tr>
      <w:tr w:rsidR="00FB76F8" w14:paraId="663623D2" w14:textId="77777777" w:rsidTr="006658E9">
        <w:tc>
          <w:tcPr>
            <w:tcW w:w="572" w:type="dxa"/>
          </w:tcPr>
          <w:p w14:paraId="4A1994BF" w14:textId="77777777" w:rsidR="00FB76F8" w:rsidRPr="00BF3515" w:rsidRDefault="00FB76F8" w:rsidP="00FB76F8">
            <w:pPr>
              <w:spacing w:line="276" w:lineRule="auto"/>
            </w:pPr>
          </w:p>
        </w:tc>
        <w:tc>
          <w:tcPr>
            <w:tcW w:w="2318" w:type="dxa"/>
          </w:tcPr>
          <w:p w14:paraId="526C5068" w14:textId="77777777" w:rsidR="00FB76F8" w:rsidRDefault="00FB76F8" w:rsidP="00FB76F8">
            <w:pPr>
              <w:spacing w:line="276" w:lineRule="auto"/>
              <w:ind w:left="708" w:hanging="708"/>
            </w:pPr>
          </w:p>
        </w:tc>
        <w:tc>
          <w:tcPr>
            <w:tcW w:w="956" w:type="dxa"/>
          </w:tcPr>
          <w:p w14:paraId="20558AA3" w14:textId="68383B6F" w:rsidR="00FB76F8" w:rsidRDefault="00FB76F8" w:rsidP="00FB76F8">
            <w:pPr>
              <w:spacing w:line="276" w:lineRule="auto"/>
            </w:pPr>
            <w:r>
              <w:t>4.4.15</w:t>
            </w:r>
          </w:p>
        </w:tc>
        <w:tc>
          <w:tcPr>
            <w:tcW w:w="2388" w:type="dxa"/>
          </w:tcPr>
          <w:p w14:paraId="0CB4556D" w14:textId="25910423" w:rsidR="00FB76F8" w:rsidRDefault="00C71268" w:rsidP="00FB76F8">
            <w:pPr>
              <w:spacing w:line="276" w:lineRule="auto"/>
              <w:jc w:val="left"/>
            </w:pPr>
            <w:r>
              <w:t xml:space="preserve">Erneutes Klicken des Buttons </w:t>
            </w:r>
            <w:r w:rsidR="00225DC2">
              <w:t>„Add“ in</w:t>
            </w:r>
            <w:r>
              <w:t xml:space="preserve"> der "Contact List"</w:t>
            </w:r>
          </w:p>
        </w:tc>
        <w:tc>
          <w:tcPr>
            <w:tcW w:w="3003" w:type="dxa"/>
          </w:tcPr>
          <w:p w14:paraId="7D3DF1A3" w14:textId="7098BE36" w:rsidR="00FB76F8" w:rsidRDefault="00A425A1" w:rsidP="00FB76F8">
            <w:pPr>
              <w:spacing w:line="276" w:lineRule="auto"/>
            </w:pPr>
            <w:r>
              <w:t>Neuer Kontakt wird unterhalb des 1. Kontaktes erstellt</w:t>
            </w:r>
          </w:p>
        </w:tc>
        <w:tc>
          <w:tcPr>
            <w:tcW w:w="539" w:type="dxa"/>
          </w:tcPr>
          <w:p w14:paraId="4C6BFF83" w14:textId="4C8E0137" w:rsidR="00FB76F8" w:rsidRDefault="006658E9" w:rsidP="00FB76F8">
            <w:pPr>
              <w:rPr>
                <w:sz w:val="32"/>
                <w:szCs w:val="32"/>
              </w:rPr>
            </w:pPr>
            <w:r w:rsidRPr="00E74C0B">
              <w:rPr>
                <w:sz w:val="32"/>
                <w:szCs w:val="32"/>
              </w:rPr>
              <w:t>X</w:t>
            </w:r>
          </w:p>
        </w:tc>
      </w:tr>
      <w:tr w:rsidR="00A425A1" w14:paraId="7025E5DA" w14:textId="77777777" w:rsidTr="006658E9">
        <w:tc>
          <w:tcPr>
            <w:tcW w:w="572" w:type="dxa"/>
          </w:tcPr>
          <w:p w14:paraId="59F75FD2" w14:textId="77777777" w:rsidR="00A425A1" w:rsidRPr="00BF3515" w:rsidRDefault="00A425A1" w:rsidP="00FB76F8">
            <w:pPr>
              <w:spacing w:line="276" w:lineRule="auto"/>
            </w:pPr>
          </w:p>
        </w:tc>
        <w:tc>
          <w:tcPr>
            <w:tcW w:w="2318" w:type="dxa"/>
          </w:tcPr>
          <w:p w14:paraId="0223D13C" w14:textId="77777777" w:rsidR="00A425A1" w:rsidRDefault="00A425A1" w:rsidP="00FB76F8">
            <w:pPr>
              <w:spacing w:line="276" w:lineRule="auto"/>
              <w:ind w:left="708" w:hanging="708"/>
            </w:pPr>
          </w:p>
        </w:tc>
        <w:tc>
          <w:tcPr>
            <w:tcW w:w="956" w:type="dxa"/>
          </w:tcPr>
          <w:p w14:paraId="331EAB63" w14:textId="03C962CE" w:rsidR="00A425A1" w:rsidRDefault="00A425A1" w:rsidP="00FB76F8">
            <w:pPr>
              <w:spacing w:line="276" w:lineRule="auto"/>
            </w:pPr>
            <w:r>
              <w:t>4.4.16</w:t>
            </w:r>
          </w:p>
        </w:tc>
        <w:tc>
          <w:tcPr>
            <w:tcW w:w="2388" w:type="dxa"/>
          </w:tcPr>
          <w:p w14:paraId="3AA1BE79" w14:textId="5EA852C2" w:rsidR="00A425A1" w:rsidRDefault="00C508E6" w:rsidP="00FB76F8">
            <w:pPr>
              <w:spacing w:line="276" w:lineRule="auto"/>
              <w:jc w:val="left"/>
            </w:pPr>
            <w:r>
              <w:t xml:space="preserve">Klicken des Pfeils </w:t>
            </w:r>
            <w:r w:rsidR="006F6C38">
              <w:t>"</w:t>
            </w:r>
            <w:r w:rsidR="009C069C">
              <w:t xml:space="preserve">nach oben" in der Contact List </w:t>
            </w:r>
            <w:r w:rsidR="00A0782C">
              <w:t>an Position 1</w:t>
            </w:r>
          </w:p>
        </w:tc>
        <w:tc>
          <w:tcPr>
            <w:tcW w:w="3003" w:type="dxa"/>
          </w:tcPr>
          <w:p w14:paraId="6A14F9B4" w14:textId="73777BEE" w:rsidR="00A425A1" w:rsidRDefault="008A3E8C" w:rsidP="00FB76F8">
            <w:pPr>
              <w:spacing w:line="276" w:lineRule="auto"/>
            </w:pPr>
            <w:r>
              <w:t>Es passiert nichts</w:t>
            </w:r>
          </w:p>
        </w:tc>
        <w:tc>
          <w:tcPr>
            <w:tcW w:w="539" w:type="dxa"/>
          </w:tcPr>
          <w:p w14:paraId="41BC4EC0" w14:textId="7ED1689A" w:rsidR="00A425A1" w:rsidRDefault="006658E9" w:rsidP="00FB76F8">
            <w:pPr>
              <w:rPr>
                <w:sz w:val="32"/>
                <w:szCs w:val="32"/>
              </w:rPr>
            </w:pPr>
            <w:r w:rsidRPr="00E74C0B">
              <w:rPr>
                <w:sz w:val="32"/>
                <w:szCs w:val="32"/>
              </w:rPr>
              <w:t>X</w:t>
            </w:r>
          </w:p>
        </w:tc>
      </w:tr>
      <w:tr w:rsidR="008A3E8C" w14:paraId="171FBC79" w14:textId="77777777" w:rsidTr="006658E9">
        <w:tc>
          <w:tcPr>
            <w:tcW w:w="572" w:type="dxa"/>
          </w:tcPr>
          <w:p w14:paraId="2FECDAD1" w14:textId="77777777" w:rsidR="008A3E8C" w:rsidRPr="00BF3515" w:rsidRDefault="008A3E8C" w:rsidP="00FB76F8">
            <w:pPr>
              <w:spacing w:line="276" w:lineRule="auto"/>
            </w:pPr>
          </w:p>
        </w:tc>
        <w:tc>
          <w:tcPr>
            <w:tcW w:w="2318" w:type="dxa"/>
          </w:tcPr>
          <w:p w14:paraId="2C9355C0" w14:textId="77777777" w:rsidR="008A3E8C" w:rsidRDefault="008A3E8C" w:rsidP="00FB76F8">
            <w:pPr>
              <w:spacing w:line="276" w:lineRule="auto"/>
              <w:ind w:left="708" w:hanging="708"/>
            </w:pPr>
          </w:p>
        </w:tc>
        <w:tc>
          <w:tcPr>
            <w:tcW w:w="956" w:type="dxa"/>
          </w:tcPr>
          <w:p w14:paraId="2B4D67B7" w14:textId="60AA0323" w:rsidR="008A3E8C" w:rsidRDefault="008A3E8C" w:rsidP="00FB76F8">
            <w:pPr>
              <w:spacing w:line="276" w:lineRule="auto"/>
            </w:pPr>
            <w:r>
              <w:t>4.4.17</w:t>
            </w:r>
          </w:p>
        </w:tc>
        <w:tc>
          <w:tcPr>
            <w:tcW w:w="2388" w:type="dxa"/>
          </w:tcPr>
          <w:p w14:paraId="53909D76" w14:textId="3D0740CE" w:rsidR="008A3E8C" w:rsidRDefault="008A3E8C" w:rsidP="00FB76F8">
            <w:pPr>
              <w:spacing w:line="276" w:lineRule="auto"/>
              <w:jc w:val="left"/>
            </w:pPr>
            <w:r>
              <w:t xml:space="preserve">Klicken des Pfeils "nach unten" in der Contact List an Position </w:t>
            </w:r>
            <w:r w:rsidR="00527B15">
              <w:t>1</w:t>
            </w:r>
          </w:p>
        </w:tc>
        <w:tc>
          <w:tcPr>
            <w:tcW w:w="3003" w:type="dxa"/>
          </w:tcPr>
          <w:p w14:paraId="6DF5AABB" w14:textId="1ECC156A" w:rsidR="008A3E8C" w:rsidRDefault="008A3E8C" w:rsidP="00FB76F8">
            <w:pPr>
              <w:spacing w:line="276" w:lineRule="auto"/>
            </w:pPr>
            <w:r>
              <w:t>Kontakt 1 wird auf Position 2 verschoben und Kontakt 2 auf Position 1</w:t>
            </w:r>
          </w:p>
        </w:tc>
        <w:tc>
          <w:tcPr>
            <w:tcW w:w="539" w:type="dxa"/>
          </w:tcPr>
          <w:p w14:paraId="04A3B33C" w14:textId="42A6E30B" w:rsidR="008A3E8C" w:rsidRDefault="006658E9" w:rsidP="00FB76F8">
            <w:pPr>
              <w:rPr>
                <w:sz w:val="32"/>
                <w:szCs w:val="32"/>
              </w:rPr>
            </w:pPr>
            <w:r w:rsidRPr="00E74C0B">
              <w:rPr>
                <w:sz w:val="32"/>
                <w:szCs w:val="32"/>
              </w:rPr>
              <w:t>X</w:t>
            </w:r>
          </w:p>
        </w:tc>
      </w:tr>
      <w:tr w:rsidR="00A059F1" w14:paraId="5A37440E" w14:textId="77777777" w:rsidTr="006658E9">
        <w:tc>
          <w:tcPr>
            <w:tcW w:w="572" w:type="dxa"/>
          </w:tcPr>
          <w:p w14:paraId="4098DBA0" w14:textId="77777777" w:rsidR="00A059F1" w:rsidRPr="00BF3515" w:rsidRDefault="00A059F1" w:rsidP="00FB76F8">
            <w:pPr>
              <w:spacing w:line="276" w:lineRule="auto"/>
            </w:pPr>
          </w:p>
        </w:tc>
        <w:tc>
          <w:tcPr>
            <w:tcW w:w="2318" w:type="dxa"/>
          </w:tcPr>
          <w:p w14:paraId="432E4DD6" w14:textId="77777777" w:rsidR="00A059F1" w:rsidRDefault="00A059F1" w:rsidP="00FB76F8">
            <w:pPr>
              <w:spacing w:line="276" w:lineRule="auto"/>
              <w:ind w:left="708" w:hanging="708"/>
            </w:pPr>
          </w:p>
        </w:tc>
        <w:tc>
          <w:tcPr>
            <w:tcW w:w="956" w:type="dxa"/>
          </w:tcPr>
          <w:p w14:paraId="626CD3DF" w14:textId="2C257657" w:rsidR="00A059F1" w:rsidRDefault="00A059F1" w:rsidP="00FB76F8">
            <w:pPr>
              <w:spacing w:line="276" w:lineRule="auto"/>
            </w:pPr>
            <w:r>
              <w:t>4.4.18</w:t>
            </w:r>
          </w:p>
        </w:tc>
        <w:tc>
          <w:tcPr>
            <w:tcW w:w="2388" w:type="dxa"/>
          </w:tcPr>
          <w:p w14:paraId="0408F6A5" w14:textId="68397196" w:rsidR="00A059F1" w:rsidRDefault="00917D58" w:rsidP="00FB76F8">
            <w:pPr>
              <w:spacing w:line="276" w:lineRule="auto"/>
              <w:jc w:val="left"/>
            </w:pPr>
            <w:r>
              <w:t xml:space="preserve">Klicken des Pfeils </w:t>
            </w:r>
            <w:r w:rsidR="00527B15">
              <w:t>"</w:t>
            </w:r>
            <w:r>
              <w:t>nach oben</w:t>
            </w:r>
            <w:r w:rsidR="00527B15">
              <w:t xml:space="preserve">" </w:t>
            </w:r>
            <w:r>
              <w:t xml:space="preserve">in der </w:t>
            </w:r>
            <w:r>
              <w:lastRenderedPageBreak/>
              <w:t xml:space="preserve">Contact List an </w:t>
            </w:r>
            <w:r w:rsidR="00527B15">
              <w:t>Position 2</w:t>
            </w:r>
          </w:p>
        </w:tc>
        <w:tc>
          <w:tcPr>
            <w:tcW w:w="3003" w:type="dxa"/>
          </w:tcPr>
          <w:p w14:paraId="66EAC93E" w14:textId="4DA01B58" w:rsidR="00A059F1" w:rsidRDefault="00527B15" w:rsidP="00FB76F8">
            <w:pPr>
              <w:spacing w:line="276" w:lineRule="auto"/>
            </w:pPr>
            <w:r>
              <w:lastRenderedPageBreak/>
              <w:t xml:space="preserve">Kontakt 2 wird an Position 1 verschoben </w:t>
            </w:r>
            <w:r>
              <w:lastRenderedPageBreak/>
              <w:t>und Kontakt 1 auf Position 2</w:t>
            </w:r>
          </w:p>
        </w:tc>
        <w:tc>
          <w:tcPr>
            <w:tcW w:w="539" w:type="dxa"/>
          </w:tcPr>
          <w:p w14:paraId="58373D4B" w14:textId="1760E3A8" w:rsidR="00A059F1" w:rsidRDefault="006658E9" w:rsidP="00FB76F8">
            <w:pPr>
              <w:rPr>
                <w:sz w:val="32"/>
                <w:szCs w:val="32"/>
              </w:rPr>
            </w:pPr>
            <w:r w:rsidRPr="00E74C0B">
              <w:rPr>
                <w:sz w:val="32"/>
                <w:szCs w:val="32"/>
              </w:rPr>
              <w:lastRenderedPageBreak/>
              <w:t>X</w:t>
            </w:r>
          </w:p>
        </w:tc>
      </w:tr>
      <w:tr w:rsidR="00527B15" w14:paraId="30ADB0D4" w14:textId="77777777" w:rsidTr="006658E9">
        <w:tc>
          <w:tcPr>
            <w:tcW w:w="572" w:type="dxa"/>
          </w:tcPr>
          <w:p w14:paraId="6148EB7D" w14:textId="77777777" w:rsidR="00527B15" w:rsidRPr="00BF3515" w:rsidRDefault="00527B15" w:rsidP="00FB76F8">
            <w:pPr>
              <w:spacing w:line="276" w:lineRule="auto"/>
            </w:pPr>
          </w:p>
        </w:tc>
        <w:tc>
          <w:tcPr>
            <w:tcW w:w="2318" w:type="dxa"/>
          </w:tcPr>
          <w:p w14:paraId="457F015D" w14:textId="77777777" w:rsidR="00527B15" w:rsidRDefault="00527B15" w:rsidP="00FB76F8">
            <w:pPr>
              <w:spacing w:line="276" w:lineRule="auto"/>
              <w:ind w:left="708" w:hanging="708"/>
            </w:pPr>
          </w:p>
        </w:tc>
        <w:tc>
          <w:tcPr>
            <w:tcW w:w="956" w:type="dxa"/>
          </w:tcPr>
          <w:p w14:paraId="3464164A" w14:textId="3A3C8444" w:rsidR="00527B15" w:rsidRDefault="00527B15" w:rsidP="00FB76F8">
            <w:pPr>
              <w:spacing w:line="276" w:lineRule="auto"/>
            </w:pPr>
            <w:r>
              <w:t>4.4.19</w:t>
            </w:r>
          </w:p>
        </w:tc>
        <w:tc>
          <w:tcPr>
            <w:tcW w:w="2388" w:type="dxa"/>
          </w:tcPr>
          <w:p w14:paraId="7EB7F5FD" w14:textId="7E72A35E" w:rsidR="00527B15" w:rsidRDefault="00527B15" w:rsidP="00FB76F8">
            <w:pPr>
              <w:spacing w:line="276" w:lineRule="auto"/>
              <w:jc w:val="left"/>
            </w:pPr>
            <w:r>
              <w:t>Klicken des Pfeils "nach unten" in der Contact List an Position 2 bei nur 2 Kontakten</w:t>
            </w:r>
          </w:p>
        </w:tc>
        <w:tc>
          <w:tcPr>
            <w:tcW w:w="3003" w:type="dxa"/>
          </w:tcPr>
          <w:p w14:paraId="7264D455" w14:textId="2F8BD8DF" w:rsidR="00527B15" w:rsidRDefault="007579D7" w:rsidP="00FB76F8">
            <w:pPr>
              <w:spacing w:line="276" w:lineRule="auto"/>
            </w:pPr>
            <w:r>
              <w:t>Keine Veränderung/Reaktion</w:t>
            </w:r>
          </w:p>
        </w:tc>
        <w:tc>
          <w:tcPr>
            <w:tcW w:w="539" w:type="dxa"/>
          </w:tcPr>
          <w:p w14:paraId="2132B099" w14:textId="7B0A6285" w:rsidR="00527B15" w:rsidRDefault="006658E9" w:rsidP="00FB76F8">
            <w:pPr>
              <w:rPr>
                <w:sz w:val="32"/>
                <w:szCs w:val="32"/>
              </w:rPr>
            </w:pPr>
            <w:r w:rsidRPr="00E74C0B">
              <w:rPr>
                <w:sz w:val="32"/>
                <w:szCs w:val="32"/>
              </w:rPr>
              <w:t>X</w:t>
            </w:r>
          </w:p>
        </w:tc>
      </w:tr>
      <w:tr w:rsidR="00FB0557" w14:paraId="406174A2" w14:textId="77777777" w:rsidTr="006658E9">
        <w:tc>
          <w:tcPr>
            <w:tcW w:w="572" w:type="dxa"/>
          </w:tcPr>
          <w:p w14:paraId="512AD256" w14:textId="77777777" w:rsidR="00FB0557" w:rsidRPr="00BF3515" w:rsidRDefault="00FB0557" w:rsidP="00FB76F8">
            <w:pPr>
              <w:spacing w:line="276" w:lineRule="auto"/>
            </w:pPr>
          </w:p>
        </w:tc>
        <w:tc>
          <w:tcPr>
            <w:tcW w:w="2318" w:type="dxa"/>
          </w:tcPr>
          <w:p w14:paraId="72D41B02" w14:textId="77777777" w:rsidR="00FB0557" w:rsidRDefault="00FB0557" w:rsidP="00FB76F8">
            <w:pPr>
              <w:spacing w:line="276" w:lineRule="auto"/>
              <w:ind w:left="708" w:hanging="708"/>
            </w:pPr>
          </w:p>
        </w:tc>
        <w:tc>
          <w:tcPr>
            <w:tcW w:w="956" w:type="dxa"/>
          </w:tcPr>
          <w:p w14:paraId="4E1D1FE6" w14:textId="173C4731" w:rsidR="00FB0557" w:rsidRDefault="000411DF" w:rsidP="00FB76F8">
            <w:pPr>
              <w:spacing w:line="276" w:lineRule="auto"/>
            </w:pPr>
            <w:r>
              <w:t>4.4.20</w:t>
            </w:r>
          </w:p>
        </w:tc>
        <w:tc>
          <w:tcPr>
            <w:tcW w:w="2388" w:type="dxa"/>
          </w:tcPr>
          <w:p w14:paraId="4E5DA447" w14:textId="63D9000C" w:rsidR="00FB0557" w:rsidRDefault="00115976" w:rsidP="00FB76F8">
            <w:pPr>
              <w:spacing w:line="276" w:lineRule="auto"/>
              <w:jc w:val="left"/>
            </w:pPr>
            <w:r>
              <w:t xml:space="preserve">Wiederholte </w:t>
            </w:r>
            <w:r w:rsidR="002B6319">
              <w:t xml:space="preserve">Klicken des Pfeils </w:t>
            </w:r>
            <w:r>
              <w:t>"</w:t>
            </w:r>
            <w:r w:rsidR="00E10B1E">
              <w:t>nach oben</w:t>
            </w:r>
            <w:r>
              <w:t>"</w:t>
            </w:r>
            <w:r w:rsidR="00E10B1E">
              <w:t xml:space="preserve"> bei "n" Kontakten</w:t>
            </w:r>
            <w:r>
              <w:t xml:space="preserve"> ab Position 2</w:t>
            </w:r>
          </w:p>
        </w:tc>
        <w:tc>
          <w:tcPr>
            <w:tcW w:w="3003" w:type="dxa"/>
          </w:tcPr>
          <w:p w14:paraId="79741CF1" w14:textId="109C7225" w:rsidR="00FB0557" w:rsidRDefault="00E10B1E" w:rsidP="00FB76F8">
            <w:pPr>
              <w:spacing w:line="276" w:lineRule="auto"/>
            </w:pPr>
            <w:r>
              <w:t xml:space="preserve">Kontakt </w:t>
            </w:r>
            <w:r w:rsidR="00115976">
              <w:t xml:space="preserve">wird um </w:t>
            </w:r>
            <w:r w:rsidR="00210F1B">
              <w:t>"</w:t>
            </w:r>
            <w:r w:rsidR="00115976">
              <w:t>n</w:t>
            </w:r>
            <w:r w:rsidR="00210F1B">
              <w:t>"</w:t>
            </w:r>
            <w:r w:rsidR="00115976">
              <w:t xml:space="preserve"> Positionen </w:t>
            </w:r>
            <w:r w:rsidR="00210F1B">
              <w:t xml:space="preserve">nach oben </w:t>
            </w:r>
            <w:r w:rsidR="00115976">
              <w:t xml:space="preserve">verschoben, bis er an Position 1 steht </w:t>
            </w:r>
          </w:p>
        </w:tc>
        <w:tc>
          <w:tcPr>
            <w:tcW w:w="539" w:type="dxa"/>
          </w:tcPr>
          <w:p w14:paraId="768751FE" w14:textId="587274E3" w:rsidR="00FB0557" w:rsidRDefault="006658E9" w:rsidP="00FB76F8">
            <w:pPr>
              <w:rPr>
                <w:sz w:val="32"/>
                <w:szCs w:val="32"/>
              </w:rPr>
            </w:pPr>
            <w:r w:rsidRPr="00E74C0B">
              <w:rPr>
                <w:sz w:val="32"/>
                <w:szCs w:val="32"/>
              </w:rPr>
              <w:t>X</w:t>
            </w:r>
          </w:p>
        </w:tc>
      </w:tr>
      <w:tr w:rsidR="00115976" w14:paraId="5B2001E8" w14:textId="77777777" w:rsidTr="006658E9">
        <w:tc>
          <w:tcPr>
            <w:tcW w:w="572" w:type="dxa"/>
          </w:tcPr>
          <w:p w14:paraId="077BA076" w14:textId="77777777" w:rsidR="00115976" w:rsidRPr="00BF3515" w:rsidRDefault="00115976" w:rsidP="00FB76F8">
            <w:pPr>
              <w:spacing w:line="276" w:lineRule="auto"/>
            </w:pPr>
          </w:p>
        </w:tc>
        <w:tc>
          <w:tcPr>
            <w:tcW w:w="2318" w:type="dxa"/>
          </w:tcPr>
          <w:p w14:paraId="2CC77AB4" w14:textId="77777777" w:rsidR="00115976" w:rsidRDefault="00115976" w:rsidP="00FB76F8">
            <w:pPr>
              <w:spacing w:line="276" w:lineRule="auto"/>
              <w:ind w:left="708" w:hanging="708"/>
            </w:pPr>
          </w:p>
        </w:tc>
        <w:tc>
          <w:tcPr>
            <w:tcW w:w="956" w:type="dxa"/>
          </w:tcPr>
          <w:p w14:paraId="7BBB08D4" w14:textId="0C21081E" w:rsidR="00115976" w:rsidRDefault="000411DF" w:rsidP="00FB76F8">
            <w:pPr>
              <w:spacing w:line="276" w:lineRule="auto"/>
            </w:pPr>
            <w:r>
              <w:t>4.4.</w:t>
            </w:r>
            <w:r w:rsidR="0098155B">
              <w:t>2</w:t>
            </w:r>
            <w:r w:rsidR="0070048B">
              <w:t>1</w:t>
            </w:r>
          </w:p>
        </w:tc>
        <w:tc>
          <w:tcPr>
            <w:tcW w:w="2388" w:type="dxa"/>
          </w:tcPr>
          <w:p w14:paraId="514EAB1F" w14:textId="6F54B684" w:rsidR="00115976" w:rsidRDefault="00115976" w:rsidP="00FB76F8">
            <w:pPr>
              <w:spacing w:line="276" w:lineRule="auto"/>
              <w:jc w:val="left"/>
            </w:pPr>
            <w:r>
              <w:t>Wiederholtes Klicken des Pfeils "nach unten"</w:t>
            </w:r>
            <w:r w:rsidR="00210F1B">
              <w:t xml:space="preserve"> ab Position 1</w:t>
            </w:r>
          </w:p>
        </w:tc>
        <w:tc>
          <w:tcPr>
            <w:tcW w:w="3003" w:type="dxa"/>
          </w:tcPr>
          <w:p w14:paraId="520792B6" w14:textId="3DDF2FC0" w:rsidR="00115976" w:rsidRDefault="00210F1B" w:rsidP="00FB76F8">
            <w:pPr>
              <w:spacing w:line="276" w:lineRule="auto"/>
            </w:pPr>
            <w:r>
              <w:t>Kontakt wird um n Positionen nach unten verschoben, bis er an der letzten Position steht</w:t>
            </w:r>
          </w:p>
        </w:tc>
        <w:tc>
          <w:tcPr>
            <w:tcW w:w="539" w:type="dxa"/>
          </w:tcPr>
          <w:p w14:paraId="079430C7" w14:textId="39FB09F2" w:rsidR="00115976" w:rsidRDefault="006658E9" w:rsidP="00FB76F8">
            <w:pPr>
              <w:rPr>
                <w:sz w:val="32"/>
                <w:szCs w:val="32"/>
              </w:rPr>
            </w:pPr>
            <w:r w:rsidRPr="00E74C0B">
              <w:rPr>
                <w:sz w:val="32"/>
                <w:szCs w:val="32"/>
              </w:rPr>
              <w:t>X</w:t>
            </w:r>
          </w:p>
        </w:tc>
      </w:tr>
      <w:tr w:rsidR="000A3C69" w14:paraId="12F74A09" w14:textId="77777777" w:rsidTr="006658E9">
        <w:tc>
          <w:tcPr>
            <w:tcW w:w="572" w:type="dxa"/>
          </w:tcPr>
          <w:p w14:paraId="45BAB2B8" w14:textId="77777777" w:rsidR="000A3C69" w:rsidRPr="00BF3515" w:rsidRDefault="000A3C69" w:rsidP="000A3C69">
            <w:pPr>
              <w:spacing w:line="276" w:lineRule="auto"/>
            </w:pPr>
          </w:p>
        </w:tc>
        <w:tc>
          <w:tcPr>
            <w:tcW w:w="2318" w:type="dxa"/>
          </w:tcPr>
          <w:p w14:paraId="26671B7B" w14:textId="77777777" w:rsidR="000A3C69" w:rsidRDefault="000A3C69" w:rsidP="000A3C69">
            <w:pPr>
              <w:spacing w:line="276" w:lineRule="auto"/>
              <w:ind w:left="708" w:hanging="708"/>
            </w:pPr>
          </w:p>
        </w:tc>
        <w:tc>
          <w:tcPr>
            <w:tcW w:w="956" w:type="dxa"/>
          </w:tcPr>
          <w:p w14:paraId="5C9600F8" w14:textId="7DE62609" w:rsidR="000A3C69" w:rsidRDefault="007C3D5F" w:rsidP="000A3C69">
            <w:pPr>
              <w:spacing w:line="276" w:lineRule="auto"/>
            </w:pPr>
            <w:r>
              <w:t>4.4.22</w:t>
            </w:r>
          </w:p>
        </w:tc>
        <w:tc>
          <w:tcPr>
            <w:tcW w:w="2388" w:type="dxa"/>
          </w:tcPr>
          <w:p w14:paraId="01B00848" w14:textId="30E3F2D2" w:rsidR="000A3C69" w:rsidRDefault="000A3C69" w:rsidP="000A3C69">
            <w:pPr>
              <w:spacing w:line="276" w:lineRule="auto"/>
              <w:jc w:val="left"/>
            </w:pPr>
            <w:r>
              <w:t>"Delete Button" klicken</w:t>
            </w:r>
          </w:p>
        </w:tc>
        <w:tc>
          <w:tcPr>
            <w:tcW w:w="3003" w:type="dxa"/>
          </w:tcPr>
          <w:p w14:paraId="593A71FE" w14:textId="3B5E27FC" w:rsidR="000A3C69" w:rsidRDefault="000A3C69" w:rsidP="000A3C69">
            <w:pPr>
              <w:spacing w:line="276" w:lineRule="auto"/>
            </w:pPr>
            <w:r>
              <w:t xml:space="preserve">Kontakt wird gelöscht </w:t>
            </w:r>
          </w:p>
        </w:tc>
        <w:tc>
          <w:tcPr>
            <w:tcW w:w="539" w:type="dxa"/>
          </w:tcPr>
          <w:p w14:paraId="32341430" w14:textId="6EB96ED0" w:rsidR="000A3C69" w:rsidRDefault="006658E9" w:rsidP="000A3C69">
            <w:pPr>
              <w:rPr>
                <w:sz w:val="32"/>
                <w:szCs w:val="32"/>
              </w:rPr>
            </w:pPr>
            <w:r w:rsidRPr="00E74C0B">
              <w:rPr>
                <w:sz w:val="32"/>
                <w:szCs w:val="32"/>
              </w:rPr>
              <w:t>X</w:t>
            </w:r>
          </w:p>
        </w:tc>
      </w:tr>
      <w:tr w:rsidR="00110727" w14:paraId="69D81321" w14:textId="77777777" w:rsidTr="006658E9">
        <w:tc>
          <w:tcPr>
            <w:tcW w:w="572" w:type="dxa"/>
          </w:tcPr>
          <w:p w14:paraId="1FAC8E3C" w14:textId="77777777" w:rsidR="00C6292B" w:rsidRPr="00BF3515" w:rsidRDefault="00C6292B" w:rsidP="00170BDE">
            <w:pPr>
              <w:spacing w:line="276" w:lineRule="auto"/>
            </w:pPr>
          </w:p>
        </w:tc>
        <w:tc>
          <w:tcPr>
            <w:tcW w:w="2318" w:type="dxa"/>
          </w:tcPr>
          <w:p w14:paraId="39D9457A" w14:textId="77777777" w:rsidR="00C6292B" w:rsidRPr="00BF3515" w:rsidRDefault="00C6292B" w:rsidP="00170BDE">
            <w:pPr>
              <w:spacing w:line="276" w:lineRule="auto"/>
            </w:pPr>
          </w:p>
        </w:tc>
        <w:tc>
          <w:tcPr>
            <w:tcW w:w="956" w:type="dxa"/>
          </w:tcPr>
          <w:p w14:paraId="5F4B1D34" w14:textId="22BAD401" w:rsidR="00C6292B" w:rsidRPr="00BF3515" w:rsidRDefault="000411DF" w:rsidP="00170BDE">
            <w:pPr>
              <w:spacing w:line="276" w:lineRule="auto"/>
            </w:pPr>
            <w:r>
              <w:t>4.4.</w:t>
            </w:r>
            <w:r w:rsidR="000A3C69">
              <w:t>2</w:t>
            </w:r>
            <w:r w:rsidR="007C3D5F">
              <w:t>3</w:t>
            </w:r>
          </w:p>
        </w:tc>
        <w:tc>
          <w:tcPr>
            <w:tcW w:w="2388" w:type="dxa"/>
          </w:tcPr>
          <w:p w14:paraId="5FAC4375" w14:textId="64528D32" w:rsidR="00C6292B" w:rsidRPr="005D51D5" w:rsidRDefault="00A22F21" w:rsidP="00170BDE">
            <w:pPr>
              <w:spacing w:line="276" w:lineRule="auto"/>
            </w:pPr>
            <w:r>
              <w:t>"Delete Button</w:t>
            </w:r>
            <w:r w:rsidR="00C40E7A">
              <w:t>"</w:t>
            </w:r>
            <w:r>
              <w:t xml:space="preserve"> </w:t>
            </w:r>
            <w:r w:rsidR="00C40E7A">
              <w:t xml:space="preserve">an Position 1 </w:t>
            </w:r>
            <w:r>
              <w:t>Klicken</w:t>
            </w:r>
          </w:p>
        </w:tc>
        <w:tc>
          <w:tcPr>
            <w:tcW w:w="3003" w:type="dxa"/>
          </w:tcPr>
          <w:p w14:paraId="6EA4CB19" w14:textId="4DAC7102" w:rsidR="00C6292B" w:rsidRPr="00BF3515" w:rsidRDefault="00A22F21" w:rsidP="00170BDE">
            <w:pPr>
              <w:spacing w:line="276" w:lineRule="auto"/>
            </w:pPr>
            <w:r>
              <w:t>Kontakt wird gelösch</w:t>
            </w:r>
            <w:r w:rsidR="00C40E7A">
              <w:t>t</w:t>
            </w:r>
            <w:r w:rsidR="0070048B">
              <w:t xml:space="preserve"> und Position 2 wird zu Position 1</w:t>
            </w:r>
          </w:p>
        </w:tc>
        <w:tc>
          <w:tcPr>
            <w:tcW w:w="539" w:type="dxa"/>
          </w:tcPr>
          <w:p w14:paraId="431077FE" w14:textId="77777777" w:rsidR="00C6292B" w:rsidRPr="00BF3515" w:rsidRDefault="00C6292B">
            <w:r>
              <w:rPr>
                <w:sz w:val="32"/>
                <w:szCs w:val="32"/>
              </w:rPr>
              <w:t>X</w:t>
            </w:r>
          </w:p>
        </w:tc>
      </w:tr>
      <w:tr w:rsidR="000411DF" w14:paraId="7DF431DF" w14:textId="77777777" w:rsidTr="006658E9">
        <w:tc>
          <w:tcPr>
            <w:tcW w:w="572" w:type="dxa"/>
          </w:tcPr>
          <w:p w14:paraId="2817FD43" w14:textId="77777777" w:rsidR="000411DF" w:rsidRPr="00BF3515" w:rsidRDefault="000411DF" w:rsidP="00FB76F8">
            <w:pPr>
              <w:spacing w:line="276" w:lineRule="auto"/>
            </w:pPr>
          </w:p>
        </w:tc>
        <w:tc>
          <w:tcPr>
            <w:tcW w:w="2318" w:type="dxa"/>
          </w:tcPr>
          <w:p w14:paraId="3B5BA8EA" w14:textId="77777777" w:rsidR="000411DF" w:rsidRPr="00BF3515" w:rsidRDefault="000411DF" w:rsidP="00FB76F8">
            <w:pPr>
              <w:spacing w:line="276" w:lineRule="auto"/>
            </w:pPr>
          </w:p>
        </w:tc>
        <w:tc>
          <w:tcPr>
            <w:tcW w:w="956" w:type="dxa"/>
          </w:tcPr>
          <w:p w14:paraId="466BEDFA" w14:textId="02C3DAAB" w:rsidR="000411DF" w:rsidRDefault="00E841EE" w:rsidP="00FB76F8">
            <w:pPr>
              <w:spacing w:line="276" w:lineRule="auto"/>
            </w:pPr>
            <w:r>
              <w:t>4.4.</w:t>
            </w:r>
            <w:r w:rsidR="000A3C69">
              <w:t>2</w:t>
            </w:r>
            <w:r w:rsidR="007C3D5F">
              <w:t>4</w:t>
            </w:r>
          </w:p>
        </w:tc>
        <w:tc>
          <w:tcPr>
            <w:tcW w:w="2388" w:type="dxa"/>
          </w:tcPr>
          <w:p w14:paraId="359568E9" w14:textId="51025CF1" w:rsidR="000411DF" w:rsidRPr="001E11B3" w:rsidRDefault="00387CDB" w:rsidP="00FB76F8">
            <w:pPr>
              <w:spacing w:line="276" w:lineRule="auto"/>
            </w:pPr>
            <w:r w:rsidRPr="001E11B3">
              <w:t xml:space="preserve">Drücken des Auswahlfeldes "Apply" </w:t>
            </w:r>
          </w:p>
        </w:tc>
        <w:tc>
          <w:tcPr>
            <w:tcW w:w="3003" w:type="dxa"/>
          </w:tcPr>
          <w:p w14:paraId="3FE68B5C" w14:textId="60644AF1" w:rsidR="000411DF" w:rsidRPr="001E11B3" w:rsidRDefault="000641CB" w:rsidP="00FB76F8">
            <w:pPr>
              <w:spacing w:line="276" w:lineRule="auto"/>
            </w:pPr>
            <w:r w:rsidRPr="001E11B3">
              <w:t xml:space="preserve">Einträge/Änderungen </w:t>
            </w:r>
            <w:r w:rsidR="000A2F71" w:rsidRPr="001E11B3">
              <w:t>werden übernommen und gespeichert</w:t>
            </w:r>
          </w:p>
        </w:tc>
        <w:tc>
          <w:tcPr>
            <w:tcW w:w="539" w:type="dxa"/>
          </w:tcPr>
          <w:p w14:paraId="0A7D24AA" w14:textId="590741E2" w:rsidR="000411DF" w:rsidRDefault="006658E9" w:rsidP="00FB76F8">
            <w:pPr>
              <w:rPr>
                <w:sz w:val="32"/>
                <w:szCs w:val="32"/>
              </w:rPr>
            </w:pPr>
            <w:r w:rsidRPr="00E74C0B">
              <w:rPr>
                <w:sz w:val="32"/>
                <w:szCs w:val="32"/>
              </w:rPr>
              <w:t>X</w:t>
            </w:r>
          </w:p>
        </w:tc>
      </w:tr>
      <w:tr w:rsidR="000A2F71" w14:paraId="1F4D8235" w14:textId="77777777" w:rsidTr="006658E9">
        <w:tc>
          <w:tcPr>
            <w:tcW w:w="572" w:type="dxa"/>
          </w:tcPr>
          <w:p w14:paraId="221B1269" w14:textId="77777777" w:rsidR="000A2F71" w:rsidRPr="00BF3515" w:rsidRDefault="000A2F71" w:rsidP="00FB76F8">
            <w:pPr>
              <w:spacing w:line="276" w:lineRule="auto"/>
            </w:pPr>
          </w:p>
        </w:tc>
        <w:tc>
          <w:tcPr>
            <w:tcW w:w="2318" w:type="dxa"/>
          </w:tcPr>
          <w:p w14:paraId="039E0670" w14:textId="77777777" w:rsidR="000A2F71" w:rsidRPr="00BF3515" w:rsidRDefault="000A2F71" w:rsidP="00FB76F8">
            <w:pPr>
              <w:spacing w:line="276" w:lineRule="auto"/>
            </w:pPr>
          </w:p>
        </w:tc>
        <w:tc>
          <w:tcPr>
            <w:tcW w:w="956" w:type="dxa"/>
          </w:tcPr>
          <w:p w14:paraId="6069A451" w14:textId="4E00BBEA" w:rsidR="000A2F71" w:rsidRDefault="000A2F71" w:rsidP="00FB76F8">
            <w:pPr>
              <w:spacing w:line="276" w:lineRule="auto"/>
            </w:pPr>
            <w:r>
              <w:t>4.4.</w:t>
            </w:r>
            <w:r w:rsidR="000A3C69">
              <w:t>2</w:t>
            </w:r>
            <w:r w:rsidR="007C3D5F">
              <w:t>5</w:t>
            </w:r>
          </w:p>
        </w:tc>
        <w:tc>
          <w:tcPr>
            <w:tcW w:w="2388" w:type="dxa"/>
          </w:tcPr>
          <w:p w14:paraId="4FD1A904" w14:textId="13C6DF6E" w:rsidR="000A2F71" w:rsidRPr="001E11B3" w:rsidRDefault="000A2F71" w:rsidP="00FB76F8">
            <w:pPr>
              <w:spacing w:line="276" w:lineRule="auto"/>
            </w:pPr>
            <w:r w:rsidRPr="001E11B3">
              <w:t>Drücken des Auswahlfeldes "Cancel"</w:t>
            </w:r>
          </w:p>
        </w:tc>
        <w:tc>
          <w:tcPr>
            <w:tcW w:w="3003" w:type="dxa"/>
          </w:tcPr>
          <w:p w14:paraId="394DE661" w14:textId="4A873CA2" w:rsidR="000A2F71" w:rsidRPr="001E11B3" w:rsidRDefault="000A2F71" w:rsidP="00FB76F8">
            <w:pPr>
              <w:spacing w:line="276" w:lineRule="auto"/>
            </w:pPr>
            <w:r w:rsidRPr="001E11B3">
              <w:t xml:space="preserve">Einträge/Änderungen werden verrufen und </w:t>
            </w:r>
            <w:r w:rsidR="0083217D" w:rsidRPr="001E11B3">
              <w:t>nicht gespeichert</w:t>
            </w:r>
          </w:p>
        </w:tc>
        <w:tc>
          <w:tcPr>
            <w:tcW w:w="539" w:type="dxa"/>
          </w:tcPr>
          <w:p w14:paraId="7C8BEE9A" w14:textId="067771B8" w:rsidR="000A2F71" w:rsidRDefault="006658E9" w:rsidP="00FB76F8">
            <w:pPr>
              <w:rPr>
                <w:sz w:val="32"/>
                <w:szCs w:val="32"/>
              </w:rPr>
            </w:pPr>
            <w:r w:rsidRPr="00E74C0B">
              <w:rPr>
                <w:sz w:val="32"/>
                <w:szCs w:val="32"/>
              </w:rPr>
              <w:t>X</w:t>
            </w:r>
          </w:p>
        </w:tc>
      </w:tr>
      <w:tr w:rsidR="00110727" w14:paraId="10ED0E3E" w14:textId="77777777" w:rsidTr="006658E9">
        <w:tc>
          <w:tcPr>
            <w:tcW w:w="572" w:type="dxa"/>
          </w:tcPr>
          <w:p w14:paraId="2162BA3F" w14:textId="77777777" w:rsidR="00C6292B" w:rsidRPr="00BF3515" w:rsidRDefault="00C6292B" w:rsidP="00170BDE">
            <w:pPr>
              <w:spacing w:line="276" w:lineRule="auto"/>
            </w:pPr>
          </w:p>
        </w:tc>
        <w:tc>
          <w:tcPr>
            <w:tcW w:w="2318" w:type="dxa"/>
          </w:tcPr>
          <w:p w14:paraId="638FD3E2" w14:textId="2F2A38CD" w:rsidR="00C6292B" w:rsidRPr="00BF3515" w:rsidRDefault="00396044" w:rsidP="00170BDE">
            <w:pPr>
              <w:spacing w:line="276" w:lineRule="auto"/>
            </w:pPr>
            <w:r>
              <w:t>Obje</w:t>
            </w:r>
            <w:r w:rsidR="00106337">
              <w:t>c</w:t>
            </w:r>
            <w:r>
              <w:t>t</w:t>
            </w:r>
          </w:p>
        </w:tc>
        <w:tc>
          <w:tcPr>
            <w:tcW w:w="956" w:type="dxa"/>
          </w:tcPr>
          <w:p w14:paraId="1FC06C81" w14:textId="784ED966" w:rsidR="00C6292B" w:rsidRPr="00BF3515" w:rsidRDefault="002D765A" w:rsidP="00170BDE">
            <w:pPr>
              <w:spacing w:line="276" w:lineRule="auto"/>
            </w:pPr>
            <w:r>
              <w:t>4.5.1</w:t>
            </w:r>
          </w:p>
        </w:tc>
        <w:tc>
          <w:tcPr>
            <w:tcW w:w="2388" w:type="dxa"/>
          </w:tcPr>
          <w:p w14:paraId="340F5DD1" w14:textId="7F606FFB" w:rsidR="00C6292B" w:rsidRPr="00BF3515" w:rsidRDefault="0098155B" w:rsidP="00170BDE">
            <w:pPr>
              <w:spacing w:line="276" w:lineRule="auto"/>
            </w:pPr>
            <w:r>
              <w:t>Auswählen</w:t>
            </w:r>
            <w:r w:rsidR="004031C9">
              <w:t xml:space="preserve"> des Textfeldes "Name"</w:t>
            </w:r>
          </w:p>
        </w:tc>
        <w:tc>
          <w:tcPr>
            <w:tcW w:w="3003" w:type="dxa"/>
          </w:tcPr>
          <w:p w14:paraId="4C8EE34E" w14:textId="6354A73E" w:rsidR="00C6292B" w:rsidRPr="00BF3515" w:rsidRDefault="004031C9" w:rsidP="00170BDE">
            <w:pPr>
              <w:spacing w:line="276" w:lineRule="auto"/>
            </w:pPr>
            <w:r>
              <w:t xml:space="preserve">Cursor erscheint im Textfeld "Name" </w:t>
            </w:r>
          </w:p>
        </w:tc>
        <w:tc>
          <w:tcPr>
            <w:tcW w:w="539" w:type="dxa"/>
          </w:tcPr>
          <w:p w14:paraId="20B31303" w14:textId="77777777" w:rsidR="00C6292B" w:rsidRPr="00BF3515" w:rsidRDefault="00C6292B">
            <w:r>
              <w:rPr>
                <w:sz w:val="32"/>
                <w:szCs w:val="32"/>
              </w:rPr>
              <w:t>X</w:t>
            </w:r>
          </w:p>
        </w:tc>
      </w:tr>
      <w:tr w:rsidR="004031C9" w14:paraId="261FF47F" w14:textId="77777777" w:rsidTr="006658E9">
        <w:tc>
          <w:tcPr>
            <w:tcW w:w="572" w:type="dxa"/>
          </w:tcPr>
          <w:p w14:paraId="25EADA45" w14:textId="77777777" w:rsidR="004031C9" w:rsidRPr="00BF3515" w:rsidRDefault="004031C9" w:rsidP="004031C9">
            <w:pPr>
              <w:spacing w:line="276" w:lineRule="auto"/>
            </w:pPr>
          </w:p>
        </w:tc>
        <w:tc>
          <w:tcPr>
            <w:tcW w:w="2318" w:type="dxa"/>
          </w:tcPr>
          <w:p w14:paraId="3DC45E56" w14:textId="77777777" w:rsidR="004031C9" w:rsidRDefault="004031C9" w:rsidP="004031C9">
            <w:pPr>
              <w:spacing w:line="276" w:lineRule="auto"/>
            </w:pPr>
          </w:p>
        </w:tc>
        <w:tc>
          <w:tcPr>
            <w:tcW w:w="956" w:type="dxa"/>
          </w:tcPr>
          <w:p w14:paraId="3163D7D8" w14:textId="63823169" w:rsidR="004031C9" w:rsidRDefault="00ED5643" w:rsidP="004031C9">
            <w:pPr>
              <w:spacing w:line="276" w:lineRule="auto"/>
            </w:pPr>
            <w:r>
              <w:t>4.5.2</w:t>
            </w:r>
          </w:p>
        </w:tc>
        <w:tc>
          <w:tcPr>
            <w:tcW w:w="2388" w:type="dxa"/>
          </w:tcPr>
          <w:p w14:paraId="5E5C41B3" w14:textId="34BD3E48" w:rsidR="004031C9" w:rsidRDefault="004031C9" w:rsidP="004031C9">
            <w:pPr>
              <w:spacing w:line="276" w:lineRule="auto"/>
            </w:pPr>
            <w:r>
              <w:t>Eintrag im Textfeld "</w:t>
            </w:r>
            <w:r w:rsidR="00EC3C56">
              <w:t>Name</w:t>
            </w:r>
            <w:r>
              <w:t>"</w:t>
            </w:r>
          </w:p>
        </w:tc>
        <w:tc>
          <w:tcPr>
            <w:tcW w:w="3003" w:type="dxa"/>
          </w:tcPr>
          <w:p w14:paraId="14514DC4" w14:textId="1734DC81" w:rsidR="004031C9" w:rsidRDefault="004031C9" w:rsidP="004031C9">
            <w:pPr>
              <w:spacing w:line="276" w:lineRule="auto"/>
            </w:pPr>
            <w:r>
              <w:t>Eigegebener Inhalt wird im Textfeld "</w:t>
            </w:r>
            <w:r w:rsidR="00EC3C56">
              <w:t>Name</w:t>
            </w:r>
            <w:r>
              <w:t>" angezeigt</w:t>
            </w:r>
          </w:p>
        </w:tc>
        <w:tc>
          <w:tcPr>
            <w:tcW w:w="539" w:type="dxa"/>
          </w:tcPr>
          <w:p w14:paraId="0E211499" w14:textId="71F97A2B" w:rsidR="004031C9" w:rsidRDefault="006658E9" w:rsidP="004031C9">
            <w:pPr>
              <w:rPr>
                <w:sz w:val="32"/>
                <w:szCs w:val="32"/>
              </w:rPr>
            </w:pPr>
            <w:r w:rsidRPr="00E74C0B">
              <w:rPr>
                <w:sz w:val="32"/>
                <w:szCs w:val="32"/>
              </w:rPr>
              <w:t>X</w:t>
            </w:r>
          </w:p>
        </w:tc>
      </w:tr>
      <w:tr w:rsidR="00791E87" w14:paraId="0DFC3DF6" w14:textId="77777777" w:rsidTr="006658E9">
        <w:tc>
          <w:tcPr>
            <w:tcW w:w="572" w:type="dxa"/>
          </w:tcPr>
          <w:p w14:paraId="7A418D75" w14:textId="77777777" w:rsidR="00791E87" w:rsidRPr="00BF3515" w:rsidRDefault="00791E87" w:rsidP="00791E87">
            <w:pPr>
              <w:spacing w:line="276" w:lineRule="auto"/>
            </w:pPr>
          </w:p>
        </w:tc>
        <w:tc>
          <w:tcPr>
            <w:tcW w:w="2318" w:type="dxa"/>
          </w:tcPr>
          <w:p w14:paraId="3FDCCA66" w14:textId="77777777" w:rsidR="00791E87" w:rsidRDefault="00791E87" w:rsidP="00791E87">
            <w:pPr>
              <w:spacing w:line="276" w:lineRule="auto"/>
            </w:pPr>
          </w:p>
        </w:tc>
        <w:tc>
          <w:tcPr>
            <w:tcW w:w="956" w:type="dxa"/>
          </w:tcPr>
          <w:p w14:paraId="144D7F80" w14:textId="7B4105F7" w:rsidR="00791E87" w:rsidRDefault="00ED5643" w:rsidP="00791E87">
            <w:pPr>
              <w:spacing w:line="276" w:lineRule="auto"/>
            </w:pPr>
            <w:r>
              <w:t>4.5.3</w:t>
            </w:r>
          </w:p>
        </w:tc>
        <w:tc>
          <w:tcPr>
            <w:tcW w:w="2388" w:type="dxa"/>
          </w:tcPr>
          <w:p w14:paraId="7C21202C" w14:textId="3D805E4C" w:rsidR="00791E87" w:rsidRDefault="0098155B" w:rsidP="00791E87">
            <w:pPr>
              <w:spacing w:line="276" w:lineRule="auto"/>
            </w:pPr>
            <w:r>
              <w:t>Auswählen</w:t>
            </w:r>
            <w:r w:rsidR="00791E87">
              <w:t xml:space="preserve"> des Textfeldes "Street"</w:t>
            </w:r>
          </w:p>
        </w:tc>
        <w:tc>
          <w:tcPr>
            <w:tcW w:w="3003" w:type="dxa"/>
          </w:tcPr>
          <w:p w14:paraId="1DDC2D8D" w14:textId="073EBB3C" w:rsidR="00791E87" w:rsidRDefault="00791E87" w:rsidP="00791E87">
            <w:pPr>
              <w:spacing w:line="276" w:lineRule="auto"/>
            </w:pPr>
            <w:r>
              <w:t xml:space="preserve">Cursor erscheint im Textfeld "Street" </w:t>
            </w:r>
          </w:p>
        </w:tc>
        <w:tc>
          <w:tcPr>
            <w:tcW w:w="539" w:type="dxa"/>
          </w:tcPr>
          <w:p w14:paraId="22CC2D8D" w14:textId="0AD0AC27" w:rsidR="00791E87" w:rsidRDefault="006658E9" w:rsidP="00791E87">
            <w:pPr>
              <w:rPr>
                <w:sz w:val="32"/>
                <w:szCs w:val="32"/>
              </w:rPr>
            </w:pPr>
            <w:r w:rsidRPr="00E74C0B">
              <w:rPr>
                <w:sz w:val="32"/>
                <w:szCs w:val="32"/>
              </w:rPr>
              <w:t>X</w:t>
            </w:r>
          </w:p>
        </w:tc>
      </w:tr>
      <w:tr w:rsidR="00791E87" w14:paraId="01DBEAB2" w14:textId="77777777" w:rsidTr="006658E9">
        <w:tc>
          <w:tcPr>
            <w:tcW w:w="572" w:type="dxa"/>
          </w:tcPr>
          <w:p w14:paraId="019498DB" w14:textId="77777777" w:rsidR="00791E87" w:rsidRPr="00BF3515" w:rsidRDefault="00791E87" w:rsidP="00791E87">
            <w:pPr>
              <w:spacing w:line="276" w:lineRule="auto"/>
            </w:pPr>
          </w:p>
        </w:tc>
        <w:tc>
          <w:tcPr>
            <w:tcW w:w="2318" w:type="dxa"/>
          </w:tcPr>
          <w:p w14:paraId="3CB8ABF4" w14:textId="77777777" w:rsidR="00791E87" w:rsidRDefault="00791E87" w:rsidP="00791E87">
            <w:pPr>
              <w:spacing w:line="276" w:lineRule="auto"/>
            </w:pPr>
          </w:p>
        </w:tc>
        <w:tc>
          <w:tcPr>
            <w:tcW w:w="956" w:type="dxa"/>
          </w:tcPr>
          <w:p w14:paraId="13A9716F" w14:textId="665E80AA" w:rsidR="00791E87" w:rsidRDefault="00ED5643" w:rsidP="00791E87">
            <w:pPr>
              <w:spacing w:line="276" w:lineRule="auto"/>
            </w:pPr>
            <w:r>
              <w:t>4.5.4</w:t>
            </w:r>
          </w:p>
        </w:tc>
        <w:tc>
          <w:tcPr>
            <w:tcW w:w="2388" w:type="dxa"/>
          </w:tcPr>
          <w:p w14:paraId="66715A55" w14:textId="17E1A24F" w:rsidR="00791E87" w:rsidRDefault="00791E87" w:rsidP="00791E87">
            <w:pPr>
              <w:spacing w:line="276" w:lineRule="auto"/>
            </w:pPr>
            <w:r>
              <w:t>Eintrag im Textfeld "Street"</w:t>
            </w:r>
          </w:p>
        </w:tc>
        <w:tc>
          <w:tcPr>
            <w:tcW w:w="3003" w:type="dxa"/>
          </w:tcPr>
          <w:p w14:paraId="25A352C3" w14:textId="14D656AB" w:rsidR="00791E87" w:rsidRDefault="00791E87" w:rsidP="00791E87">
            <w:pPr>
              <w:spacing w:line="276" w:lineRule="auto"/>
            </w:pPr>
            <w:r>
              <w:t>Eigegebener Inhalt wird im Textfeld "Street" angezeigt</w:t>
            </w:r>
          </w:p>
        </w:tc>
        <w:tc>
          <w:tcPr>
            <w:tcW w:w="539" w:type="dxa"/>
          </w:tcPr>
          <w:p w14:paraId="05AABB31" w14:textId="0268FBCF" w:rsidR="00791E87" w:rsidRDefault="006658E9" w:rsidP="00791E87">
            <w:pPr>
              <w:rPr>
                <w:sz w:val="32"/>
                <w:szCs w:val="32"/>
              </w:rPr>
            </w:pPr>
            <w:r w:rsidRPr="00E74C0B">
              <w:rPr>
                <w:sz w:val="32"/>
                <w:szCs w:val="32"/>
              </w:rPr>
              <w:t>X</w:t>
            </w:r>
          </w:p>
        </w:tc>
      </w:tr>
      <w:tr w:rsidR="00110727" w14:paraId="08738672" w14:textId="77777777" w:rsidTr="006658E9">
        <w:tc>
          <w:tcPr>
            <w:tcW w:w="572" w:type="dxa"/>
          </w:tcPr>
          <w:p w14:paraId="7148242E" w14:textId="77777777" w:rsidR="00C6292B" w:rsidRPr="00BF3515" w:rsidRDefault="00C6292B" w:rsidP="00170BDE">
            <w:pPr>
              <w:spacing w:line="276" w:lineRule="auto"/>
            </w:pPr>
          </w:p>
        </w:tc>
        <w:tc>
          <w:tcPr>
            <w:tcW w:w="2318" w:type="dxa"/>
          </w:tcPr>
          <w:p w14:paraId="77A0F9BC" w14:textId="77777777" w:rsidR="00C6292B" w:rsidRPr="00BF3515" w:rsidRDefault="00C6292B" w:rsidP="00170BDE">
            <w:pPr>
              <w:spacing w:line="276" w:lineRule="auto"/>
            </w:pPr>
          </w:p>
        </w:tc>
        <w:tc>
          <w:tcPr>
            <w:tcW w:w="956" w:type="dxa"/>
          </w:tcPr>
          <w:p w14:paraId="75999967" w14:textId="0FB24D51" w:rsidR="00C6292B" w:rsidRPr="00BF3515" w:rsidRDefault="00ED5643" w:rsidP="00170BDE">
            <w:pPr>
              <w:spacing w:line="276" w:lineRule="auto"/>
            </w:pPr>
            <w:r>
              <w:t>4.5.5</w:t>
            </w:r>
          </w:p>
        </w:tc>
        <w:tc>
          <w:tcPr>
            <w:tcW w:w="2388" w:type="dxa"/>
          </w:tcPr>
          <w:p w14:paraId="209F0B37" w14:textId="5D7AF66D" w:rsidR="00C6292B" w:rsidRPr="00BF3515" w:rsidRDefault="0098155B" w:rsidP="00170BDE">
            <w:pPr>
              <w:spacing w:line="276" w:lineRule="auto"/>
            </w:pPr>
            <w:r>
              <w:t>Auswählen</w:t>
            </w:r>
            <w:r w:rsidR="00791E87">
              <w:t xml:space="preserve"> des Textfeldes "</w:t>
            </w:r>
            <w:r w:rsidR="00A55E5A">
              <w:t>Addition</w:t>
            </w:r>
            <w:r w:rsidR="00791E87">
              <w:t>"</w:t>
            </w:r>
          </w:p>
        </w:tc>
        <w:tc>
          <w:tcPr>
            <w:tcW w:w="3003" w:type="dxa"/>
          </w:tcPr>
          <w:p w14:paraId="107E0E22" w14:textId="52C3FF81" w:rsidR="00C6292B" w:rsidRPr="00BF3515" w:rsidRDefault="00791E87" w:rsidP="00170BDE">
            <w:pPr>
              <w:spacing w:line="276" w:lineRule="auto"/>
            </w:pPr>
            <w:r>
              <w:t>Cursor erscheint im Textfeld "</w:t>
            </w:r>
            <w:r w:rsidR="00A55E5A">
              <w:t>Addition</w:t>
            </w:r>
            <w:r>
              <w:t xml:space="preserve">" </w:t>
            </w:r>
          </w:p>
        </w:tc>
        <w:tc>
          <w:tcPr>
            <w:tcW w:w="539" w:type="dxa"/>
          </w:tcPr>
          <w:p w14:paraId="4EF0D6F6" w14:textId="77777777" w:rsidR="00C6292B" w:rsidRPr="00BF3515" w:rsidRDefault="00C6292B">
            <w:r>
              <w:rPr>
                <w:sz w:val="32"/>
                <w:szCs w:val="32"/>
              </w:rPr>
              <w:t>X</w:t>
            </w:r>
          </w:p>
        </w:tc>
      </w:tr>
      <w:tr w:rsidR="00791E87" w14:paraId="32DBC3EB" w14:textId="77777777" w:rsidTr="006658E9">
        <w:tc>
          <w:tcPr>
            <w:tcW w:w="572" w:type="dxa"/>
          </w:tcPr>
          <w:p w14:paraId="18256BC3" w14:textId="77777777" w:rsidR="00791E87" w:rsidRPr="00BF3515" w:rsidRDefault="00791E87" w:rsidP="00791E87">
            <w:pPr>
              <w:spacing w:line="276" w:lineRule="auto"/>
            </w:pPr>
          </w:p>
        </w:tc>
        <w:tc>
          <w:tcPr>
            <w:tcW w:w="2318" w:type="dxa"/>
          </w:tcPr>
          <w:p w14:paraId="6EA3CB8A" w14:textId="77777777" w:rsidR="00791E87" w:rsidRPr="00BF3515" w:rsidRDefault="00791E87" w:rsidP="00791E87">
            <w:pPr>
              <w:spacing w:line="276" w:lineRule="auto"/>
            </w:pPr>
          </w:p>
        </w:tc>
        <w:tc>
          <w:tcPr>
            <w:tcW w:w="956" w:type="dxa"/>
          </w:tcPr>
          <w:p w14:paraId="1CC453B6" w14:textId="2ADC8A85" w:rsidR="00791E87" w:rsidRDefault="00ED5643" w:rsidP="00791E87">
            <w:pPr>
              <w:spacing w:line="276" w:lineRule="auto"/>
            </w:pPr>
            <w:r>
              <w:t>4.5.6</w:t>
            </w:r>
          </w:p>
        </w:tc>
        <w:tc>
          <w:tcPr>
            <w:tcW w:w="2388" w:type="dxa"/>
          </w:tcPr>
          <w:p w14:paraId="32CC3A38" w14:textId="0910AFDF" w:rsidR="00791E87" w:rsidRPr="00BF3515" w:rsidRDefault="00791E87" w:rsidP="00791E87">
            <w:pPr>
              <w:spacing w:line="276" w:lineRule="auto"/>
            </w:pPr>
            <w:r>
              <w:t>Eintrag im Textfeld "</w:t>
            </w:r>
            <w:r w:rsidR="00A55E5A">
              <w:t>Addition</w:t>
            </w:r>
            <w:r>
              <w:t>"</w:t>
            </w:r>
          </w:p>
        </w:tc>
        <w:tc>
          <w:tcPr>
            <w:tcW w:w="3003" w:type="dxa"/>
          </w:tcPr>
          <w:p w14:paraId="5FE24CA9" w14:textId="54C96283" w:rsidR="00791E87" w:rsidRDefault="00791E87" w:rsidP="00791E87">
            <w:pPr>
              <w:spacing w:line="276" w:lineRule="auto"/>
            </w:pPr>
            <w:r>
              <w:t>Eigegebener Inhalt wird im Textfeld "</w:t>
            </w:r>
            <w:r w:rsidR="00A55E5A">
              <w:t>Addition</w:t>
            </w:r>
            <w:r>
              <w:t>" angezeigt</w:t>
            </w:r>
          </w:p>
        </w:tc>
        <w:tc>
          <w:tcPr>
            <w:tcW w:w="539" w:type="dxa"/>
          </w:tcPr>
          <w:p w14:paraId="07A3D2D4" w14:textId="7018E0C9" w:rsidR="00791E87" w:rsidRDefault="006658E9" w:rsidP="00791E87">
            <w:pPr>
              <w:rPr>
                <w:sz w:val="32"/>
                <w:szCs w:val="32"/>
              </w:rPr>
            </w:pPr>
            <w:r w:rsidRPr="00E74C0B">
              <w:rPr>
                <w:sz w:val="32"/>
                <w:szCs w:val="32"/>
              </w:rPr>
              <w:t>X</w:t>
            </w:r>
          </w:p>
        </w:tc>
      </w:tr>
      <w:tr w:rsidR="00110727" w14:paraId="34298211" w14:textId="77777777" w:rsidTr="006658E9">
        <w:tc>
          <w:tcPr>
            <w:tcW w:w="572" w:type="dxa"/>
          </w:tcPr>
          <w:p w14:paraId="52F9662E" w14:textId="77777777" w:rsidR="00C6292B" w:rsidRPr="00BF3515" w:rsidRDefault="00C6292B" w:rsidP="00170BDE">
            <w:pPr>
              <w:spacing w:line="276" w:lineRule="auto"/>
            </w:pPr>
          </w:p>
        </w:tc>
        <w:tc>
          <w:tcPr>
            <w:tcW w:w="2318" w:type="dxa"/>
          </w:tcPr>
          <w:p w14:paraId="44D1D757" w14:textId="77777777" w:rsidR="00C6292B" w:rsidRPr="00BF3515" w:rsidRDefault="00C6292B" w:rsidP="00170BDE">
            <w:pPr>
              <w:spacing w:line="276" w:lineRule="auto"/>
            </w:pPr>
          </w:p>
        </w:tc>
        <w:tc>
          <w:tcPr>
            <w:tcW w:w="956" w:type="dxa"/>
          </w:tcPr>
          <w:p w14:paraId="413EFC46" w14:textId="7EB91A0D" w:rsidR="00C6292B" w:rsidRPr="00BF3515" w:rsidRDefault="00ED5643" w:rsidP="00170BDE">
            <w:pPr>
              <w:spacing w:line="276" w:lineRule="auto"/>
            </w:pPr>
            <w:r>
              <w:t>4.5.7</w:t>
            </w:r>
          </w:p>
        </w:tc>
        <w:tc>
          <w:tcPr>
            <w:tcW w:w="2388" w:type="dxa"/>
          </w:tcPr>
          <w:p w14:paraId="2860D0D7" w14:textId="0183BBA4" w:rsidR="00C6292B" w:rsidRPr="00BF3515" w:rsidRDefault="0098155B" w:rsidP="00170BDE">
            <w:pPr>
              <w:spacing w:line="276" w:lineRule="auto"/>
            </w:pPr>
            <w:r>
              <w:t>Auswählen</w:t>
            </w:r>
            <w:r w:rsidR="00A74C4E">
              <w:t xml:space="preserve"> des Textfeldes "ZIP"</w:t>
            </w:r>
          </w:p>
        </w:tc>
        <w:tc>
          <w:tcPr>
            <w:tcW w:w="3003" w:type="dxa"/>
          </w:tcPr>
          <w:p w14:paraId="25387F8E" w14:textId="403D8AE6" w:rsidR="00C6292B" w:rsidRPr="00BF3515" w:rsidRDefault="00A74C4E" w:rsidP="00170BDE">
            <w:pPr>
              <w:spacing w:line="276" w:lineRule="auto"/>
            </w:pPr>
            <w:r>
              <w:t xml:space="preserve">Cursor erscheint im Textfeld "ZIP" </w:t>
            </w:r>
          </w:p>
        </w:tc>
        <w:tc>
          <w:tcPr>
            <w:tcW w:w="539" w:type="dxa"/>
          </w:tcPr>
          <w:p w14:paraId="03822DF3" w14:textId="77777777" w:rsidR="00C6292B" w:rsidRPr="00BF3515" w:rsidRDefault="00C6292B">
            <w:r>
              <w:rPr>
                <w:sz w:val="32"/>
                <w:szCs w:val="32"/>
              </w:rPr>
              <w:t>X</w:t>
            </w:r>
          </w:p>
        </w:tc>
      </w:tr>
      <w:tr w:rsidR="00E416ED" w14:paraId="47358850" w14:textId="77777777" w:rsidTr="006658E9">
        <w:tc>
          <w:tcPr>
            <w:tcW w:w="572" w:type="dxa"/>
          </w:tcPr>
          <w:p w14:paraId="7B70BABF" w14:textId="77777777" w:rsidR="00E416ED" w:rsidRPr="00BF3515" w:rsidRDefault="00E416ED" w:rsidP="00791E87">
            <w:pPr>
              <w:spacing w:line="276" w:lineRule="auto"/>
            </w:pPr>
          </w:p>
        </w:tc>
        <w:tc>
          <w:tcPr>
            <w:tcW w:w="2318" w:type="dxa"/>
          </w:tcPr>
          <w:p w14:paraId="2EB920A8" w14:textId="77777777" w:rsidR="00E416ED" w:rsidRPr="00BF3515" w:rsidRDefault="00E416ED" w:rsidP="00791E87">
            <w:pPr>
              <w:spacing w:line="276" w:lineRule="auto"/>
            </w:pPr>
          </w:p>
        </w:tc>
        <w:tc>
          <w:tcPr>
            <w:tcW w:w="956" w:type="dxa"/>
          </w:tcPr>
          <w:p w14:paraId="0F269CD5" w14:textId="50998C6E" w:rsidR="00E416ED" w:rsidRDefault="00C21CE5" w:rsidP="00791E87">
            <w:pPr>
              <w:spacing w:line="276" w:lineRule="auto"/>
            </w:pPr>
            <w:r>
              <w:t>4.5.8</w:t>
            </w:r>
          </w:p>
        </w:tc>
        <w:tc>
          <w:tcPr>
            <w:tcW w:w="2388" w:type="dxa"/>
          </w:tcPr>
          <w:p w14:paraId="575B5C03" w14:textId="23AE5870" w:rsidR="00E416ED" w:rsidRPr="00BF3515" w:rsidRDefault="00A74C4E" w:rsidP="00791E87">
            <w:pPr>
              <w:spacing w:line="276" w:lineRule="auto"/>
            </w:pPr>
            <w:r>
              <w:t>Eintrag im Textfeld "ZIP"</w:t>
            </w:r>
          </w:p>
        </w:tc>
        <w:tc>
          <w:tcPr>
            <w:tcW w:w="3003" w:type="dxa"/>
          </w:tcPr>
          <w:p w14:paraId="66E5C79D" w14:textId="3CB8BAC0" w:rsidR="00E416ED" w:rsidRPr="00BF3515" w:rsidRDefault="00A74C4E" w:rsidP="00791E87">
            <w:pPr>
              <w:spacing w:line="276" w:lineRule="auto"/>
            </w:pPr>
            <w:r>
              <w:t>Eigegebener Inhalt wird im Textfeld "ZIP" angezeigt</w:t>
            </w:r>
          </w:p>
        </w:tc>
        <w:tc>
          <w:tcPr>
            <w:tcW w:w="539" w:type="dxa"/>
          </w:tcPr>
          <w:p w14:paraId="1827BACA" w14:textId="30B96D35" w:rsidR="00E416ED" w:rsidRDefault="006658E9" w:rsidP="00791E87">
            <w:pPr>
              <w:rPr>
                <w:sz w:val="32"/>
                <w:szCs w:val="32"/>
              </w:rPr>
            </w:pPr>
            <w:r w:rsidRPr="00E74C0B">
              <w:rPr>
                <w:sz w:val="32"/>
                <w:szCs w:val="32"/>
              </w:rPr>
              <w:t>X</w:t>
            </w:r>
          </w:p>
        </w:tc>
      </w:tr>
      <w:tr w:rsidR="00A74C4E" w14:paraId="5FB95A57" w14:textId="77777777" w:rsidTr="006658E9">
        <w:tc>
          <w:tcPr>
            <w:tcW w:w="572" w:type="dxa"/>
          </w:tcPr>
          <w:p w14:paraId="78DBF1CF" w14:textId="77777777" w:rsidR="00A74C4E" w:rsidRPr="00BF3515" w:rsidRDefault="00A74C4E" w:rsidP="00A74C4E">
            <w:pPr>
              <w:spacing w:line="276" w:lineRule="auto"/>
            </w:pPr>
          </w:p>
        </w:tc>
        <w:tc>
          <w:tcPr>
            <w:tcW w:w="2318" w:type="dxa"/>
          </w:tcPr>
          <w:p w14:paraId="28D87E66" w14:textId="77777777" w:rsidR="00A74C4E" w:rsidRPr="00BF3515" w:rsidRDefault="00A74C4E" w:rsidP="00A74C4E">
            <w:pPr>
              <w:spacing w:line="276" w:lineRule="auto"/>
            </w:pPr>
          </w:p>
        </w:tc>
        <w:tc>
          <w:tcPr>
            <w:tcW w:w="956" w:type="dxa"/>
          </w:tcPr>
          <w:p w14:paraId="1475CD9F" w14:textId="6F7A6515" w:rsidR="00A74C4E" w:rsidRDefault="00C21CE5" w:rsidP="00A74C4E">
            <w:pPr>
              <w:spacing w:line="276" w:lineRule="auto"/>
            </w:pPr>
            <w:r>
              <w:t>4.5.9</w:t>
            </w:r>
          </w:p>
        </w:tc>
        <w:tc>
          <w:tcPr>
            <w:tcW w:w="2388" w:type="dxa"/>
          </w:tcPr>
          <w:p w14:paraId="065E19F1" w14:textId="1CF1EB81" w:rsidR="00A74C4E" w:rsidRDefault="0098155B" w:rsidP="00A74C4E">
            <w:pPr>
              <w:spacing w:line="276" w:lineRule="auto"/>
            </w:pPr>
            <w:r>
              <w:t>Auswählen</w:t>
            </w:r>
            <w:r w:rsidR="00A74C4E">
              <w:t xml:space="preserve"> des Textfeldes "Number"</w:t>
            </w:r>
          </w:p>
        </w:tc>
        <w:tc>
          <w:tcPr>
            <w:tcW w:w="3003" w:type="dxa"/>
          </w:tcPr>
          <w:p w14:paraId="6315E979" w14:textId="77AD797E" w:rsidR="00A74C4E" w:rsidRDefault="00A74C4E" w:rsidP="00A74C4E">
            <w:pPr>
              <w:spacing w:line="276" w:lineRule="auto"/>
            </w:pPr>
            <w:r>
              <w:t xml:space="preserve">Cursor erscheint im Textfeld "Number" </w:t>
            </w:r>
          </w:p>
        </w:tc>
        <w:tc>
          <w:tcPr>
            <w:tcW w:w="539" w:type="dxa"/>
          </w:tcPr>
          <w:p w14:paraId="5AAAA644" w14:textId="549F455F" w:rsidR="00A74C4E" w:rsidRDefault="006658E9" w:rsidP="00A74C4E">
            <w:pPr>
              <w:rPr>
                <w:sz w:val="32"/>
                <w:szCs w:val="32"/>
              </w:rPr>
            </w:pPr>
            <w:r w:rsidRPr="00E74C0B">
              <w:rPr>
                <w:sz w:val="32"/>
                <w:szCs w:val="32"/>
              </w:rPr>
              <w:t>X</w:t>
            </w:r>
          </w:p>
        </w:tc>
      </w:tr>
      <w:tr w:rsidR="00110727" w14:paraId="7CBB79A0" w14:textId="77777777" w:rsidTr="006658E9">
        <w:tc>
          <w:tcPr>
            <w:tcW w:w="572" w:type="dxa"/>
          </w:tcPr>
          <w:p w14:paraId="376FA842" w14:textId="77777777" w:rsidR="00C6292B" w:rsidRPr="00BF3515" w:rsidRDefault="00C6292B" w:rsidP="00170BDE">
            <w:pPr>
              <w:spacing w:line="276" w:lineRule="auto"/>
            </w:pPr>
          </w:p>
        </w:tc>
        <w:tc>
          <w:tcPr>
            <w:tcW w:w="2318" w:type="dxa"/>
          </w:tcPr>
          <w:p w14:paraId="5196BCE6" w14:textId="77777777" w:rsidR="00C6292B" w:rsidRPr="00BF3515" w:rsidRDefault="00C6292B" w:rsidP="00170BDE">
            <w:pPr>
              <w:spacing w:line="276" w:lineRule="auto"/>
            </w:pPr>
          </w:p>
        </w:tc>
        <w:tc>
          <w:tcPr>
            <w:tcW w:w="956" w:type="dxa"/>
          </w:tcPr>
          <w:p w14:paraId="1ED9A3FD" w14:textId="0CCE6D49" w:rsidR="00C6292B" w:rsidRPr="00BF3515" w:rsidRDefault="00C21CE5" w:rsidP="00170BDE">
            <w:pPr>
              <w:spacing w:line="276" w:lineRule="auto"/>
            </w:pPr>
            <w:r>
              <w:t>4.5.10</w:t>
            </w:r>
          </w:p>
        </w:tc>
        <w:tc>
          <w:tcPr>
            <w:tcW w:w="2388" w:type="dxa"/>
          </w:tcPr>
          <w:p w14:paraId="1E74F1FC" w14:textId="5438FD0E" w:rsidR="00C6292B" w:rsidRPr="00BF3515" w:rsidRDefault="00A74C4E" w:rsidP="00170BDE">
            <w:pPr>
              <w:spacing w:line="276" w:lineRule="auto"/>
            </w:pPr>
            <w:r>
              <w:t>Eintrag im Textfeld "Number"</w:t>
            </w:r>
          </w:p>
        </w:tc>
        <w:tc>
          <w:tcPr>
            <w:tcW w:w="3003" w:type="dxa"/>
          </w:tcPr>
          <w:p w14:paraId="0774188F" w14:textId="714797C3" w:rsidR="00C6292B" w:rsidRPr="00BF3515" w:rsidRDefault="00A74C4E" w:rsidP="00170BDE">
            <w:pPr>
              <w:spacing w:line="276" w:lineRule="auto"/>
            </w:pPr>
            <w:r>
              <w:t>Eigegebener Inhalt wird im Textfeld "Number" angezeigt</w:t>
            </w:r>
          </w:p>
        </w:tc>
        <w:tc>
          <w:tcPr>
            <w:tcW w:w="539" w:type="dxa"/>
          </w:tcPr>
          <w:p w14:paraId="0BDEC86B" w14:textId="77777777" w:rsidR="00C6292B" w:rsidRPr="00BF3515" w:rsidRDefault="00C6292B">
            <w:r>
              <w:rPr>
                <w:sz w:val="32"/>
                <w:szCs w:val="32"/>
              </w:rPr>
              <w:t>X</w:t>
            </w:r>
          </w:p>
        </w:tc>
      </w:tr>
      <w:tr w:rsidR="00110727" w14:paraId="2CF73BAF" w14:textId="77777777" w:rsidTr="006658E9">
        <w:tc>
          <w:tcPr>
            <w:tcW w:w="572" w:type="dxa"/>
          </w:tcPr>
          <w:p w14:paraId="3F35D747" w14:textId="77777777" w:rsidR="00C6292B" w:rsidRPr="00BF3515" w:rsidRDefault="00C6292B" w:rsidP="00170BDE">
            <w:pPr>
              <w:spacing w:line="276" w:lineRule="auto"/>
            </w:pPr>
          </w:p>
        </w:tc>
        <w:tc>
          <w:tcPr>
            <w:tcW w:w="2318" w:type="dxa"/>
          </w:tcPr>
          <w:p w14:paraId="0F9084DB" w14:textId="77777777" w:rsidR="00C6292B" w:rsidRPr="00BF3515" w:rsidRDefault="00C6292B" w:rsidP="00170BDE">
            <w:pPr>
              <w:spacing w:line="276" w:lineRule="auto"/>
            </w:pPr>
          </w:p>
        </w:tc>
        <w:tc>
          <w:tcPr>
            <w:tcW w:w="956" w:type="dxa"/>
          </w:tcPr>
          <w:p w14:paraId="364572AB" w14:textId="6722E8A7" w:rsidR="00C6292B" w:rsidRPr="00BF3515" w:rsidRDefault="00C21CE5" w:rsidP="00170BDE">
            <w:pPr>
              <w:spacing w:line="276" w:lineRule="auto"/>
            </w:pPr>
            <w:r>
              <w:t>4.5.11</w:t>
            </w:r>
          </w:p>
        </w:tc>
        <w:tc>
          <w:tcPr>
            <w:tcW w:w="2388" w:type="dxa"/>
          </w:tcPr>
          <w:p w14:paraId="214CCAF0" w14:textId="1653603B" w:rsidR="00C6292B" w:rsidRPr="00BF3515" w:rsidRDefault="0098155B" w:rsidP="00170BDE">
            <w:pPr>
              <w:spacing w:line="276" w:lineRule="auto"/>
            </w:pPr>
            <w:r>
              <w:t>Auswählen</w:t>
            </w:r>
            <w:r w:rsidR="002964E0">
              <w:t xml:space="preserve"> des Textfeldes "City"</w:t>
            </w:r>
          </w:p>
        </w:tc>
        <w:tc>
          <w:tcPr>
            <w:tcW w:w="3003" w:type="dxa"/>
          </w:tcPr>
          <w:p w14:paraId="1A12113D" w14:textId="565AFA17" w:rsidR="00C6292B" w:rsidRPr="00BF3515" w:rsidRDefault="002964E0" w:rsidP="00170BDE">
            <w:pPr>
              <w:spacing w:line="276" w:lineRule="auto"/>
            </w:pPr>
            <w:r>
              <w:t>Cursor erscheint im Textfeld "</w:t>
            </w:r>
            <w:r w:rsidR="008219EF">
              <w:t>City</w:t>
            </w:r>
            <w:r>
              <w:t xml:space="preserve">" </w:t>
            </w:r>
          </w:p>
        </w:tc>
        <w:tc>
          <w:tcPr>
            <w:tcW w:w="539" w:type="dxa"/>
          </w:tcPr>
          <w:p w14:paraId="422BFF8A" w14:textId="77777777" w:rsidR="00C6292B" w:rsidRPr="00BF3515" w:rsidRDefault="00C6292B">
            <w:r>
              <w:rPr>
                <w:sz w:val="32"/>
                <w:szCs w:val="32"/>
              </w:rPr>
              <w:t>X</w:t>
            </w:r>
          </w:p>
        </w:tc>
      </w:tr>
      <w:tr w:rsidR="00E748C9" w14:paraId="2B5C33F2" w14:textId="77777777" w:rsidTr="006658E9">
        <w:tc>
          <w:tcPr>
            <w:tcW w:w="572" w:type="dxa"/>
          </w:tcPr>
          <w:p w14:paraId="526F63BA" w14:textId="77777777" w:rsidR="00CB4EB5" w:rsidRPr="00BF3515" w:rsidRDefault="00CB4EB5" w:rsidP="00170BDE">
            <w:pPr>
              <w:spacing w:line="276" w:lineRule="auto"/>
            </w:pPr>
          </w:p>
        </w:tc>
        <w:tc>
          <w:tcPr>
            <w:tcW w:w="2318" w:type="dxa"/>
          </w:tcPr>
          <w:p w14:paraId="1651A89F" w14:textId="77777777" w:rsidR="00CB4EB5" w:rsidRPr="00BF3515" w:rsidRDefault="00CB4EB5" w:rsidP="00170BDE">
            <w:pPr>
              <w:spacing w:line="276" w:lineRule="auto"/>
            </w:pPr>
          </w:p>
        </w:tc>
        <w:tc>
          <w:tcPr>
            <w:tcW w:w="956" w:type="dxa"/>
          </w:tcPr>
          <w:p w14:paraId="55BE8B44" w14:textId="149D2921" w:rsidR="00CB4EB5" w:rsidRDefault="00C21CE5" w:rsidP="00170BDE">
            <w:pPr>
              <w:spacing w:line="276" w:lineRule="auto"/>
            </w:pPr>
            <w:r>
              <w:t>4.5.12</w:t>
            </w:r>
          </w:p>
        </w:tc>
        <w:tc>
          <w:tcPr>
            <w:tcW w:w="2388" w:type="dxa"/>
          </w:tcPr>
          <w:p w14:paraId="09F18FB1" w14:textId="530DC506" w:rsidR="00CB4EB5" w:rsidRDefault="002964E0" w:rsidP="00170BDE">
            <w:pPr>
              <w:spacing w:line="276" w:lineRule="auto"/>
            </w:pPr>
            <w:r>
              <w:t>Eintrag im Textfeld "</w:t>
            </w:r>
            <w:r w:rsidR="002D765A">
              <w:t>City</w:t>
            </w:r>
            <w:r>
              <w:t>"</w:t>
            </w:r>
          </w:p>
        </w:tc>
        <w:tc>
          <w:tcPr>
            <w:tcW w:w="3003" w:type="dxa"/>
          </w:tcPr>
          <w:p w14:paraId="13222091" w14:textId="28B4731D" w:rsidR="00CB4EB5" w:rsidRDefault="002964E0" w:rsidP="00170BDE">
            <w:pPr>
              <w:spacing w:line="276" w:lineRule="auto"/>
            </w:pPr>
            <w:r>
              <w:t>Eigegebener Inhalt wird im Textfeld "</w:t>
            </w:r>
            <w:r w:rsidR="002D765A">
              <w:t>City</w:t>
            </w:r>
            <w:r>
              <w:t>" angezeigt</w:t>
            </w:r>
          </w:p>
        </w:tc>
        <w:tc>
          <w:tcPr>
            <w:tcW w:w="539" w:type="dxa"/>
          </w:tcPr>
          <w:p w14:paraId="1F48150C" w14:textId="686B8795" w:rsidR="00CB4EB5" w:rsidRDefault="00FF6091">
            <w:pPr>
              <w:rPr>
                <w:sz w:val="32"/>
                <w:szCs w:val="32"/>
              </w:rPr>
            </w:pPr>
            <w:r>
              <w:rPr>
                <w:sz w:val="32"/>
                <w:szCs w:val="32"/>
              </w:rPr>
              <w:t>X</w:t>
            </w:r>
          </w:p>
        </w:tc>
      </w:tr>
      <w:tr w:rsidR="002D765A" w14:paraId="0C3A1F50" w14:textId="77777777" w:rsidTr="006658E9">
        <w:tc>
          <w:tcPr>
            <w:tcW w:w="572" w:type="dxa"/>
          </w:tcPr>
          <w:p w14:paraId="47738A00" w14:textId="77777777" w:rsidR="002D765A" w:rsidRPr="00BF3515" w:rsidRDefault="002D765A" w:rsidP="002D765A">
            <w:pPr>
              <w:spacing w:line="276" w:lineRule="auto"/>
            </w:pPr>
          </w:p>
        </w:tc>
        <w:tc>
          <w:tcPr>
            <w:tcW w:w="2318" w:type="dxa"/>
          </w:tcPr>
          <w:p w14:paraId="3681F46C" w14:textId="77777777" w:rsidR="002D765A" w:rsidRPr="00BF3515" w:rsidRDefault="002D765A" w:rsidP="002D765A">
            <w:pPr>
              <w:spacing w:line="276" w:lineRule="auto"/>
            </w:pPr>
          </w:p>
        </w:tc>
        <w:tc>
          <w:tcPr>
            <w:tcW w:w="956" w:type="dxa"/>
          </w:tcPr>
          <w:p w14:paraId="328AA595" w14:textId="64A39A43" w:rsidR="002D765A" w:rsidRDefault="00C21CE5" w:rsidP="002D765A">
            <w:pPr>
              <w:spacing w:line="276" w:lineRule="auto"/>
            </w:pPr>
            <w:r>
              <w:t>4.5.13</w:t>
            </w:r>
          </w:p>
        </w:tc>
        <w:tc>
          <w:tcPr>
            <w:tcW w:w="2388" w:type="dxa"/>
          </w:tcPr>
          <w:p w14:paraId="0BFF1083" w14:textId="2FAC0A82" w:rsidR="002D765A" w:rsidRDefault="0098155B" w:rsidP="002D765A">
            <w:pPr>
              <w:spacing w:line="276" w:lineRule="auto"/>
            </w:pPr>
            <w:r>
              <w:t>Auswählen</w:t>
            </w:r>
            <w:r w:rsidR="002D765A">
              <w:t xml:space="preserve"> des Textfeldes "Country"</w:t>
            </w:r>
          </w:p>
        </w:tc>
        <w:tc>
          <w:tcPr>
            <w:tcW w:w="3003" w:type="dxa"/>
          </w:tcPr>
          <w:p w14:paraId="53291ABA" w14:textId="0E93A2C7" w:rsidR="002D765A" w:rsidRDefault="002D765A" w:rsidP="002D765A">
            <w:pPr>
              <w:spacing w:line="276" w:lineRule="auto"/>
            </w:pPr>
            <w:r>
              <w:t xml:space="preserve">Cursor erscheint im Textfeld "Country" </w:t>
            </w:r>
          </w:p>
        </w:tc>
        <w:tc>
          <w:tcPr>
            <w:tcW w:w="539" w:type="dxa"/>
          </w:tcPr>
          <w:p w14:paraId="6AF320B1" w14:textId="31B9007A" w:rsidR="002D765A" w:rsidRDefault="006658E9" w:rsidP="002D765A">
            <w:pPr>
              <w:rPr>
                <w:sz w:val="32"/>
                <w:szCs w:val="32"/>
              </w:rPr>
            </w:pPr>
            <w:r w:rsidRPr="00E74C0B">
              <w:rPr>
                <w:sz w:val="32"/>
                <w:szCs w:val="32"/>
              </w:rPr>
              <w:t>X</w:t>
            </w:r>
          </w:p>
        </w:tc>
      </w:tr>
      <w:tr w:rsidR="00110727" w14:paraId="123C1B68" w14:textId="77777777" w:rsidTr="006658E9">
        <w:tc>
          <w:tcPr>
            <w:tcW w:w="572" w:type="dxa"/>
          </w:tcPr>
          <w:p w14:paraId="23B9674B" w14:textId="52A7FD0E" w:rsidR="00C6292B" w:rsidRPr="00BF3515" w:rsidRDefault="00C6292B" w:rsidP="00170BDE">
            <w:pPr>
              <w:spacing w:line="276" w:lineRule="auto"/>
            </w:pPr>
          </w:p>
        </w:tc>
        <w:tc>
          <w:tcPr>
            <w:tcW w:w="2318" w:type="dxa"/>
          </w:tcPr>
          <w:p w14:paraId="1ABC5D00" w14:textId="38040E90" w:rsidR="00C6292B" w:rsidRPr="00BF3515" w:rsidRDefault="00C6292B" w:rsidP="00170BDE">
            <w:pPr>
              <w:spacing w:line="276" w:lineRule="auto"/>
            </w:pPr>
          </w:p>
        </w:tc>
        <w:tc>
          <w:tcPr>
            <w:tcW w:w="956" w:type="dxa"/>
          </w:tcPr>
          <w:p w14:paraId="474877AE" w14:textId="55E4B60A" w:rsidR="00C6292B" w:rsidRPr="00BF3515" w:rsidRDefault="00C21CE5" w:rsidP="00170BDE">
            <w:pPr>
              <w:spacing w:line="276" w:lineRule="auto"/>
            </w:pPr>
            <w:r>
              <w:t>4.5.14</w:t>
            </w:r>
          </w:p>
        </w:tc>
        <w:tc>
          <w:tcPr>
            <w:tcW w:w="2388" w:type="dxa"/>
          </w:tcPr>
          <w:p w14:paraId="42242E45" w14:textId="1C1133CB" w:rsidR="00C6292B" w:rsidRPr="00BF3515" w:rsidRDefault="002D765A" w:rsidP="00170BDE">
            <w:pPr>
              <w:spacing w:line="276" w:lineRule="auto"/>
            </w:pPr>
            <w:r>
              <w:t>Eintrag im Textfeld "Country"</w:t>
            </w:r>
          </w:p>
        </w:tc>
        <w:tc>
          <w:tcPr>
            <w:tcW w:w="3003" w:type="dxa"/>
          </w:tcPr>
          <w:p w14:paraId="5950ED01" w14:textId="5E91189E" w:rsidR="00C6292B" w:rsidRPr="00BF3515" w:rsidRDefault="002D765A" w:rsidP="00170BDE">
            <w:pPr>
              <w:spacing w:line="276" w:lineRule="auto"/>
            </w:pPr>
            <w:r>
              <w:t>Eigegebener Inhalt wird im Textfeld "Country" angezeigt</w:t>
            </w:r>
          </w:p>
        </w:tc>
        <w:tc>
          <w:tcPr>
            <w:tcW w:w="539" w:type="dxa"/>
          </w:tcPr>
          <w:p w14:paraId="10A12CB0" w14:textId="77777777" w:rsidR="00C6292B" w:rsidRPr="00BF3515" w:rsidRDefault="00C6292B">
            <w:r>
              <w:rPr>
                <w:sz w:val="32"/>
                <w:szCs w:val="32"/>
              </w:rPr>
              <w:t>X</w:t>
            </w:r>
          </w:p>
        </w:tc>
      </w:tr>
      <w:tr w:rsidR="009B2943" w14:paraId="58F1DE7A" w14:textId="77777777" w:rsidTr="006658E9">
        <w:tc>
          <w:tcPr>
            <w:tcW w:w="572" w:type="dxa"/>
          </w:tcPr>
          <w:p w14:paraId="3F85B95B" w14:textId="77777777" w:rsidR="009B2943" w:rsidRPr="00BF3515" w:rsidRDefault="009B2943" w:rsidP="006F27B9">
            <w:pPr>
              <w:spacing w:line="276" w:lineRule="auto"/>
            </w:pPr>
          </w:p>
        </w:tc>
        <w:tc>
          <w:tcPr>
            <w:tcW w:w="2318" w:type="dxa"/>
          </w:tcPr>
          <w:p w14:paraId="0824A251" w14:textId="77777777" w:rsidR="009B2943" w:rsidRPr="00BF3515" w:rsidRDefault="009B2943" w:rsidP="006F27B9">
            <w:pPr>
              <w:spacing w:line="276" w:lineRule="auto"/>
            </w:pPr>
          </w:p>
        </w:tc>
        <w:tc>
          <w:tcPr>
            <w:tcW w:w="956" w:type="dxa"/>
          </w:tcPr>
          <w:p w14:paraId="0073B121" w14:textId="5800DB70" w:rsidR="009B2943" w:rsidRDefault="00DC0D74" w:rsidP="006F27B9">
            <w:pPr>
              <w:spacing w:line="276" w:lineRule="auto"/>
            </w:pPr>
            <w:r>
              <w:t>4.5.15</w:t>
            </w:r>
          </w:p>
        </w:tc>
        <w:tc>
          <w:tcPr>
            <w:tcW w:w="2388" w:type="dxa"/>
          </w:tcPr>
          <w:p w14:paraId="715EFF33" w14:textId="7DD74801" w:rsidR="009B2943" w:rsidRDefault="009557B5" w:rsidP="006F27B9">
            <w:pPr>
              <w:spacing w:line="276" w:lineRule="auto"/>
            </w:pPr>
            <w:r>
              <w:t>Auswählen des Textfeldes "Lat"</w:t>
            </w:r>
          </w:p>
        </w:tc>
        <w:tc>
          <w:tcPr>
            <w:tcW w:w="3003" w:type="dxa"/>
          </w:tcPr>
          <w:p w14:paraId="64713AEB" w14:textId="1CFBDEA3" w:rsidR="009B2943" w:rsidRDefault="009557B5" w:rsidP="006F27B9">
            <w:pPr>
              <w:spacing w:line="276" w:lineRule="auto"/>
            </w:pPr>
            <w:r>
              <w:t>Cursor erscheint im Textfeld "Lat"</w:t>
            </w:r>
          </w:p>
        </w:tc>
        <w:tc>
          <w:tcPr>
            <w:tcW w:w="539" w:type="dxa"/>
          </w:tcPr>
          <w:p w14:paraId="66EE2442" w14:textId="722E013D" w:rsidR="009B2943" w:rsidRDefault="006658E9" w:rsidP="006F27B9">
            <w:pPr>
              <w:rPr>
                <w:sz w:val="32"/>
                <w:szCs w:val="32"/>
              </w:rPr>
            </w:pPr>
            <w:r w:rsidRPr="00E74C0B">
              <w:rPr>
                <w:sz w:val="32"/>
                <w:szCs w:val="32"/>
              </w:rPr>
              <w:t>X</w:t>
            </w:r>
          </w:p>
        </w:tc>
      </w:tr>
      <w:tr w:rsidR="009557B5" w14:paraId="05704395" w14:textId="77777777" w:rsidTr="006658E9">
        <w:tc>
          <w:tcPr>
            <w:tcW w:w="572" w:type="dxa"/>
          </w:tcPr>
          <w:p w14:paraId="1C33945D" w14:textId="77777777" w:rsidR="009557B5" w:rsidRPr="00BF3515" w:rsidRDefault="009557B5" w:rsidP="006F27B9">
            <w:pPr>
              <w:spacing w:line="276" w:lineRule="auto"/>
            </w:pPr>
          </w:p>
        </w:tc>
        <w:tc>
          <w:tcPr>
            <w:tcW w:w="2318" w:type="dxa"/>
          </w:tcPr>
          <w:p w14:paraId="01CF7B32" w14:textId="77777777" w:rsidR="009557B5" w:rsidRPr="00BF3515" w:rsidRDefault="009557B5" w:rsidP="006F27B9">
            <w:pPr>
              <w:spacing w:line="276" w:lineRule="auto"/>
            </w:pPr>
          </w:p>
        </w:tc>
        <w:tc>
          <w:tcPr>
            <w:tcW w:w="956" w:type="dxa"/>
          </w:tcPr>
          <w:p w14:paraId="0FB5E49D" w14:textId="3DBF7F6D" w:rsidR="009557B5" w:rsidRDefault="00DC0D74" w:rsidP="006F27B9">
            <w:pPr>
              <w:spacing w:line="276" w:lineRule="auto"/>
            </w:pPr>
            <w:r>
              <w:t>4.5.16</w:t>
            </w:r>
          </w:p>
        </w:tc>
        <w:tc>
          <w:tcPr>
            <w:tcW w:w="2388" w:type="dxa"/>
          </w:tcPr>
          <w:p w14:paraId="50101E66" w14:textId="6609E858" w:rsidR="009557B5" w:rsidRDefault="002F2369" w:rsidP="006F27B9">
            <w:pPr>
              <w:spacing w:line="276" w:lineRule="auto"/>
            </w:pPr>
            <w:r>
              <w:t xml:space="preserve">Eingabe im Textfeld </w:t>
            </w:r>
            <w:r w:rsidR="002970D9">
              <w:t>"Lat"</w:t>
            </w:r>
          </w:p>
        </w:tc>
        <w:tc>
          <w:tcPr>
            <w:tcW w:w="3003" w:type="dxa"/>
          </w:tcPr>
          <w:p w14:paraId="156B04DA" w14:textId="554A9211" w:rsidR="009557B5" w:rsidRDefault="002970D9" w:rsidP="006F27B9">
            <w:pPr>
              <w:spacing w:line="276" w:lineRule="auto"/>
            </w:pPr>
            <w:r>
              <w:t>Eingegebener Inhalt erscheint im Textfeld "Lat"</w:t>
            </w:r>
          </w:p>
        </w:tc>
        <w:tc>
          <w:tcPr>
            <w:tcW w:w="539" w:type="dxa"/>
          </w:tcPr>
          <w:p w14:paraId="45A5D1D9" w14:textId="69F26975" w:rsidR="009557B5" w:rsidRDefault="006658E9" w:rsidP="006F27B9">
            <w:pPr>
              <w:rPr>
                <w:sz w:val="32"/>
                <w:szCs w:val="32"/>
              </w:rPr>
            </w:pPr>
            <w:r w:rsidRPr="00E74C0B">
              <w:rPr>
                <w:sz w:val="32"/>
                <w:szCs w:val="32"/>
              </w:rPr>
              <w:t>X</w:t>
            </w:r>
          </w:p>
        </w:tc>
      </w:tr>
      <w:tr w:rsidR="002970D9" w14:paraId="56B2094C" w14:textId="77777777" w:rsidTr="006658E9">
        <w:tc>
          <w:tcPr>
            <w:tcW w:w="572" w:type="dxa"/>
          </w:tcPr>
          <w:p w14:paraId="0F52D481" w14:textId="77777777" w:rsidR="002970D9" w:rsidRPr="00BF3515" w:rsidRDefault="002970D9" w:rsidP="006F27B9">
            <w:pPr>
              <w:spacing w:line="276" w:lineRule="auto"/>
            </w:pPr>
          </w:p>
        </w:tc>
        <w:tc>
          <w:tcPr>
            <w:tcW w:w="2318" w:type="dxa"/>
          </w:tcPr>
          <w:p w14:paraId="77AF000C" w14:textId="77777777" w:rsidR="002970D9" w:rsidRPr="00BF3515" w:rsidRDefault="002970D9" w:rsidP="006F27B9">
            <w:pPr>
              <w:spacing w:line="276" w:lineRule="auto"/>
            </w:pPr>
          </w:p>
        </w:tc>
        <w:tc>
          <w:tcPr>
            <w:tcW w:w="956" w:type="dxa"/>
          </w:tcPr>
          <w:p w14:paraId="0FA1CC7D" w14:textId="777F6F4E" w:rsidR="002970D9" w:rsidRDefault="00DC0D74" w:rsidP="006F27B9">
            <w:pPr>
              <w:spacing w:line="276" w:lineRule="auto"/>
            </w:pPr>
            <w:r>
              <w:t>4.5.17</w:t>
            </w:r>
          </w:p>
        </w:tc>
        <w:tc>
          <w:tcPr>
            <w:tcW w:w="2388" w:type="dxa"/>
          </w:tcPr>
          <w:p w14:paraId="4D2EA243" w14:textId="3B215389" w:rsidR="002970D9" w:rsidRDefault="002970D9" w:rsidP="006F27B9">
            <w:pPr>
              <w:spacing w:line="276" w:lineRule="auto"/>
            </w:pPr>
            <w:r>
              <w:t>Auswählend des Textfeldes "Long"</w:t>
            </w:r>
          </w:p>
        </w:tc>
        <w:tc>
          <w:tcPr>
            <w:tcW w:w="3003" w:type="dxa"/>
          </w:tcPr>
          <w:p w14:paraId="1113CFCA" w14:textId="7CF5A656" w:rsidR="002970D9" w:rsidRDefault="002970D9" w:rsidP="006F27B9">
            <w:pPr>
              <w:spacing w:line="276" w:lineRule="auto"/>
            </w:pPr>
            <w:r>
              <w:t>Cursor erscheint im Textfeld "Long"</w:t>
            </w:r>
          </w:p>
        </w:tc>
        <w:tc>
          <w:tcPr>
            <w:tcW w:w="539" w:type="dxa"/>
          </w:tcPr>
          <w:p w14:paraId="40173DFE" w14:textId="13C4A7B7" w:rsidR="002970D9" w:rsidRDefault="006658E9" w:rsidP="006F27B9">
            <w:pPr>
              <w:rPr>
                <w:sz w:val="32"/>
                <w:szCs w:val="32"/>
              </w:rPr>
            </w:pPr>
            <w:r w:rsidRPr="00E74C0B">
              <w:rPr>
                <w:sz w:val="32"/>
                <w:szCs w:val="32"/>
              </w:rPr>
              <w:t>X</w:t>
            </w:r>
          </w:p>
        </w:tc>
      </w:tr>
      <w:tr w:rsidR="002970D9" w14:paraId="204140F4" w14:textId="77777777" w:rsidTr="006658E9">
        <w:tc>
          <w:tcPr>
            <w:tcW w:w="572" w:type="dxa"/>
          </w:tcPr>
          <w:p w14:paraId="0531E7E7" w14:textId="77777777" w:rsidR="002970D9" w:rsidRPr="00BF3515" w:rsidRDefault="002970D9" w:rsidP="006F27B9">
            <w:pPr>
              <w:spacing w:line="276" w:lineRule="auto"/>
            </w:pPr>
          </w:p>
        </w:tc>
        <w:tc>
          <w:tcPr>
            <w:tcW w:w="2318" w:type="dxa"/>
          </w:tcPr>
          <w:p w14:paraId="669A3041" w14:textId="77777777" w:rsidR="002970D9" w:rsidRPr="00BF3515" w:rsidRDefault="002970D9" w:rsidP="006F27B9">
            <w:pPr>
              <w:spacing w:line="276" w:lineRule="auto"/>
            </w:pPr>
          </w:p>
        </w:tc>
        <w:tc>
          <w:tcPr>
            <w:tcW w:w="956" w:type="dxa"/>
          </w:tcPr>
          <w:p w14:paraId="443A2C4F" w14:textId="2BD77D74" w:rsidR="002970D9" w:rsidRDefault="00DC0D74" w:rsidP="006F27B9">
            <w:pPr>
              <w:spacing w:line="276" w:lineRule="auto"/>
            </w:pPr>
            <w:r>
              <w:t>4.5.18</w:t>
            </w:r>
          </w:p>
        </w:tc>
        <w:tc>
          <w:tcPr>
            <w:tcW w:w="2388" w:type="dxa"/>
          </w:tcPr>
          <w:p w14:paraId="06C2A32D" w14:textId="5A8DA848" w:rsidR="002970D9" w:rsidRDefault="002970D9" w:rsidP="006F27B9">
            <w:pPr>
              <w:spacing w:line="276" w:lineRule="auto"/>
            </w:pPr>
            <w:r>
              <w:t>Eingabe des Textfeldes "Long"</w:t>
            </w:r>
          </w:p>
        </w:tc>
        <w:tc>
          <w:tcPr>
            <w:tcW w:w="3003" w:type="dxa"/>
          </w:tcPr>
          <w:p w14:paraId="73FAABF8" w14:textId="0E18F8DC" w:rsidR="002970D9" w:rsidRDefault="002970D9" w:rsidP="006F27B9">
            <w:pPr>
              <w:spacing w:line="276" w:lineRule="auto"/>
            </w:pPr>
            <w:r>
              <w:t>Eingegebener Inhalt erscheint im Textfeld "Long"</w:t>
            </w:r>
          </w:p>
        </w:tc>
        <w:tc>
          <w:tcPr>
            <w:tcW w:w="539" w:type="dxa"/>
          </w:tcPr>
          <w:p w14:paraId="72A432E4" w14:textId="7A62D4C5" w:rsidR="002970D9" w:rsidRDefault="006658E9" w:rsidP="006F27B9">
            <w:pPr>
              <w:rPr>
                <w:sz w:val="32"/>
                <w:szCs w:val="32"/>
              </w:rPr>
            </w:pPr>
            <w:r w:rsidRPr="00E74C0B">
              <w:rPr>
                <w:sz w:val="32"/>
                <w:szCs w:val="32"/>
              </w:rPr>
              <w:t>X</w:t>
            </w:r>
          </w:p>
        </w:tc>
      </w:tr>
      <w:tr w:rsidR="000F421F" w14:paraId="010A8B64" w14:textId="77777777" w:rsidTr="006658E9">
        <w:tc>
          <w:tcPr>
            <w:tcW w:w="572" w:type="dxa"/>
          </w:tcPr>
          <w:p w14:paraId="0CB272C2" w14:textId="77777777" w:rsidR="000F421F" w:rsidRPr="00BF3515" w:rsidRDefault="000F421F" w:rsidP="006F27B9">
            <w:pPr>
              <w:spacing w:line="276" w:lineRule="auto"/>
            </w:pPr>
          </w:p>
        </w:tc>
        <w:tc>
          <w:tcPr>
            <w:tcW w:w="2318" w:type="dxa"/>
          </w:tcPr>
          <w:p w14:paraId="34E926AA" w14:textId="77777777" w:rsidR="000F421F" w:rsidRPr="00BF3515" w:rsidRDefault="000F421F" w:rsidP="006F27B9">
            <w:pPr>
              <w:spacing w:line="276" w:lineRule="auto"/>
            </w:pPr>
          </w:p>
        </w:tc>
        <w:tc>
          <w:tcPr>
            <w:tcW w:w="956" w:type="dxa"/>
          </w:tcPr>
          <w:p w14:paraId="6F7D0559" w14:textId="77777777" w:rsidR="000F421F" w:rsidRDefault="000F421F" w:rsidP="006F27B9">
            <w:pPr>
              <w:spacing w:line="276" w:lineRule="auto"/>
            </w:pPr>
          </w:p>
        </w:tc>
        <w:tc>
          <w:tcPr>
            <w:tcW w:w="2388" w:type="dxa"/>
          </w:tcPr>
          <w:p w14:paraId="2A430D03" w14:textId="5D0C965F" w:rsidR="000F421F" w:rsidRDefault="000F421F" w:rsidP="006F27B9">
            <w:pPr>
              <w:spacing w:line="276" w:lineRule="auto"/>
            </w:pPr>
            <w:r>
              <w:t>"Request" auswählen</w:t>
            </w:r>
          </w:p>
        </w:tc>
        <w:tc>
          <w:tcPr>
            <w:tcW w:w="3003" w:type="dxa"/>
          </w:tcPr>
          <w:p w14:paraId="6956F24C" w14:textId="54569D02" w:rsidR="000F421F" w:rsidRDefault="00DE40E5" w:rsidP="006F27B9">
            <w:pPr>
              <w:spacing w:line="276" w:lineRule="auto"/>
            </w:pPr>
            <w:r w:rsidRPr="00DE40E5">
              <w:rPr>
                <w:color w:val="FF0000"/>
              </w:rPr>
              <w:t>Fehlt</w:t>
            </w:r>
          </w:p>
        </w:tc>
        <w:tc>
          <w:tcPr>
            <w:tcW w:w="539" w:type="dxa"/>
          </w:tcPr>
          <w:p w14:paraId="479A2F04" w14:textId="3C8979BC" w:rsidR="000F421F" w:rsidRDefault="006658E9" w:rsidP="006F27B9">
            <w:pPr>
              <w:rPr>
                <w:sz w:val="32"/>
                <w:szCs w:val="32"/>
              </w:rPr>
            </w:pPr>
            <w:r w:rsidRPr="00E74C0B">
              <w:rPr>
                <w:sz w:val="32"/>
                <w:szCs w:val="32"/>
              </w:rPr>
              <w:t>X</w:t>
            </w:r>
          </w:p>
        </w:tc>
      </w:tr>
      <w:tr w:rsidR="0042795E" w14:paraId="400F2B7C" w14:textId="77777777" w:rsidTr="006658E9">
        <w:tc>
          <w:tcPr>
            <w:tcW w:w="572" w:type="dxa"/>
          </w:tcPr>
          <w:p w14:paraId="62282189" w14:textId="77777777" w:rsidR="0042795E" w:rsidRPr="00BF3515" w:rsidRDefault="0042795E" w:rsidP="006F27B9">
            <w:pPr>
              <w:spacing w:line="276" w:lineRule="auto"/>
            </w:pPr>
          </w:p>
        </w:tc>
        <w:tc>
          <w:tcPr>
            <w:tcW w:w="2318" w:type="dxa"/>
          </w:tcPr>
          <w:p w14:paraId="389B8280" w14:textId="77777777" w:rsidR="0042795E" w:rsidRPr="00BF3515" w:rsidRDefault="0042795E" w:rsidP="006F27B9">
            <w:pPr>
              <w:spacing w:line="276" w:lineRule="auto"/>
            </w:pPr>
          </w:p>
        </w:tc>
        <w:tc>
          <w:tcPr>
            <w:tcW w:w="956" w:type="dxa"/>
          </w:tcPr>
          <w:p w14:paraId="40EA3A66" w14:textId="77777777" w:rsidR="0042795E" w:rsidRDefault="0042795E" w:rsidP="006F27B9">
            <w:pPr>
              <w:spacing w:line="276" w:lineRule="auto"/>
            </w:pPr>
          </w:p>
        </w:tc>
        <w:tc>
          <w:tcPr>
            <w:tcW w:w="2388" w:type="dxa"/>
          </w:tcPr>
          <w:p w14:paraId="74CF22FC" w14:textId="197B9332" w:rsidR="0042795E" w:rsidRDefault="0042795E" w:rsidP="006F27B9">
            <w:pPr>
              <w:spacing w:line="276" w:lineRule="auto"/>
            </w:pPr>
            <w:r>
              <w:t>"Request" auswählen ohne Internetverbindung</w:t>
            </w:r>
          </w:p>
        </w:tc>
        <w:tc>
          <w:tcPr>
            <w:tcW w:w="3003" w:type="dxa"/>
          </w:tcPr>
          <w:p w14:paraId="497E05C6" w14:textId="2226E970" w:rsidR="0042795E" w:rsidRDefault="00FA1AB5" w:rsidP="006F27B9">
            <w:pPr>
              <w:spacing w:line="276" w:lineRule="auto"/>
            </w:pPr>
            <w:r>
              <w:t xml:space="preserve">Eine Fehlermeldung "Error" erscheint </w:t>
            </w:r>
          </w:p>
        </w:tc>
        <w:tc>
          <w:tcPr>
            <w:tcW w:w="539" w:type="dxa"/>
          </w:tcPr>
          <w:p w14:paraId="02B049E3" w14:textId="010FF7FE" w:rsidR="0042795E" w:rsidRDefault="006658E9" w:rsidP="006F27B9">
            <w:pPr>
              <w:rPr>
                <w:sz w:val="32"/>
                <w:szCs w:val="32"/>
              </w:rPr>
            </w:pPr>
            <w:r w:rsidRPr="00E74C0B">
              <w:rPr>
                <w:sz w:val="32"/>
                <w:szCs w:val="32"/>
              </w:rPr>
              <w:t>X</w:t>
            </w:r>
          </w:p>
        </w:tc>
      </w:tr>
      <w:tr w:rsidR="00110727" w14:paraId="7A6B3ADF" w14:textId="77777777" w:rsidTr="006658E9">
        <w:tc>
          <w:tcPr>
            <w:tcW w:w="572" w:type="dxa"/>
          </w:tcPr>
          <w:p w14:paraId="26F4127D" w14:textId="77777777" w:rsidR="00C6292B" w:rsidRPr="00BF3515" w:rsidRDefault="00C6292B" w:rsidP="00170BDE">
            <w:pPr>
              <w:spacing w:line="276" w:lineRule="auto"/>
            </w:pPr>
          </w:p>
        </w:tc>
        <w:tc>
          <w:tcPr>
            <w:tcW w:w="2318" w:type="dxa"/>
          </w:tcPr>
          <w:p w14:paraId="7C76179A" w14:textId="77777777" w:rsidR="00C6292B" w:rsidRPr="00BF3515" w:rsidRDefault="00C6292B" w:rsidP="00170BDE">
            <w:pPr>
              <w:spacing w:line="276" w:lineRule="auto"/>
            </w:pPr>
          </w:p>
        </w:tc>
        <w:tc>
          <w:tcPr>
            <w:tcW w:w="956" w:type="dxa"/>
          </w:tcPr>
          <w:p w14:paraId="5974791D" w14:textId="408B0E95" w:rsidR="00C6292B" w:rsidRPr="00BF3515" w:rsidRDefault="00C21CE5" w:rsidP="00170BDE">
            <w:pPr>
              <w:spacing w:line="276" w:lineRule="auto"/>
            </w:pPr>
            <w:r>
              <w:t>4.5.</w:t>
            </w:r>
            <w:r w:rsidR="006F27B9">
              <w:t>1</w:t>
            </w:r>
            <w:r w:rsidR="00DC0D74">
              <w:t>9</w:t>
            </w:r>
          </w:p>
        </w:tc>
        <w:tc>
          <w:tcPr>
            <w:tcW w:w="2388" w:type="dxa"/>
          </w:tcPr>
          <w:p w14:paraId="64572546" w14:textId="3936C17B" w:rsidR="00C6292B" w:rsidRPr="00BF3515" w:rsidRDefault="00F7584A" w:rsidP="00170BDE">
            <w:pPr>
              <w:spacing w:line="276" w:lineRule="auto"/>
            </w:pPr>
            <w:r>
              <w:t xml:space="preserve">Bei obig genannten </w:t>
            </w:r>
            <w:r w:rsidR="00D8705E">
              <w:t>Punkten</w:t>
            </w:r>
            <w:r w:rsidR="00FF6091">
              <w:t xml:space="preserve"> 1-1</w:t>
            </w:r>
            <w:r w:rsidR="007E35D0">
              <w:t>8</w:t>
            </w:r>
            <w:r w:rsidR="00FF6091">
              <w:t xml:space="preserve"> </w:t>
            </w:r>
            <w:r>
              <w:t>"Apply" auswählen</w:t>
            </w:r>
          </w:p>
        </w:tc>
        <w:tc>
          <w:tcPr>
            <w:tcW w:w="3003" w:type="dxa"/>
          </w:tcPr>
          <w:p w14:paraId="7E3DE32A" w14:textId="05E6FA17" w:rsidR="00C6292B" w:rsidRPr="00BF3515" w:rsidRDefault="00FF6091" w:rsidP="00170BDE">
            <w:pPr>
              <w:spacing w:line="276" w:lineRule="auto"/>
            </w:pPr>
            <w:r>
              <w:t>Änderungen werden übernommen und in Datenbank gespeichert</w:t>
            </w:r>
          </w:p>
        </w:tc>
        <w:tc>
          <w:tcPr>
            <w:tcW w:w="539" w:type="dxa"/>
          </w:tcPr>
          <w:p w14:paraId="2740C250" w14:textId="77777777" w:rsidR="00C6292B" w:rsidRPr="00BF3515" w:rsidRDefault="00C6292B">
            <w:r>
              <w:rPr>
                <w:sz w:val="32"/>
                <w:szCs w:val="32"/>
              </w:rPr>
              <w:t>X</w:t>
            </w:r>
          </w:p>
        </w:tc>
      </w:tr>
      <w:tr w:rsidR="00E748C9" w14:paraId="46A31269" w14:textId="77777777" w:rsidTr="006658E9">
        <w:tc>
          <w:tcPr>
            <w:tcW w:w="572" w:type="dxa"/>
          </w:tcPr>
          <w:p w14:paraId="585A4C57" w14:textId="77777777" w:rsidR="003702D7" w:rsidRPr="00BF3515" w:rsidRDefault="003702D7" w:rsidP="00170BDE">
            <w:pPr>
              <w:spacing w:line="276" w:lineRule="auto"/>
            </w:pPr>
          </w:p>
        </w:tc>
        <w:tc>
          <w:tcPr>
            <w:tcW w:w="2318" w:type="dxa"/>
          </w:tcPr>
          <w:p w14:paraId="1B2F7B8D" w14:textId="77777777" w:rsidR="003702D7" w:rsidRPr="00BF3515" w:rsidRDefault="003702D7" w:rsidP="00170BDE">
            <w:pPr>
              <w:spacing w:line="276" w:lineRule="auto"/>
            </w:pPr>
          </w:p>
        </w:tc>
        <w:tc>
          <w:tcPr>
            <w:tcW w:w="956" w:type="dxa"/>
          </w:tcPr>
          <w:p w14:paraId="07A390D1" w14:textId="2EFA2DDF" w:rsidR="003702D7" w:rsidRDefault="00C21CE5" w:rsidP="00170BDE">
            <w:pPr>
              <w:spacing w:line="276" w:lineRule="auto"/>
            </w:pPr>
            <w:r>
              <w:t>4.5.</w:t>
            </w:r>
            <w:r w:rsidR="00DC0D74">
              <w:t>20</w:t>
            </w:r>
          </w:p>
        </w:tc>
        <w:tc>
          <w:tcPr>
            <w:tcW w:w="2388" w:type="dxa"/>
          </w:tcPr>
          <w:p w14:paraId="28F74512" w14:textId="63647CF2" w:rsidR="003702D7" w:rsidRDefault="00564B82" w:rsidP="00170BDE">
            <w:pPr>
              <w:spacing w:line="276" w:lineRule="auto"/>
            </w:pPr>
            <w:r>
              <w:t>"</w:t>
            </w:r>
            <w:r w:rsidR="003702D7">
              <w:t>Cancel</w:t>
            </w:r>
            <w:r>
              <w:t>"</w:t>
            </w:r>
            <w:r w:rsidR="003702D7">
              <w:t xml:space="preserve"> im Kundenfenster </w:t>
            </w:r>
            <w:r>
              <w:t>auswählen</w:t>
            </w:r>
          </w:p>
        </w:tc>
        <w:tc>
          <w:tcPr>
            <w:tcW w:w="3003" w:type="dxa"/>
          </w:tcPr>
          <w:p w14:paraId="31217E49" w14:textId="68DE05DB" w:rsidR="003702D7" w:rsidRDefault="00564B82" w:rsidP="00170BDE">
            <w:pPr>
              <w:spacing w:line="276" w:lineRule="auto"/>
            </w:pPr>
            <w:r>
              <w:t xml:space="preserve">Kundenfenster wird geschlossen </w:t>
            </w:r>
          </w:p>
        </w:tc>
        <w:tc>
          <w:tcPr>
            <w:tcW w:w="539" w:type="dxa"/>
          </w:tcPr>
          <w:p w14:paraId="6CF67994" w14:textId="6F045E3B" w:rsidR="003702D7" w:rsidRDefault="006658E9" w:rsidP="00515E7D">
            <w:pPr>
              <w:rPr>
                <w:sz w:val="32"/>
                <w:szCs w:val="32"/>
              </w:rPr>
            </w:pPr>
            <w:r w:rsidRPr="00E74C0B">
              <w:rPr>
                <w:sz w:val="32"/>
                <w:szCs w:val="32"/>
              </w:rPr>
              <w:t>X</w:t>
            </w:r>
          </w:p>
        </w:tc>
      </w:tr>
      <w:tr w:rsidR="007E6531" w14:paraId="7F0D76BB" w14:textId="77777777" w:rsidTr="006658E9">
        <w:tc>
          <w:tcPr>
            <w:tcW w:w="572" w:type="dxa"/>
          </w:tcPr>
          <w:p w14:paraId="2CA8E604" w14:textId="77777777" w:rsidR="007E6531" w:rsidRPr="00BF3515" w:rsidRDefault="007E6531" w:rsidP="007E6531">
            <w:pPr>
              <w:spacing w:line="276" w:lineRule="auto"/>
            </w:pPr>
          </w:p>
        </w:tc>
        <w:tc>
          <w:tcPr>
            <w:tcW w:w="2318" w:type="dxa"/>
          </w:tcPr>
          <w:p w14:paraId="668CE1D2" w14:textId="43744186" w:rsidR="007E6531" w:rsidRPr="00BF3515" w:rsidRDefault="00D061C8" w:rsidP="007E6531">
            <w:pPr>
              <w:spacing w:line="276" w:lineRule="auto"/>
            </w:pPr>
            <w:r>
              <w:t>Client</w:t>
            </w:r>
          </w:p>
        </w:tc>
        <w:tc>
          <w:tcPr>
            <w:tcW w:w="956" w:type="dxa"/>
          </w:tcPr>
          <w:p w14:paraId="45C0223C" w14:textId="2AEB9DE5" w:rsidR="007E6531" w:rsidRDefault="007E6531" w:rsidP="007E6531">
            <w:pPr>
              <w:spacing w:line="276" w:lineRule="auto"/>
            </w:pPr>
            <w:r>
              <w:t>4.6.1</w:t>
            </w:r>
          </w:p>
        </w:tc>
        <w:tc>
          <w:tcPr>
            <w:tcW w:w="2388" w:type="dxa"/>
          </w:tcPr>
          <w:p w14:paraId="76EE35AE" w14:textId="39BB8B70" w:rsidR="007E6531" w:rsidRDefault="007E6531" w:rsidP="007E6531">
            <w:pPr>
              <w:spacing w:line="276" w:lineRule="auto"/>
            </w:pPr>
            <w:r>
              <w:t>Auswählen des Textfeldes "Name"</w:t>
            </w:r>
          </w:p>
        </w:tc>
        <w:tc>
          <w:tcPr>
            <w:tcW w:w="3003" w:type="dxa"/>
          </w:tcPr>
          <w:p w14:paraId="2B8E44E8" w14:textId="6AE1160F" w:rsidR="007E6531" w:rsidRDefault="007E6531" w:rsidP="007E6531">
            <w:pPr>
              <w:spacing w:line="276" w:lineRule="auto"/>
            </w:pPr>
            <w:r>
              <w:t xml:space="preserve">Cursor erscheint im Textfeld "Name" </w:t>
            </w:r>
          </w:p>
        </w:tc>
        <w:tc>
          <w:tcPr>
            <w:tcW w:w="539" w:type="dxa"/>
          </w:tcPr>
          <w:p w14:paraId="0BF632F4" w14:textId="159FE211" w:rsidR="007E6531" w:rsidRDefault="006658E9" w:rsidP="007E6531">
            <w:pPr>
              <w:rPr>
                <w:sz w:val="32"/>
                <w:szCs w:val="32"/>
              </w:rPr>
            </w:pPr>
            <w:r w:rsidRPr="00E74C0B">
              <w:rPr>
                <w:sz w:val="32"/>
                <w:szCs w:val="32"/>
              </w:rPr>
              <w:t>X</w:t>
            </w:r>
          </w:p>
        </w:tc>
      </w:tr>
      <w:tr w:rsidR="007E6531" w14:paraId="34680C45" w14:textId="77777777" w:rsidTr="006658E9">
        <w:tc>
          <w:tcPr>
            <w:tcW w:w="572" w:type="dxa"/>
          </w:tcPr>
          <w:p w14:paraId="7947052D" w14:textId="77777777" w:rsidR="007E6531" w:rsidRPr="00BF3515" w:rsidRDefault="007E6531" w:rsidP="007E6531">
            <w:pPr>
              <w:spacing w:line="276" w:lineRule="auto"/>
            </w:pPr>
          </w:p>
        </w:tc>
        <w:tc>
          <w:tcPr>
            <w:tcW w:w="2318" w:type="dxa"/>
          </w:tcPr>
          <w:p w14:paraId="349E9791" w14:textId="77777777" w:rsidR="007E6531" w:rsidRPr="00BF3515" w:rsidRDefault="007E6531" w:rsidP="007E6531">
            <w:pPr>
              <w:spacing w:line="276" w:lineRule="auto"/>
            </w:pPr>
          </w:p>
        </w:tc>
        <w:tc>
          <w:tcPr>
            <w:tcW w:w="956" w:type="dxa"/>
          </w:tcPr>
          <w:p w14:paraId="43297835" w14:textId="5995A7E1" w:rsidR="007E6531" w:rsidRDefault="00706BAB" w:rsidP="007E6531">
            <w:pPr>
              <w:spacing w:line="276" w:lineRule="auto"/>
            </w:pPr>
            <w:r>
              <w:t>4.6.2</w:t>
            </w:r>
          </w:p>
        </w:tc>
        <w:tc>
          <w:tcPr>
            <w:tcW w:w="2388" w:type="dxa"/>
          </w:tcPr>
          <w:p w14:paraId="28F55DA0" w14:textId="58183D80" w:rsidR="007E6531" w:rsidRDefault="007E6531" w:rsidP="007E6531">
            <w:pPr>
              <w:spacing w:line="276" w:lineRule="auto"/>
            </w:pPr>
            <w:r>
              <w:t>Eintrag im Textfeld "Name"</w:t>
            </w:r>
          </w:p>
        </w:tc>
        <w:tc>
          <w:tcPr>
            <w:tcW w:w="3003" w:type="dxa"/>
          </w:tcPr>
          <w:p w14:paraId="68158AD4" w14:textId="34FC41AD" w:rsidR="007E6531" w:rsidRDefault="007E6531" w:rsidP="007E6531">
            <w:pPr>
              <w:spacing w:line="276" w:lineRule="auto"/>
            </w:pPr>
            <w:r>
              <w:t>Eigegebener Inhalt wird im Textfeld "Name" angezeigt</w:t>
            </w:r>
          </w:p>
        </w:tc>
        <w:tc>
          <w:tcPr>
            <w:tcW w:w="539" w:type="dxa"/>
          </w:tcPr>
          <w:p w14:paraId="1D7BE0B4" w14:textId="31B0578E" w:rsidR="007E6531" w:rsidRDefault="006658E9" w:rsidP="007E6531">
            <w:pPr>
              <w:rPr>
                <w:sz w:val="32"/>
                <w:szCs w:val="32"/>
              </w:rPr>
            </w:pPr>
            <w:r w:rsidRPr="00E74C0B">
              <w:rPr>
                <w:sz w:val="32"/>
                <w:szCs w:val="32"/>
              </w:rPr>
              <w:t>X</w:t>
            </w:r>
          </w:p>
        </w:tc>
      </w:tr>
      <w:tr w:rsidR="00706BAB" w14:paraId="615CA3C8" w14:textId="77777777" w:rsidTr="006658E9">
        <w:tc>
          <w:tcPr>
            <w:tcW w:w="572" w:type="dxa"/>
          </w:tcPr>
          <w:p w14:paraId="0A673BA6" w14:textId="77777777" w:rsidR="00706BAB" w:rsidRPr="00BF3515" w:rsidRDefault="00706BAB" w:rsidP="00706BAB">
            <w:pPr>
              <w:spacing w:line="276" w:lineRule="auto"/>
            </w:pPr>
          </w:p>
        </w:tc>
        <w:tc>
          <w:tcPr>
            <w:tcW w:w="2318" w:type="dxa"/>
          </w:tcPr>
          <w:p w14:paraId="3567FAFD" w14:textId="77777777" w:rsidR="00706BAB" w:rsidRPr="00BF3515" w:rsidRDefault="00706BAB" w:rsidP="00706BAB">
            <w:pPr>
              <w:spacing w:line="276" w:lineRule="auto"/>
            </w:pPr>
          </w:p>
        </w:tc>
        <w:tc>
          <w:tcPr>
            <w:tcW w:w="956" w:type="dxa"/>
          </w:tcPr>
          <w:p w14:paraId="711491C6" w14:textId="5E4B2FD0" w:rsidR="00706BAB" w:rsidRDefault="00706BAB" w:rsidP="00706BAB">
            <w:pPr>
              <w:spacing w:line="276" w:lineRule="auto"/>
            </w:pPr>
            <w:r>
              <w:t>4.6.3</w:t>
            </w:r>
          </w:p>
        </w:tc>
        <w:tc>
          <w:tcPr>
            <w:tcW w:w="2388" w:type="dxa"/>
          </w:tcPr>
          <w:p w14:paraId="3D295F47" w14:textId="5B5083EF" w:rsidR="00706BAB" w:rsidRDefault="00706BAB" w:rsidP="00706BAB">
            <w:pPr>
              <w:spacing w:line="276" w:lineRule="auto"/>
            </w:pPr>
            <w:r>
              <w:t>Auswählen des Textfeldes "Street"</w:t>
            </w:r>
          </w:p>
        </w:tc>
        <w:tc>
          <w:tcPr>
            <w:tcW w:w="3003" w:type="dxa"/>
          </w:tcPr>
          <w:p w14:paraId="7738F47E" w14:textId="3AE24E40" w:rsidR="00706BAB" w:rsidRDefault="00706BAB" w:rsidP="00706BAB">
            <w:pPr>
              <w:spacing w:line="276" w:lineRule="auto"/>
            </w:pPr>
            <w:r>
              <w:t xml:space="preserve">Cursor erscheint im Textfeld "Street" </w:t>
            </w:r>
          </w:p>
        </w:tc>
        <w:tc>
          <w:tcPr>
            <w:tcW w:w="539" w:type="dxa"/>
          </w:tcPr>
          <w:p w14:paraId="5F086D79" w14:textId="551BB0F6" w:rsidR="00706BAB" w:rsidRDefault="006658E9" w:rsidP="00706BAB">
            <w:pPr>
              <w:rPr>
                <w:sz w:val="32"/>
                <w:szCs w:val="32"/>
              </w:rPr>
            </w:pPr>
            <w:r w:rsidRPr="00E74C0B">
              <w:rPr>
                <w:sz w:val="32"/>
                <w:szCs w:val="32"/>
              </w:rPr>
              <w:t>X</w:t>
            </w:r>
          </w:p>
        </w:tc>
      </w:tr>
      <w:tr w:rsidR="00706BAB" w14:paraId="11548C86" w14:textId="77777777" w:rsidTr="006658E9">
        <w:tc>
          <w:tcPr>
            <w:tcW w:w="572" w:type="dxa"/>
          </w:tcPr>
          <w:p w14:paraId="2BEF3A00" w14:textId="77777777" w:rsidR="00706BAB" w:rsidRPr="00BF3515" w:rsidRDefault="00706BAB" w:rsidP="00706BAB">
            <w:pPr>
              <w:spacing w:line="276" w:lineRule="auto"/>
            </w:pPr>
          </w:p>
        </w:tc>
        <w:tc>
          <w:tcPr>
            <w:tcW w:w="2318" w:type="dxa"/>
          </w:tcPr>
          <w:p w14:paraId="1390E10D" w14:textId="77777777" w:rsidR="00706BAB" w:rsidRPr="00BF3515" w:rsidRDefault="00706BAB" w:rsidP="00706BAB">
            <w:pPr>
              <w:spacing w:line="276" w:lineRule="auto"/>
            </w:pPr>
          </w:p>
        </w:tc>
        <w:tc>
          <w:tcPr>
            <w:tcW w:w="956" w:type="dxa"/>
          </w:tcPr>
          <w:p w14:paraId="38167B67" w14:textId="634EB3EF" w:rsidR="00706BAB" w:rsidRDefault="00D061C8" w:rsidP="00706BAB">
            <w:pPr>
              <w:spacing w:line="276" w:lineRule="auto"/>
            </w:pPr>
            <w:r>
              <w:t>4.6.4</w:t>
            </w:r>
          </w:p>
        </w:tc>
        <w:tc>
          <w:tcPr>
            <w:tcW w:w="2388" w:type="dxa"/>
          </w:tcPr>
          <w:p w14:paraId="5188E36D" w14:textId="16E0D2B5" w:rsidR="00706BAB" w:rsidRDefault="00706BAB" w:rsidP="00706BAB">
            <w:pPr>
              <w:spacing w:line="276" w:lineRule="auto"/>
            </w:pPr>
            <w:r>
              <w:t>Eintrag im Textfeld "Street"</w:t>
            </w:r>
          </w:p>
        </w:tc>
        <w:tc>
          <w:tcPr>
            <w:tcW w:w="3003" w:type="dxa"/>
          </w:tcPr>
          <w:p w14:paraId="0B89B19B" w14:textId="4A001AFB" w:rsidR="00706BAB" w:rsidRDefault="00706BAB" w:rsidP="00706BAB">
            <w:pPr>
              <w:spacing w:line="276" w:lineRule="auto"/>
            </w:pPr>
            <w:r>
              <w:t>Eigegebener Inhalt wird im Textfeld "Street" angezeigt</w:t>
            </w:r>
          </w:p>
        </w:tc>
        <w:tc>
          <w:tcPr>
            <w:tcW w:w="539" w:type="dxa"/>
          </w:tcPr>
          <w:p w14:paraId="3C6F3517" w14:textId="2260A70F" w:rsidR="00706BAB" w:rsidRDefault="006658E9" w:rsidP="00706BAB">
            <w:pPr>
              <w:rPr>
                <w:sz w:val="32"/>
                <w:szCs w:val="32"/>
              </w:rPr>
            </w:pPr>
            <w:r w:rsidRPr="00E74C0B">
              <w:rPr>
                <w:sz w:val="32"/>
                <w:szCs w:val="32"/>
              </w:rPr>
              <w:t>X</w:t>
            </w:r>
          </w:p>
        </w:tc>
      </w:tr>
      <w:tr w:rsidR="00706BAB" w14:paraId="4A6F850B" w14:textId="77777777" w:rsidTr="006658E9">
        <w:tc>
          <w:tcPr>
            <w:tcW w:w="572" w:type="dxa"/>
          </w:tcPr>
          <w:p w14:paraId="51A5B6B0" w14:textId="77777777" w:rsidR="00706BAB" w:rsidRPr="00BF3515" w:rsidRDefault="00706BAB" w:rsidP="00706BAB">
            <w:pPr>
              <w:spacing w:line="276" w:lineRule="auto"/>
            </w:pPr>
          </w:p>
        </w:tc>
        <w:tc>
          <w:tcPr>
            <w:tcW w:w="2318" w:type="dxa"/>
          </w:tcPr>
          <w:p w14:paraId="5D5E5587" w14:textId="77777777" w:rsidR="00706BAB" w:rsidRPr="00BF3515" w:rsidRDefault="00706BAB" w:rsidP="00706BAB">
            <w:pPr>
              <w:spacing w:line="276" w:lineRule="auto"/>
            </w:pPr>
          </w:p>
        </w:tc>
        <w:tc>
          <w:tcPr>
            <w:tcW w:w="956" w:type="dxa"/>
          </w:tcPr>
          <w:p w14:paraId="070402D9" w14:textId="12DC911D" w:rsidR="00706BAB" w:rsidRDefault="00D061C8" w:rsidP="00706BAB">
            <w:pPr>
              <w:spacing w:line="276" w:lineRule="auto"/>
            </w:pPr>
            <w:r>
              <w:t>4.6.5</w:t>
            </w:r>
          </w:p>
        </w:tc>
        <w:tc>
          <w:tcPr>
            <w:tcW w:w="2388" w:type="dxa"/>
          </w:tcPr>
          <w:p w14:paraId="3FEDFA66" w14:textId="2A921285" w:rsidR="00706BAB" w:rsidRDefault="00706BAB" w:rsidP="00706BAB">
            <w:pPr>
              <w:spacing w:line="276" w:lineRule="auto"/>
            </w:pPr>
            <w:r>
              <w:t>Auswählen des Textfeldes "Addition"</w:t>
            </w:r>
          </w:p>
        </w:tc>
        <w:tc>
          <w:tcPr>
            <w:tcW w:w="3003" w:type="dxa"/>
          </w:tcPr>
          <w:p w14:paraId="27AC0468" w14:textId="40DD329C" w:rsidR="00706BAB" w:rsidRDefault="00706BAB" w:rsidP="00706BAB">
            <w:pPr>
              <w:spacing w:line="276" w:lineRule="auto"/>
            </w:pPr>
            <w:r>
              <w:t xml:space="preserve">Cursor erscheint im Textfeld "Addition" </w:t>
            </w:r>
          </w:p>
        </w:tc>
        <w:tc>
          <w:tcPr>
            <w:tcW w:w="539" w:type="dxa"/>
          </w:tcPr>
          <w:p w14:paraId="0D31CC19" w14:textId="70F5AE2F" w:rsidR="00706BAB" w:rsidRDefault="006658E9" w:rsidP="00706BAB">
            <w:pPr>
              <w:rPr>
                <w:sz w:val="32"/>
                <w:szCs w:val="32"/>
              </w:rPr>
            </w:pPr>
            <w:r w:rsidRPr="00E74C0B">
              <w:rPr>
                <w:sz w:val="32"/>
                <w:szCs w:val="32"/>
              </w:rPr>
              <w:t>X</w:t>
            </w:r>
          </w:p>
        </w:tc>
      </w:tr>
      <w:tr w:rsidR="006167F2" w14:paraId="31DDADAB" w14:textId="77777777" w:rsidTr="006658E9">
        <w:tc>
          <w:tcPr>
            <w:tcW w:w="572" w:type="dxa"/>
          </w:tcPr>
          <w:p w14:paraId="1CF7AC19" w14:textId="77777777" w:rsidR="006167F2" w:rsidRPr="00BF3515" w:rsidRDefault="006167F2" w:rsidP="006167F2">
            <w:pPr>
              <w:spacing w:line="276" w:lineRule="auto"/>
            </w:pPr>
          </w:p>
        </w:tc>
        <w:tc>
          <w:tcPr>
            <w:tcW w:w="2318" w:type="dxa"/>
          </w:tcPr>
          <w:p w14:paraId="6491EBEF" w14:textId="77777777" w:rsidR="006167F2" w:rsidRPr="00BF3515" w:rsidRDefault="006167F2" w:rsidP="006167F2">
            <w:pPr>
              <w:spacing w:line="276" w:lineRule="auto"/>
            </w:pPr>
          </w:p>
        </w:tc>
        <w:tc>
          <w:tcPr>
            <w:tcW w:w="956" w:type="dxa"/>
          </w:tcPr>
          <w:p w14:paraId="4D151A26" w14:textId="013B53F3" w:rsidR="006167F2" w:rsidRDefault="00D061C8" w:rsidP="006167F2">
            <w:pPr>
              <w:spacing w:line="276" w:lineRule="auto"/>
            </w:pPr>
            <w:r>
              <w:t>4.6.7</w:t>
            </w:r>
          </w:p>
        </w:tc>
        <w:tc>
          <w:tcPr>
            <w:tcW w:w="2388" w:type="dxa"/>
          </w:tcPr>
          <w:p w14:paraId="3D98F3FA" w14:textId="33931D68" w:rsidR="006167F2" w:rsidRDefault="006167F2" w:rsidP="006167F2">
            <w:pPr>
              <w:spacing w:line="276" w:lineRule="auto"/>
            </w:pPr>
            <w:r>
              <w:t>Eintrag im Textfeld "Addition"</w:t>
            </w:r>
          </w:p>
        </w:tc>
        <w:tc>
          <w:tcPr>
            <w:tcW w:w="3003" w:type="dxa"/>
          </w:tcPr>
          <w:p w14:paraId="2FD4A54C" w14:textId="2DDBDF72" w:rsidR="006167F2" w:rsidRDefault="006167F2" w:rsidP="006167F2">
            <w:pPr>
              <w:spacing w:line="276" w:lineRule="auto"/>
            </w:pPr>
            <w:r>
              <w:t>Eigegebener Inhalt wird im Textfeld "Addition" angezeigt</w:t>
            </w:r>
          </w:p>
        </w:tc>
        <w:tc>
          <w:tcPr>
            <w:tcW w:w="539" w:type="dxa"/>
          </w:tcPr>
          <w:p w14:paraId="0BD62888" w14:textId="1C2822B5" w:rsidR="006167F2" w:rsidRDefault="006658E9" w:rsidP="006167F2">
            <w:pPr>
              <w:rPr>
                <w:sz w:val="32"/>
                <w:szCs w:val="32"/>
              </w:rPr>
            </w:pPr>
            <w:r w:rsidRPr="00E74C0B">
              <w:rPr>
                <w:sz w:val="32"/>
                <w:szCs w:val="32"/>
              </w:rPr>
              <w:t>X</w:t>
            </w:r>
          </w:p>
        </w:tc>
      </w:tr>
      <w:tr w:rsidR="00F448DC" w14:paraId="4BBAD922" w14:textId="77777777" w:rsidTr="006658E9">
        <w:tc>
          <w:tcPr>
            <w:tcW w:w="572" w:type="dxa"/>
          </w:tcPr>
          <w:p w14:paraId="35A71D00" w14:textId="77777777" w:rsidR="00F448DC" w:rsidRPr="00BF3515" w:rsidRDefault="00F448DC" w:rsidP="00F448DC">
            <w:pPr>
              <w:spacing w:line="276" w:lineRule="auto"/>
            </w:pPr>
          </w:p>
        </w:tc>
        <w:tc>
          <w:tcPr>
            <w:tcW w:w="2318" w:type="dxa"/>
          </w:tcPr>
          <w:p w14:paraId="67106C34" w14:textId="77777777" w:rsidR="00F448DC" w:rsidRPr="00BF3515" w:rsidRDefault="00F448DC" w:rsidP="00F448DC">
            <w:pPr>
              <w:spacing w:line="276" w:lineRule="auto"/>
            </w:pPr>
          </w:p>
        </w:tc>
        <w:tc>
          <w:tcPr>
            <w:tcW w:w="956" w:type="dxa"/>
          </w:tcPr>
          <w:p w14:paraId="7C13F39C" w14:textId="03CF5681" w:rsidR="00F448DC" w:rsidRDefault="00D061C8" w:rsidP="00F448DC">
            <w:pPr>
              <w:spacing w:line="276" w:lineRule="auto"/>
            </w:pPr>
            <w:r>
              <w:t>4.6.8</w:t>
            </w:r>
          </w:p>
        </w:tc>
        <w:tc>
          <w:tcPr>
            <w:tcW w:w="2388" w:type="dxa"/>
          </w:tcPr>
          <w:p w14:paraId="24759704" w14:textId="150E520B" w:rsidR="00F448DC" w:rsidRDefault="00F448DC" w:rsidP="00F448DC">
            <w:pPr>
              <w:spacing w:line="276" w:lineRule="auto"/>
            </w:pPr>
            <w:r>
              <w:t>Auswählen des Textfeldes "ZIP"</w:t>
            </w:r>
          </w:p>
        </w:tc>
        <w:tc>
          <w:tcPr>
            <w:tcW w:w="3003" w:type="dxa"/>
          </w:tcPr>
          <w:p w14:paraId="4E2F4B4B" w14:textId="616E3B72" w:rsidR="00F448DC" w:rsidRDefault="00F448DC" w:rsidP="00F448DC">
            <w:pPr>
              <w:spacing w:line="276" w:lineRule="auto"/>
            </w:pPr>
            <w:r>
              <w:t xml:space="preserve">Cursor erscheint im Textfeld "ZIP" </w:t>
            </w:r>
          </w:p>
        </w:tc>
        <w:tc>
          <w:tcPr>
            <w:tcW w:w="539" w:type="dxa"/>
          </w:tcPr>
          <w:p w14:paraId="07686A18" w14:textId="4AC8474E" w:rsidR="00F448DC" w:rsidRDefault="006658E9" w:rsidP="00F448DC">
            <w:pPr>
              <w:rPr>
                <w:sz w:val="32"/>
                <w:szCs w:val="32"/>
              </w:rPr>
            </w:pPr>
            <w:r w:rsidRPr="00E74C0B">
              <w:rPr>
                <w:sz w:val="32"/>
                <w:szCs w:val="32"/>
              </w:rPr>
              <w:t>X</w:t>
            </w:r>
          </w:p>
        </w:tc>
      </w:tr>
      <w:tr w:rsidR="00F448DC" w14:paraId="450827CF" w14:textId="77777777" w:rsidTr="006658E9">
        <w:tc>
          <w:tcPr>
            <w:tcW w:w="572" w:type="dxa"/>
          </w:tcPr>
          <w:p w14:paraId="78283CE0" w14:textId="77777777" w:rsidR="00F448DC" w:rsidRPr="00BF3515" w:rsidRDefault="00F448DC" w:rsidP="00F448DC">
            <w:pPr>
              <w:spacing w:line="276" w:lineRule="auto"/>
            </w:pPr>
          </w:p>
        </w:tc>
        <w:tc>
          <w:tcPr>
            <w:tcW w:w="2318" w:type="dxa"/>
          </w:tcPr>
          <w:p w14:paraId="3AB44CB8" w14:textId="77777777" w:rsidR="00F448DC" w:rsidRPr="00BF3515" w:rsidRDefault="00F448DC" w:rsidP="00F448DC">
            <w:pPr>
              <w:spacing w:line="276" w:lineRule="auto"/>
            </w:pPr>
          </w:p>
        </w:tc>
        <w:tc>
          <w:tcPr>
            <w:tcW w:w="956" w:type="dxa"/>
          </w:tcPr>
          <w:p w14:paraId="31F005B0" w14:textId="6B8951EC" w:rsidR="00F448DC" w:rsidRDefault="00D061C8" w:rsidP="00F448DC">
            <w:pPr>
              <w:spacing w:line="276" w:lineRule="auto"/>
            </w:pPr>
            <w:r>
              <w:t>4.6.9</w:t>
            </w:r>
          </w:p>
        </w:tc>
        <w:tc>
          <w:tcPr>
            <w:tcW w:w="2388" w:type="dxa"/>
          </w:tcPr>
          <w:p w14:paraId="6016F86B" w14:textId="5CEB813E" w:rsidR="00F448DC" w:rsidRDefault="00F448DC" w:rsidP="00F448DC">
            <w:pPr>
              <w:spacing w:line="276" w:lineRule="auto"/>
            </w:pPr>
            <w:r>
              <w:t>Eintrag im Textfeld "ZIP"</w:t>
            </w:r>
          </w:p>
        </w:tc>
        <w:tc>
          <w:tcPr>
            <w:tcW w:w="3003" w:type="dxa"/>
          </w:tcPr>
          <w:p w14:paraId="6C4505A6" w14:textId="51CA18E4" w:rsidR="00F448DC" w:rsidRDefault="00F448DC" w:rsidP="00F448DC">
            <w:pPr>
              <w:spacing w:line="276" w:lineRule="auto"/>
            </w:pPr>
            <w:r>
              <w:t>Eigegebener Inhalt wird im Textfeld "ZIP" angezeigt</w:t>
            </w:r>
          </w:p>
        </w:tc>
        <w:tc>
          <w:tcPr>
            <w:tcW w:w="539" w:type="dxa"/>
          </w:tcPr>
          <w:p w14:paraId="2EF696E9" w14:textId="0064551B" w:rsidR="00F448DC" w:rsidRDefault="006658E9" w:rsidP="00F448DC">
            <w:pPr>
              <w:rPr>
                <w:sz w:val="32"/>
                <w:szCs w:val="32"/>
              </w:rPr>
            </w:pPr>
            <w:r w:rsidRPr="00E74C0B">
              <w:rPr>
                <w:sz w:val="32"/>
                <w:szCs w:val="32"/>
              </w:rPr>
              <w:t>X</w:t>
            </w:r>
          </w:p>
        </w:tc>
      </w:tr>
      <w:tr w:rsidR="00F448DC" w14:paraId="01AAB416" w14:textId="77777777" w:rsidTr="006658E9">
        <w:tc>
          <w:tcPr>
            <w:tcW w:w="572" w:type="dxa"/>
          </w:tcPr>
          <w:p w14:paraId="3A4A669B" w14:textId="77777777" w:rsidR="00F448DC" w:rsidRPr="00BF3515" w:rsidRDefault="00F448DC" w:rsidP="00F448DC">
            <w:pPr>
              <w:spacing w:line="276" w:lineRule="auto"/>
            </w:pPr>
          </w:p>
        </w:tc>
        <w:tc>
          <w:tcPr>
            <w:tcW w:w="2318" w:type="dxa"/>
          </w:tcPr>
          <w:p w14:paraId="534F2A3D" w14:textId="77777777" w:rsidR="00F448DC" w:rsidRPr="00BF3515" w:rsidRDefault="00F448DC" w:rsidP="00F448DC">
            <w:pPr>
              <w:spacing w:line="276" w:lineRule="auto"/>
            </w:pPr>
          </w:p>
        </w:tc>
        <w:tc>
          <w:tcPr>
            <w:tcW w:w="956" w:type="dxa"/>
          </w:tcPr>
          <w:p w14:paraId="1F144F83" w14:textId="51FF76FB" w:rsidR="00F448DC" w:rsidRDefault="00D061C8" w:rsidP="00F448DC">
            <w:pPr>
              <w:spacing w:line="276" w:lineRule="auto"/>
            </w:pPr>
            <w:r>
              <w:t>4.6.10</w:t>
            </w:r>
          </w:p>
        </w:tc>
        <w:tc>
          <w:tcPr>
            <w:tcW w:w="2388" w:type="dxa"/>
          </w:tcPr>
          <w:p w14:paraId="693B16E6" w14:textId="4CB79360" w:rsidR="00F448DC" w:rsidRDefault="002657E8" w:rsidP="00F448DC">
            <w:pPr>
              <w:spacing w:line="276" w:lineRule="auto"/>
            </w:pPr>
            <w:r>
              <w:t>Auswählen des Textfeldes "Number"</w:t>
            </w:r>
          </w:p>
        </w:tc>
        <w:tc>
          <w:tcPr>
            <w:tcW w:w="3003" w:type="dxa"/>
          </w:tcPr>
          <w:p w14:paraId="1AEA6C3E" w14:textId="399D9CBF" w:rsidR="00F448DC" w:rsidRDefault="002657E8" w:rsidP="00F448DC">
            <w:pPr>
              <w:spacing w:line="276" w:lineRule="auto"/>
            </w:pPr>
            <w:r>
              <w:t xml:space="preserve">Cursor erscheint im Textfeld "Number" </w:t>
            </w:r>
          </w:p>
        </w:tc>
        <w:tc>
          <w:tcPr>
            <w:tcW w:w="539" w:type="dxa"/>
          </w:tcPr>
          <w:p w14:paraId="2E475593" w14:textId="24219127" w:rsidR="00F448DC" w:rsidRDefault="006658E9" w:rsidP="00F448DC">
            <w:pPr>
              <w:rPr>
                <w:sz w:val="32"/>
                <w:szCs w:val="32"/>
              </w:rPr>
            </w:pPr>
            <w:r w:rsidRPr="00E74C0B">
              <w:rPr>
                <w:sz w:val="32"/>
                <w:szCs w:val="32"/>
              </w:rPr>
              <w:t>X</w:t>
            </w:r>
          </w:p>
        </w:tc>
      </w:tr>
      <w:tr w:rsidR="00F448DC" w14:paraId="477EA5AD" w14:textId="77777777" w:rsidTr="006658E9">
        <w:tc>
          <w:tcPr>
            <w:tcW w:w="572" w:type="dxa"/>
          </w:tcPr>
          <w:p w14:paraId="53E01E98" w14:textId="77777777" w:rsidR="00F448DC" w:rsidRPr="00BF3515" w:rsidRDefault="00F448DC" w:rsidP="00F448DC">
            <w:pPr>
              <w:spacing w:line="276" w:lineRule="auto"/>
            </w:pPr>
          </w:p>
        </w:tc>
        <w:tc>
          <w:tcPr>
            <w:tcW w:w="2318" w:type="dxa"/>
          </w:tcPr>
          <w:p w14:paraId="58028F26" w14:textId="77777777" w:rsidR="00F448DC" w:rsidRPr="00BF3515" w:rsidRDefault="00F448DC" w:rsidP="00F448DC">
            <w:pPr>
              <w:spacing w:line="276" w:lineRule="auto"/>
            </w:pPr>
          </w:p>
        </w:tc>
        <w:tc>
          <w:tcPr>
            <w:tcW w:w="956" w:type="dxa"/>
          </w:tcPr>
          <w:p w14:paraId="753A8E27" w14:textId="7A48C505" w:rsidR="00F448DC" w:rsidRDefault="00D061C8" w:rsidP="00F448DC">
            <w:pPr>
              <w:spacing w:line="276" w:lineRule="auto"/>
            </w:pPr>
            <w:r>
              <w:t>4.6.11</w:t>
            </w:r>
          </w:p>
        </w:tc>
        <w:tc>
          <w:tcPr>
            <w:tcW w:w="2388" w:type="dxa"/>
          </w:tcPr>
          <w:p w14:paraId="626C56D7" w14:textId="6E93212D" w:rsidR="00F448DC" w:rsidRDefault="002657E8" w:rsidP="00F448DC">
            <w:pPr>
              <w:spacing w:line="276" w:lineRule="auto"/>
            </w:pPr>
            <w:r>
              <w:t>Eintrag im Textfeld "Number"</w:t>
            </w:r>
          </w:p>
        </w:tc>
        <w:tc>
          <w:tcPr>
            <w:tcW w:w="3003" w:type="dxa"/>
          </w:tcPr>
          <w:p w14:paraId="714C6CDD" w14:textId="1D6CBABA" w:rsidR="00F448DC" w:rsidRDefault="002657E8" w:rsidP="00F448DC">
            <w:pPr>
              <w:spacing w:line="276" w:lineRule="auto"/>
            </w:pPr>
            <w:r>
              <w:t>Eigegebener Inhalt wird im Textfeld "Number" angezeigt</w:t>
            </w:r>
          </w:p>
        </w:tc>
        <w:tc>
          <w:tcPr>
            <w:tcW w:w="539" w:type="dxa"/>
          </w:tcPr>
          <w:p w14:paraId="1BF956AB" w14:textId="36CA3C51" w:rsidR="00F448DC" w:rsidRDefault="006658E9" w:rsidP="00F448DC">
            <w:pPr>
              <w:rPr>
                <w:sz w:val="32"/>
                <w:szCs w:val="32"/>
              </w:rPr>
            </w:pPr>
            <w:r w:rsidRPr="00E74C0B">
              <w:rPr>
                <w:sz w:val="32"/>
                <w:szCs w:val="32"/>
              </w:rPr>
              <w:t>X</w:t>
            </w:r>
          </w:p>
        </w:tc>
      </w:tr>
      <w:tr w:rsidR="002657E8" w14:paraId="39315228" w14:textId="77777777" w:rsidTr="006658E9">
        <w:tc>
          <w:tcPr>
            <w:tcW w:w="572" w:type="dxa"/>
          </w:tcPr>
          <w:p w14:paraId="5C10E0B9" w14:textId="77777777" w:rsidR="002657E8" w:rsidRPr="00BF3515" w:rsidRDefault="002657E8" w:rsidP="002657E8">
            <w:pPr>
              <w:spacing w:line="276" w:lineRule="auto"/>
            </w:pPr>
          </w:p>
        </w:tc>
        <w:tc>
          <w:tcPr>
            <w:tcW w:w="2318" w:type="dxa"/>
          </w:tcPr>
          <w:p w14:paraId="0E8A03D5" w14:textId="77777777" w:rsidR="002657E8" w:rsidRPr="00BF3515" w:rsidRDefault="002657E8" w:rsidP="002657E8">
            <w:pPr>
              <w:spacing w:line="276" w:lineRule="auto"/>
            </w:pPr>
          </w:p>
        </w:tc>
        <w:tc>
          <w:tcPr>
            <w:tcW w:w="956" w:type="dxa"/>
          </w:tcPr>
          <w:p w14:paraId="5FC1C810" w14:textId="7F36A269" w:rsidR="002657E8" w:rsidRDefault="00D061C8" w:rsidP="002657E8">
            <w:pPr>
              <w:spacing w:line="276" w:lineRule="auto"/>
            </w:pPr>
            <w:r>
              <w:t>4.6.12</w:t>
            </w:r>
          </w:p>
        </w:tc>
        <w:tc>
          <w:tcPr>
            <w:tcW w:w="2388" w:type="dxa"/>
          </w:tcPr>
          <w:p w14:paraId="2824E4CE" w14:textId="2F1B09AD" w:rsidR="002657E8" w:rsidRDefault="00266DFC" w:rsidP="002657E8">
            <w:pPr>
              <w:spacing w:line="276" w:lineRule="auto"/>
            </w:pPr>
            <w:r>
              <w:t>Auswählen des Textfeldes "City"</w:t>
            </w:r>
          </w:p>
        </w:tc>
        <w:tc>
          <w:tcPr>
            <w:tcW w:w="3003" w:type="dxa"/>
          </w:tcPr>
          <w:p w14:paraId="2A6A8841" w14:textId="3B4EEEC4" w:rsidR="002657E8" w:rsidRDefault="00266DFC" w:rsidP="002657E8">
            <w:pPr>
              <w:spacing w:line="276" w:lineRule="auto"/>
            </w:pPr>
            <w:r>
              <w:t xml:space="preserve">Cursor erscheint im Textfeld "City" </w:t>
            </w:r>
          </w:p>
        </w:tc>
        <w:tc>
          <w:tcPr>
            <w:tcW w:w="539" w:type="dxa"/>
          </w:tcPr>
          <w:p w14:paraId="53FA0226" w14:textId="0778CBAB" w:rsidR="002657E8" w:rsidRDefault="006658E9" w:rsidP="002657E8">
            <w:pPr>
              <w:rPr>
                <w:sz w:val="32"/>
                <w:szCs w:val="32"/>
              </w:rPr>
            </w:pPr>
            <w:r w:rsidRPr="00E74C0B">
              <w:rPr>
                <w:sz w:val="32"/>
                <w:szCs w:val="32"/>
              </w:rPr>
              <w:t>X</w:t>
            </w:r>
          </w:p>
        </w:tc>
      </w:tr>
      <w:tr w:rsidR="00266DFC" w14:paraId="62BD8059" w14:textId="77777777" w:rsidTr="006658E9">
        <w:tc>
          <w:tcPr>
            <w:tcW w:w="572" w:type="dxa"/>
          </w:tcPr>
          <w:p w14:paraId="5EB2B348" w14:textId="77777777" w:rsidR="00266DFC" w:rsidRPr="00BF3515" w:rsidRDefault="00266DFC" w:rsidP="00266DFC">
            <w:pPr>
              <w:spacing w:line="276" w:lineRule="auto"/>
            </w:pPr>
          </w:p>
        </w:tc>
        <w:tc>
          <w:tcPr>
            <w:tcW w:w="2318" w:type="dxa"/>
          </w:tcPr>
          <w:p w14:paraId="0894C11A" w14:textId="77777777" w:rsidR="00266DFC" w:rsidRPr="00BF3515" w:rsidRDefault="00266DFC" w:rsidP="00266DFC">
            <w:pPr>
              <w:spacing w:line="276" w:lineRule="auto"/>
            </w:pPr>
          </w:p>
        </w:tc>
        <w:tc>
          <w:tcPr>
            <w:tcW w:w="956" w:type="dxa"/>
          </w:tcPr>
          <w:p w14:paraId="4DC0C428" w14:textId="45D31A48" w:rsidR="00266DFC" w:rsidRDefault="00D061C8" w:rsidP="00266DFC">
            <w:pPr>
              <w:spacing w:line="276" w:lineRule="auto"/>
            </w:pPr>
            <w:r>
              <w:t>4.6.13</w:t>
            </w:r>
          </w:p>
        </w:tc>
        <w:tc>
          <w:tcPr>
            <w:tcW w:w="2388" w:type="dxa"/>
          </w:tcPr>
          <w:p w14:paraId="773217D5" w14:textId="5E2AA287" w:rsidR="00266DFC" w:rsidRDefault="00266DFC" w:rsidP="00266DFC">
            <w:pPr>
              <w:spacing w:line="276" w:lineRule="auto"/>
            </w:pPr>
            <w:r>
              <w:t>Eintrag im Textfeld "City"</w:t>
            </w:r>
          </w:p>
        </w:tc>
        <w:tc>
          <w:tcPr>
            <w:tcW w:w="3003" w:type="dxa"/>
          </w:tcPr>
          <w:p w14:paraId="57C93665" w14:textId="24AA0044" w:rsidR="00266DFC" w:rsidRDefault="00266DFC" w:rsidP="00266DFC">
            <w:pPr>
              <w:spacing w:line="276" w:lineRule="auto"/>
            </w:pPr>
            <w:r>
              <w:t>Eigegebener Inhalt wird im Textfeld "City" angezeigt</w:t>
            </w:r>
          </w:p>
        </w:tc>
        <w:tc>
          <w:tcPr>
            <w:tcW w:w="539" w:type="dxa"/>
          </w:tcPr>
          <w:p w14:paraId="5D38AFCF" w14:textId="402A033D" w:rsidR="00266DFC" w:rsidRDefault="006658E9" w:rsidP="00266DFC">
            <w:pPr>
              <w:rPr>
                <w:sz w:val="32"/>
                <w:szCs w:val="32"/>
              </w:rPr>
            </w:pPr>
            <w:r w:rsidRPr="00E74C0B">
              <w:rPr>
                <w:sz w:val="32"/>
                <w:szCs w:val="32"/>
              </w:rPr>
              <w:t>X</w:t>
            </w:r>
          </w:p>
        </w:tc>
      </w:tr>
      <w:tr w:rsidR="00266DFC" w14:paraId="36BF390A" w14:textId="77777777" w:rsidTr="006658E9">
        <w:tc>
          <w:tcPr>
            <w:tcW w:w="572" w:type="dxa"/>
          </w:tcPr>
          <w:p w14:paraId="2BC096A2" w14:textId="77777777" w:rsidR="00266DFC" w:rsidRPr="00BF3515" w:rsidRDefault="00266DFC" w:rsidP="00266DFC">
            <w:pPr>
              <w:spacing w:line="276" w:lineRule="auto"/>
            </w:pPr>
          </w:p>
        </w:tc>
        <w:tc>
          <w:tcPr>
            <w:tcW w:w="2318" w:type="dxa"/>
          </w:tcPr>
          <w:p w14:paraId="165F801F" w14:textId="77777777" w:rsidR="00266DFC" w:rsidRPr="00BF3515" w:rsidRDefault="00266DFC" w:rsidP="00266DFC">
            <w:pPr>
              <w:spacing w:line="276" w:lineRule="auto"/>
            </w:pPr>
          </w:p>
        </w:tc>
        <w:tc>
          <w:tcPr>
            <w:tcW w:w="956" w:type="dxa"/>
          </w:tcPr>
          <w:p w14:paraId="68C2F2BC" w14:textId="202D45FC" w:rsidR="00266DFC" w:rsidRDefault="00D061C8" w:rsidP="00266DFC">
            <w:pPr>
              <w:spacing w:line="276" w:lineRule="auto"/>
            </w:pPr>
            <w:r>
              <w:t>4.6.14</w:t>
            </w:r>
          </w:p>
        </w:tc>
        <w:tc>
          <w:tcPr>
            <w:tcW w:w="2388" w:type="dxa"/>
          </w:tcPr>
          <w:p w14:paraId="19E70F75" w14:textId="6490793D" w:rsidR="00266DFC" w:rsidRDefault="00266DFC" w:rsidP="00266DFC">
            <w:pPr>
              <w:spacing w:line="276" w:lineRule="auto"/>
            </w:pPr>
            <w:r>
              <w:t>Auswählen des Textfeldes "Country"</w:t>
            </w:r>
          </w:p>
        </w:tc>
        <w:tc>
          <w:tcPr>
            <w:tcW w:w="3003" w:type="dxa"/>
          </w:tcPr>
          <w:p w14:paraId="5048CA54" w14:textId="1588056F" w:rsidR="00266DFC" w:rsidRDefault="00266DFC" w:rsidP="00266DFC">
            <w:pPr>
              <w:spacing w:line="276" w:lineRule="auto"/>
            </w:pPr>
            <w:r>
              <w:t xml:space="preserve">Cursor erscheint im Textfeld "Country" </w:t>
            </w:r>
          </w:p>
        </w:tc>
        <w:tc>
          <w:tcPr>
            <w:tcW w:w="539" w:type="dxa"/>
          </w:tcPr>
          <w:p w14:paraId="1386D5A8" w14:textId="26CB03C4" w:rsidR="00266DFC" w:rsidRDefault="006658E9" w:rsidP="00266DFC">
            <w:pPr>
              <w:rPr>
                <w:sz w:val="32"/>
                <w:szCs w:val="32"/>
              </w:rPr>
            </w:pPr>
            <w:r w:rsidRPr="00E74C0B">
              <w:rPr>
                <w:sz w:val="32"/>
                <w:szCs w:val="32"/>
              </w:rPr>
              <w:t>X</w:t>
            </w:r>
          </w:p>
        </w:tc>
      </w:tr>
      <w:tr w:rsidR="00266DFC" w14:paraId="794974EC" w14:textId="77777777" w:rsidTr="006658E9">
        <w:tc>
          <w:tcPr>
            <w:tcW w:w="572" w:type="dxa"/>
          </w:tcPr>
          <w:p w14:paraId="6BECDE15" w14:textId="77777777" w:rsidR="00266DFC" w:rsidRPr="00BF3515" w:rsidRDefault="00266DFC" w:rsidP="00266DFC">
            <w:pPr>
              <w:spacing w:line="276" w:lineRule="auto"/>
            </w:pPr>
          </w:p>
        </w:tc>
        <w:tc>
          <w:tcPr>
            <w:tcW w:w="2318" w:type="dxa"/>
          </w:tcPr>
          <w:p w14:paraId="7910B593" w14:textId="77777777" w:rsidR="00266DFC" w:rsidRPr="00BF3515" w:rsidRDefault="00266DFC" w:rsidP="00266DFC">
            <w:pPr>
              <w:spacing w:line="276" w:lineRule="auto"/>
            </w:pPr>
          </w:p>
        </w:tc>
        <w:tc>
          <w:tcPr>
            <w:tcW w:w="956" w:type="dxa"/>
          </w:tcPr>
          <w:p w14:paraId="1112C29D" w14:textId="19BE58D5" w:rsidR="00266DFC" w:rsidRDefault="00D061C8" w:rsidP="00266DFC">
            <w:pPr>
              <w:spacing w:line="276" w:lineRule="auto"/>
            </w:pPr>
            <w:r>
              <w:t>4.6.15</w:t>
            </w:r>
          </w:p>
        </w:tc>
        <w:tc>
          <w:tcPr>
            <w:tcW w:w="2388" w:type="dxa"/>
          </w:tcPr>
          <w:p w14:paraId="17C0BE67" w14:textId="1E4538DC" w:rsidR="00266DFC" w:rsidRDefault="00266DFC" w:rsidP="00266DFC">
            <w:pPr>
              <w:spacing w:line="276" w:lineRule="auto"/>
            </w:pPr>
            <w:r>
              <w:t>Eintrag im Textfeld "Country"</w:t>
            </w:r>
          </w:p>
        </w:tc>
        <w:tc>
          <w:tcPr>
            <w:tcW w:w="3003" w:type="dxa"/>
          </w:tcPr>
          <w:p w14:paraId="58554631" w14:textId="60A318FA" w:rsidR="00266DFC" w:rsidRDefault="00266DFC" w:rsidP="00266DFC">
            <w:pPr>
              <w:spacing w:line="276" w:lineRule="auto"/>
            </w:pPr>
            <w:r>
              <w:t>Eigegebener Inhalt wird im Textfeld "Country" angezeigt</w:t>
            </w:r>
          </w:p>
        </w:tc>
        <w:tc>
          <w:tcPr>
            <w:tcW w:w="539" w:type="dxa"/>
          </w:tcPr>
          <w:p w14:paraId="5A72984C" w14:textId="555C506A" w:rsidR="00266DFC" w:rsidRDefault="006658E9" w:rsidP="00266DFC">
            <w:pPr>
              <w:rPr>
                <w:sz w:val="32"/>
                <w:szCs w:val="32"/>
              </w:rPr>
            </w:pPr>
            <w:r w:rsidRPr="00E74C0B">
              <w:rPr>
                <w:sz w:val="32"/>
                <w:szCs w:val="32"/>
              </w:rPr>
              <w:t>X</w:t>
            </w:r>
          </w:p>
        </w:tc>
      </w:tr>
      <w:tr w:rsidR="00E4313A" w:rsidRPr="006658E9" w14:paraId="1DE21147" w14:textId="77777777" w:rsidTr="006658E9">
        <w:tc>
          <w:tcPr>
            <w:tcW w:w="572" w:type="dxa"/>
          </w:tcPr>
          <w:p w14:paraId="4DEB320C" w14:textId="77777777" w:rsidR="00E4313A" w:rsidRPr="00BF3515" w:rsidRDefault="00E4313A" w:rsidP="00266DFC">
            <w:pPr>
              <w:spacing w:line="276" w:lineRule="auto"/>
            </w:pPr>
          </w:p>
        </w:tc>
        <w:tc>
          <w:tcPr>
            <w:tcW w:w="2318" w:type="dxa"/>
          </w:tcPr>
          <w:p w14:paraId="52EBC901" w14:textId="71DC95BC" w:rsidR="00E4313A" w:rsidRPr="00BF3515" w:rsidRDefault="005A1B4F" w:rsidP="00266DFC">
            <w:pPr>
              <w:spacing w:line="276" w:lineRule="auto"/>
            </w:pPr>
            <w:r>
              <w:t>Delete</w:t>
            </w:r>
          </w:p>
        </w:tc>
        <w:tc>
          <w:tcPr>
            <w:tcW w:w="956" w:type="dxa"/>
          </w:tcPr>
          <w:p w14:paraId="3A8B129D" w14:textId="1CE1E719" w:rsidR="00E4313A" w:rsidRDefault="00E4313A" w:rsidP="00266DFC">
            <w:pPr>
              <w:spacing w:line="276" w:lineRule="auto"/>
            </w:pPr>
            <w:r>
              <w:t>4.</w:t>
            </w:r>
            <w:r w:rsidR="0039609A">
              <w:t>7.1</w:t>
            </w:r>
          </w:p>
        </w:tc>
        <w:tc>
          <w:tcPr>
            <w:tcW w:w="2388" w:type="dxa"/>
          </w:tcPr>
          <w:p w14:paraId="0455F66B" w14:textId="10D23FAB" w:rsidR="00E4313A" w:rsidRDefault="005A1B4F" w:rsidP="00266DFC">
            <w:pPr>
              <w:spacing w:line="276" w:lineRule="auto"/>
            </w:pPr>
            <w:r>
              <w:t>"Delete this Card" klicken</w:t>
            </w:r>
          </w:p>
        </w:tc>
        <w:tc>
          <w:tcPr>
            <w:tcW w:w="3003" w:type="dxa"/>
          </w:tcPr>
          <w:p w14:paraId="70DB1121" w14:textId="6D09ABA2" w:rsidR="00E4313A" w:rsidRPr="006658E9" w:rsidRDefault="007247A9" w:rsidP="00266DFC">
            <w:pPr>
              <w:spacing w:line="276" w:lineRule="auto"/>
              <w:rPr>
                <w:lang w:val="en-US"/>
              </w:rPr>
            </w:pPr>
            <w:r w:rsidRPr="006658E9">
              <w:rPr>
                <w:lang w:val="en-US"/>
              </w:rPr>
              <w:t xml:space="preserve">Es erscheint ein Fenster mit der Validation Message </w:t>
            </w:r>
            <w:r w:rsidR="006658E9" w:rsidRPr="006658E9">
              <w:rPr>
                <w:lang w:val="en-US"/>
              </w:rPr>
              <w:t>"Are you sure you want to delete this ca</w:t>
            </w:r>
            <w:r w:rsidR="006658E9">
              <w:rPr>
                <w:lang w:val="en-US"/>
              </w:rPr>
              <w:t>rd?"</w:t>
            </w:r>
          </w:p>
        </w:tc>
        <w:tc>
          <w:tcPr>
            <w:tcW w:w="539" w:type="dxa"/>
          </w:tcPr>
          <w:p w14:paraId="1F2D09EA" w14:textId="5185E705" w:rsidR="00E4313A" w:rsidRPr="006658E9" w:rsidRDefault="006658E9" w:rsidP="00266DFC">
            <w:pPr>
              <w:rPr>
                <w:sz w:val="32"/>
                <w:szCs w:val="32"/>
                <w:lang w:val="en-US"/>
              </w:rPr>
            </w:pPr>
            <w:r w:rsidRPr="00E74C0B">
              <w:rPr>
                <w:sz w:val="32"/>
                <w:szCs w:val="32"/>
              </w:rPr>
              <w:t>X</w:t>
            </w:r>
          </w:p>
        </w:tc>
      </w:tr>
      <w:tr w:rsidR="006658E9" w:rsidRPr="006658E9" w14:paraId="01AB83D9" w14:textId="77777777" w:rsidTr="006658E9">
        <w:tc>
          <w:tcPr>
            <w:tcW w:w="572" w:type="dxa"/>
          </w:tcPr>
          <w:p w14:paraId="6C9FC565" w14:textId="77777777" w:rsidR="006658E9" w:rsidRPr="00BF3515" w:rsidRDefault="006658E9" w:rsidP="006658E9">
            <w:pPr>
              <w:spacing w:line="276" w:lineRule="auto"/>
            </w:pPr>
          </w:p>
        </w:tc>
        <w:tc>
          <w:tcPr>
            <w:tcW w:w="2318" w:type="dxa"/>
          </w:tcPr>
          <w:p w14:paraId="4864A6B5" w14:textId="77777777" w:rsidR="006658E9" w:rsidRDefault="006658E9" w:rsidP="006658E9">
            <w:pPr>
              <w:spacing w:line="276" w:lineRule="auto"/>
            </w:pPr>
          </w:p>
        </w:tc>
        <w:tc>
          <w:tcPr>
            <w:tcW w:w="956" w:type="dxa"/>
          </w:tcPr>
          <w:p w14:paraId="585C40B3" w14:textId="280C69BA" w:rsidR="006658E9" w:rsidRDefault="0039609A" w:rsidP="006658E9">
            <w:pPr>
              <w:spacing w:line="276" w:lineRule="auto"/>
            </w:pPr>
            <w:r>
              <w:t>4.7.2</w:t>
            </w:r>
          </w:p>
        </w:tc>
        <w:tc>
          <w:tcPr>
            <w:tcW w:w="2388" w:type="dxa"/>
          </w:tcPr>
          <w:p w14:paraId="662AEFC9" w14:textId="66C36AE3" w:rsidR="006658E9" w:rsidRDefault="006658E9" w:rsidP="006658E9">
            <w:pPr>
              <w:spacing w:line="276" w:lineRule="auto"/>
            </w:pPr>
            <w:r>
              <w:t xml:space="preserve">"Ja" Klicken </w:t>
            </w:r>
          </w:p>
        </w:tc>
        <w:tc>
          <w:tcPr>
            <w:tcW w:w="3003" w:type="dxa"/>
          </w:tcPr>
          <w:p w14:paraId="183DED48" w14:textId="4A4D859B" w:rsidR="006658E9" w:rsidRPr="006658E9" w:rsidRDefault="006658E9" w:rsidP="006658E9">
            <w:pPr>
              <w:spacing w:line="276" w:lineRule="auto"/>
              <w:rPr>
                <w:lang w:val="en-US"/>
              </w:rPr>
            </w:pPr>
            <w:r>
              <w:rPr>
                <w:lang w:val="en-US"/>
              </w:rPr>
              <w:t xml:space="preserve">Karte wird gelöscht </w:t>
            </w:r>
          </w:p>
        </w:tc>
        <w:tc>
          <w:tcPr>
            <w:tcW w:w="539" w:type="dxa"/>
          </w:tcPr>
          <w:p w14:paraId="1AC48EEB" w14:textId="18FC95F7" w:rsidR="006658E9" w:rsidRPr="006658E9" w:rsidRDefault="006658E9" w:rsidP="006658E9">
            <w:pPr>
              <w:rPr>
                <w:sz w:val="32"/>
                <w:szCs w:val="32"/>
                <w:lang w:val="en-US"/>
              </w:rPr>
            </w:pPr>
            <w:r w:rsidRPr="00E74C0B">
              <w:rPr>
                <w:sz w:val="32"/>
                <w:szCs w:val="32"/>
              </w:rPr>
              <w:t>X</w:t>
            </w:r>
          </w:p>
        </w:tc>
      </w:tr>
      <w:tr w:rsidR="006658E9" w:rsidRPr="006658E9" w14:paraId="33F8346B" w14:textId="77777777" w:rsidTr="006658E9">
        <w:tc>
          <w:tcPr>
            <w:tcW w:w="572" w:type="dxa"/>
          </w:tcPr>
          <w:p w14:paraId="67427965" w14:textId="77777777" w:rsidR="006658E9" w:rsidRPr="00BF3515" w:rsidRDefault="006658E9" w:rsidP="006658E9">
            <w:pPr>
              <w:spacing w:line="276" w:lineRule="auto"/>
            </w:pPr>
          </w:p>
        </w:tc>
        <w:tc>
          <w:tcPr>
            <w:tcW w:w="2318" w:type="dxa"/>
          </w:tcPr>
          <w:p w14:paraId="7C380F59" w14:textId="77777777" w:rsidR="006658E9" w:rsidRDefault="006658E9" w:rsidP="006658E9">
            <w:pPr>
              <w:spacing w:line="276" w:lineRule="auto"/>
            </w:pPr>
          </w:p>
        </w:tc>
        <w:tc>
          <w:tcPr>
            <w:tcW w:w="956" w:type="dxa"/>
          </w:tcPr>
          <w:p w14:paraId="0DB1CC9C" w14:textId="210DF810" w:rsidR="006658E9" w:rsidRDefault="0039609A" w:rsidP="006658E9">
            <w:pPr>
              <w:spacing w:line="276" w:lineRule="auto"/>
            </w:pPr>
            <w:r>
              <w:t>4.7.3</w:t>
            </w:r>
          </w:p>
        </w:tc>
        <w:tc>
          <w:tcPr>
            <w:tcW w:w="2388" w:type="dxa"/>
          </w:tcPr>
          <w:p w14:paraId="79033923" w14:textId="01F89F71" w:rsidR="006658E9" w:rsidRDefault="006658E9" w:rsidP="006658E9">
            <w:pPr>
              <w:spacing w:line="276" w:lineRule="auto"/>
            </w:pPr>
            <w:r>
              <w:t xml:space="preserve">"Nein" klicken </w:t>
            </w:r>
          </w:p>
        </w:tc>
        <w:tc>
          <w:tcPr>
            <w:tcW w:w="3003" w:type="dxa"/>
          </w:tcPr>
          <w:p w14:paraId="0BB3E3F6" w14:textId="1C99A68C" w:rsidR="006658E9" w:rsidRDefault="006658E9" w:rsidP="006658E9">
            <w:pPr>
              <w:spacing w:line="276" w:lineRule="auto"/>
              <w:rPr>
                <w:lang w:val="en-US"/>
              </w:rPr>
            </w:pPr>
            <w:r>
              <w:rPr>
                <w:lang w:val="en-US"/>
              </w:rPr>
              <w:t>Karte wird nicht gelöscht</w:t>
            </w:r>
          </w:p>
        </w:tc>
        <w:tc>
          <w:tcPr>
            <w:tcW w:w="539" w:type="dxa"/>
          </w:tcPr>
          <w:p w14:paraId="0F3D0BBE" w14:textId="2D11F4D5" w:rsidR="006658E9" w:rsidRPr="006658E9" w:rsidRDefault="006658E9" w:rsidP="006658E9">
            <w:pPr>
              <w:rPr>
                <w:sz w:val="32"/>
                <w:szCs w:val="32"/>
                <w:lang w:val="en-US"/>
              </w:rPr>
            </w:pPr>
            <w:r w:rsidRPr="00E74C0B">
              <w:rPr>
                <w:sz w:val="32"/>
                <w:szCs w:val="32"/>
              </w:rPr>
              <w:t>X</w:t>
            </w:r>
          </w:p>
        </w:tc>
      </w:tr>
      <w:tr w:rsidR="00110727" w14:paraId="47D55955" w14:textId="77777777" w:rsidTr="006658E9">
        <w:tc>
          <w:tcPr>
            <w:tcW w:w="572" w:type="dxa"/>
          </w:tcPr>
          <w:p w14:paraId="7EBE659C" w14:textId="77777777" w:rsidR="00C6292B" w:rsidRPr="00BF3515" w:rsidRDefault="00C6292B" w:rsidP="00170BDE">
            <w:pPr>
              <w:spacing w:line="276" w:lineRule="auto"/>
            </w:pPr>
            <w:r>
              <w:t>7</w:t>
            </w:r>
          </w:p>
        </w:tc>
        <w:tc>
          <w:tcPr>
            <w:tcW w:w="2318" w:type="dxa"/>
          </w:tcPr>
          <w:p w14:paraId="694D0163" w14:textId="26B6932E" w:rsidR="00C6292B" w:rsidRPr="00BF3515" w:rsidRDefault="006B0C14" w:rsidP="00170BDE">
            <w:pPr>
              <w:spacing w:line="276" w:lineRule="auto"/>
            </w:pPr>
            <w:r>
              <w:t>Filter</w:t>
            </w:r>
          </w:p>
        </w:tc>
        <w:tc>
          <w:tcPr>
            <w:tcW w:w="956" w:type="dxa"/>
          </w:tcPr>
          <w:p w14:paraId="4A3B2C93" w14:textId="77777777" w:rsidR="00C6292B" w:rsidRPr="00BF3515" w:rsidRDefault="00C6292B" w:rsidP="00170BDE">
            <w:pPr>
              <w:spacing w:line="276" w:lineRule="auto"/>
            </w:pPr>
            <w:r>
              <w:t>1</w:t>
            </w:r>
          </w:p>
        </w:tc>
        <w:tc>
          <w:tcPr>
            <w:tcW w:w="2388" w:type="dxa"/>
          </w:tcPr>
          <w:p w14:paraId="5B29D5AC" w14:textId="47264C8A" w:rsidR="00C6292B" w:rsidRPr="00BF3515" w:rsidRDefault="00465D3B" w:rsidP="00170BDE">
            <w:pPr>
              <w:spacing w:line="276" w:lineRule="auto"/>
            </w:pPr>
            <w:r>
              <w:t>Anklicken des Auswahlkästchens "Hide Police"</w:t>
            </w:r>
            <w:r w:rsidR="00DC0D74">
              <w:t xml:space="preserve"> </w:t>
            </w:r>
          </w:p>
        </w:tc>
        <w:tc>
          <w:tcPr>
            <w:tcW w:w="3003" w:type="dxa"/>
          </w:tcPr>
          <w:p w14:paraId="6EF71241" w14:textId="7315F767" w:rsidR="00C6292B" w:rsidRPr="00BF3515" w:rsidRDefault="005373A7" w:rsidP="00170BDE">
            <w:pPr>
              <w:spacing w:line="276" w:lineRule="auto"/>
            </w:pPr>
            <w:r>
              <w:t>In der Datenbank werden nur Daten mit dem Attribut</w:t>
            </w:r>
            <w:r w:rsidR="00493361">
              <w:t xml:space="preserve"> Card Type "Fire" angezeigt</w:t>
            </w:r>
          </w:p>
        </w:tc>
        <w:tc>
          <w:tcPr>
            <w:tcW w:w="539" w:type="dxa"/>
          </w:tcPr>
          <w:p w14:paraId="17844199" w14:textId="77777777" w:rsidR="00C6292B" w:rsidRPr="00BF3515" w:rsidRDefault="00C6292B">
            <w:r>
              <w:rPr>
                <w:sz w:val="32"/>
                <w:szCs w:val="32"/>
              </w:rPr>
              <w:t>X</w:t>
            </w:r>
          </w:p>
        </w:tc>
      </w:tr>
      <w:tr w:rsidR="00110727" w14:paraId="355EC5A6" w14:textId="77777777" w:rsidTr="006658E9">
        <w:tc>
          <w:tcPr>
            <w:tcW w:w="572" w:type="dxa"/>
          </w:tcPr>
          <w:p w14:paraId="5ED0E80B" w14:textId="77777777" w:rsidR="00C6292B" w:rsidRPr="00BF3515" w:rsidRDefault="00C6292B" w:rsidP="00170BDE">
            <w:pPr>
              <w:spacing w:line="276" w:lineRule="auto"/>
            </w:pPr>
          </w:p>
        </w:tc>
        <w:tc>
          <w:tcPr>
            <w:tcW w:w="2318" w:type="dxa"/>
          </w:tcPr>
          <w:p w14:paraId="0F62E9DB" w14:textId="77777777" w:rsidR="00C6292B" w:rsidRPr="00BF3515" w:rsidRDefault="00C6292B" w:rsidP="00170BDE">
            <w:pPr>
              <w:spacing w:line="276" w:lineRule="auto"/>
            </w:pPr>
          </w:p>
        </w:tc>
        <w:tc>
          <w:tcPr>
            <w:tcW w:w="956" w:type="dxa"/>
          </w:tcPr>
          <w:p w14:paraId="60B233B3" w14:textId="77777777" w:rsidR="00C6292B" w:rsidRPr="00BF3515" w:rsidRDefault="00C6292B" w:rsidP="00170BDE">
            <w:pPr>
              <w:spacing w:line="276" w:lineRule="auto"/>
            </w:pPr>
            <w:r>
              <w:t>2</w:t>
            </w:r>
          </w:p>
        </w:tc>
        <w:tc>
          <w:tcPr>
            <w:tcW w:w="2388" w:type="dxa"/>
          </w:tcPr>
          <w:p w14:paraId="2F763C42" w14:textId="4DA9C50E" w:rsidR="00C6292B" w:rsidRPr="00BF3515" w:rsidRDefault="00493361" w:rsidP="00170BDE">
            <w:pPr>
              <w:spacing w:line="276" w:lineRule="auto"/>
            </w:pPr>
            <w:r>
              <w:t>Anklicken des Auswahlkästchens "Hide Fire"</w:t>
            </w:r>
          </w:p>
        </w:tc>
        <w:tc>
          <w:tcPr>
            <w:tcW w:w="3003" w:type="dxa"/>
          </w:tcPr>
          <w:p w14:paraId="65F28ED5" w14:textId="21479570" w:rsidR="00C6292B" w:rsidRPr="00BF3515" w:rsidRDefault="00493361" w:rsidP="00170BDE">
            <w:pPr>
              <w:spacing w:line="276" w:lineRule="auto"/>
            </w:pPr>
            <w:r>
              <w:t>In der Datenbank werden nur Daten mit dem Attribut Card Type "Police" angezeigt</w:t>
            </w:r>
          </w:p>
        </w:tc>
        <w:tc>
          <w:tcPr>
            <w:tcW w:w="539" w:type="dxa"/>
          </w:tcPr>
          <w:p w14:paraId="255E7FEF" w14:textId="77777777" w:rsidR="00C6292B" w:rsidRPr="00BF3515" w:rsidRDefault="00C6292B">
            <w:r>
              <w:rPr>
                <w:sz w:val="32"/>
                <w:szCs w:val="32"/>
              </w:rPr>
              <w:t>X</w:t>
            </w:r>
          </w:p>
        </w:tc>
      </w:tr>
      <w:tr w:rsidR="00110727" w14:paraId="2BA13B95" w14:textId="77777777" w:rsidTr="006658E9">
        <w:tc>
          <w:tcPr>
            <w:tcW w:w="572" w:type="dxa"/>
          </w:tcPr>
          <w:p w14:paraId="0FD13245" w14:textId="77777777" w:rsidR="00C6292B" w:rsidRPr="00BF3515" w:rsidRDefault="00C6292B" w:rsidP="00170BDE">
            <w:pPr>
              <w:spacing w:line="276" w:lineRule="auto"/>
            </w:pPr>
          </w:p>
        </w:tc>
        <w:tc>
          <w:tcPr>
            <w:tcW w:w="2318" w:type="dxa"/>
          </w:tcPr>
          <w:p w14:paraId="6782470C" w14:textId="77777777" w:rsidR="00C6292B" w:rsidRPr="00BF3515" w:rsidRDefault="00C6292B" w:rsidP="00170BDE">
            <w:pPr>
              <w:spacing w:line="276" w:lineRule="auto"/>
            </w:pPr>
          </w:p>
        </w:tc>
        <w:tc>
          <w:tcPr>
            <w:tcW w:w="956" w:type="dxa"/>
          </w:tcPr>
          <w:p w14:paraId="0BEC8A3A" w14:textId="77777777" w:rsidR="00C6292B" w:rsidRPr="00BF3515" w:rsidRDefault="00C6292B" w:rsidP="00170BDE">
            <w:pPr>
              <w:spacing w:line="276" w:lineRule="auto"/>
            </w:pPr>
            <w:r>
              <w:t>3</w:t>
            </w:r>
          </w:p>
        </w:tc>
        <w:tc>
          <w:tcPr>
            <w:tcW w:w="2388" w:type="dxa"/>
          </w:tcPr>
          <w:p w14:paraId="0C7F9802" w14:textId="7275CC01" w:rsidR="00C6292B" w:rsidRPr="00BF3515" w:rsidRDefault="0071276C" w:rsidP="00170BDE">
            <w:pPr>
              <w:spacing w:line="276" w:lineRule="auto"/>
            </w:pPr>
            <w:r>
              <w:t>Anzeige über Anzahl der Einträge</w:t>
            </w:r>
            <w:r w:rsidR="00E30F0D">
              <w:t xml:space="preserve"> nach Auswahl eines Filters</w:t>
            </w:r>
          </w:p>
        </w:tc>
        <w:tc>
          <w:tcPr>
            <w:tcW w:w="3003" w:type="dxa"/>
          </w:tcPr>
          <w:p w14:paraId="15F73C67" w14:textId="4D7C7A51" w:rsidR="00C6292B" w:rsidRPr="00BF3515" w:rsidRDefault="0071276C" w:rsidP="00170BDE">
            <w:pPr>
              <w:spacing w:line="276" w:lineRule="auto"/>
            </w:pPr>
            <w:r>
              <w:t xml:space="preserve">Anzeige zeigt eine reduzierte Anzahl an </w:t>
            </w:r>
            <w:r w:rsidR="00E30F0D">
              <w:t>"entries found" an</w:t>
            </w:r>
          </w:p>
        </w:tc>
        <w:tc>
          <w:tcPr>
            <w:tcW w:w="539" w:type="dxa"/>
          </w:tcPr>
          <w:p w14:paraId="48D4ED52" w14:textId="77777777" w:rsidR="00C6292B" w:rsidRPr="00BF3515" w:rsidRDefault="00C6292B">
            <w:r>
              <w:rPr>
                <w:sz w:val="32"/>
                <w:szCs w:val="32"/>
              </w:rPr>
              <w:t>X</w:t>
            </w:r>
          </w:p>
        </w:tc>
      </w:tr>
      <w:tr w:rsidR="00110727" w:rsidRPr="00924F97" w14:paraId="23636AFD" w14:textId="77777777" w:rsidTr="006658E9">
        <w:tc>
          <w:tcPr>
            <w:tcW w:w="572" w:type="dxa"/>
          </w:tcPr>
          <w:p w14:paraId="63777FF8" w14:textId="77777777" w:rsidR="00C6292B" w:rsidRPr="00BF3515" w:rsidRDefault="00C6292B" w:rsidP="00170BDE">
            <w:pPr>
              <w:spacing w:line="276" w:lineRule="auto"/>
            </w:pPr>
          </w:p>
        </w:tc>
        <w:tc>
          <w:tcPr>
            <w:tcW w:w="2318" w:type="dxa"/>
          </w:tcPr>
          <w:p w14:paraId="7A7539D0" w14:textId="77777777" w:rsidR="00C6292B" w:rsidRPr="00BF3515" w:rsidRDefault="00C6292B" w:rsidP="00170BDE">
            <w:pPr>
              <w:spacing w:line="276" w:lineRule="auto"/>
            </w:pPr>
          </w:p>
        </w:tc>
        <w:tc>
          <w:tcPr>
            <w:tcW w:w="956" w:type="dxa"/>
          </w:tcPr>
          <w:p w14:paraId="7E37CFE7" w14:textId="77777777" w:rsidR="00C6292B" w:rsidRPr="00BF3515" w:rsidRDefault="00C6292B" w:rsidP="00170BDE">
            <w:pPr>
              <w:spacing w:line="276" w:lineRule="auto"/>
            </w:pPr>
            <w:r>
              <w:t>4</w:t>
            </w:r>
          </w:p>
        </w:tc>
        <w:tc>
          <w:tcPr>
            <w:tcW w:w="2388" w:type="dxa"/>
          </w:tcPr>
          <w:p w14:paraId="3E2FCE20" w14:textId="78E5BF69" w:rsidR="00C6292B" w:rsidRPr="00BF3515" w:rsidRDefault="00365891" w:rsidP="00170BDE">
            <w:pPr>
              <w:spacing w:line="276" w:lineRule="auto"/>
            </w:pPr>
            <w:r>
              <w:t>Anklicken</w:t>
            </w:r>
            <w:r w:rsidR="000D66AA">
              <w:t xml:space="preserve"> </w:t>
            </w:r>
            <w:r w:rsidR="00110984">
              <w:t xml:space="preserve">einer beliebigen </w:t>
            </w:r>
            <w:r w:rsidR="000D66AA">
              <w:t>Überschrift eines Tabellenreiters</w:t>
            </w:r>
            <w:r w:rsidR="000E18C8">
              <w:t xml:space="preserve"> </w:t>
            </w:r>
          </w:p>
        </w:tc>
        <w:tc>
          <w:tcPr>
            <w:tcW w:w="3003" w:type="dxa"/>
          </w:tcPr>
          <w:p w14:paraId="4B03692E" w14:textId="574B3909" w:rsidR="00C6292B" w:rsidRPr="00924F97" w:rsidRDefault="000E18C8" w:rsidP="00170BDE">
            <w:pPr>
              <w:spacing w:line="276" w:lineRule="auto"/>
            </w:pPr>
            <w:r>
              <w:t>Ordnet ausgewählte Tabellenspalte aufsteigend</w:t>
            </w:r>
            <w:r w:rsidR="00F8179D">
              <w:t xml:space="preserve"> (Numerisch: beginnend bei 0, endend bei 9, </w:t>
            </w:r>
            <w:r w:rsidR="00897192">
              <w:t>textuell</w:t>
            </w:r>
            <w:r w:rsidR="00F8179D">
              <w:t xml:space="preserve">: </w:t>
            </w:r>
            <w:r w:rsidR="00F8179D">
              <w:lastRenderedPageBreak/>
              <w:t>beginnend bei A, endend bei Z)</w:t>
            </w:r>
            <w:r w:rsidR="005A1A09">
              <w:t xml:space="preserve"> gekennzeichnet durch </w:t>
            </w:r>
            <w:r w:rsidR="00D26E39">
              <w:t>einen erscheinenden Pfeil der nach oben zeigt</w:t>
            </w:r>
          </w:p>
        </w:tc>
        <w:tc>
          <w:tcPr>
            <w:tcW w:w="539" w:type="dxa"/>
          </w:tcPr>
          <w:p w14:paraId="5CE6F575" w14:textId="77777777" w:rsidR="00C6292B" w:rsidRPr="00924F97" w:rsidRDefault="00C6292B">
            <w:r>
              <w:rPr>
                <w:sz w:val="32"/>
                <w:szCs w:val="32"/>
              </w:rPr>
              <w:lastRenderedPageBreak/>
              <w:t>X</w:t>
            </w:r>
          </w:p>
        </w:tc>
      </w:tr>
      <w:tr w:rsidR="00110727" w:rsidRPr="00924F97" w14:paraId="0747AB8C" w14:textId="77777777" w:rsidTr="006658E9">
        <w:tc>
          <w:tcPr>
            <w:tcW w:w="572" w:type="dxa"/>
          </w:tcPr>
          <w:p w14:paraId="380C2B73" w14:textId="77777777" w:rsidR="00C6292B" w:rsidRPr="00BF3515" w:rsidRDefault="00C6292B" w:rsidP="00170BDE">
            <w:pPr>
              <w:spacing w:line="276" w:lineRule="auto"/>
            </w:pPr>
          </w:p>
        </w:tc>
        <w:tc>
          <w:tcPr>
            <w:tcW w:w="2318" w:type="dxa"/>
          </w:tcPr>
          <w:p w14:paraId="45EBB5D1" w14:textId="77777777" w:rsidR="00C6292B" w:rsidRPr="00BF3515" w:rsidRDefault="00C6292B" w:rsidP="00170BDE">
            <w:pPr>
              <w:spacing w:line="276" w:lineRule="auto"/>
            </w:pPr>
          </w:p>
        </w:tc>
        <w:tc>
          <w:tcPr>
            <w:tcW w:w="956" w:type="dxa"/>
          </w:tcPr>
          <w:p w14:paraId="7EAAE0FF" w14:textId="77777777" w:rsidR="00C6292B" w:rsidRDefault="00C6292B" w:rsidP="00170BDE">
            <w:pPr>
              <w:spacing w:line="276" w:lineRule="auto"/>
            </w:pPr>
            <w:r>
              <w:t>5</w:t>
            </w:r>
          </w:p>
        </w:tc>
        <w:tc>
          <w:tcPr>
            <w:tcW w:w="2388" w:type="dxa"/>
          </w:tcPr>
          <w:p w14:paraId="7C86A12D" w14:textId="18232BE3" w:rsidR="00C6292B" w:rsidRDefault="00F8179D" w:rsidP="00170BDE">
            <w:pPr>
              <w:spacing w:line="276" w:lineRule="auto"/>
            </w:pPr>
            <w:r>
              <w:t>Erneutes</w:t>
            </w:r>
            <w:r w:rsidR="00365891">
              <w:t xml:space="preserve"> Anklicken</w:t>
            </w:r>
            <w:r>
              <w:t xml:space="preserve"> </w:t>
            </w:r>
            <w:r w:rsidR="00110984">
              <w:t xml:space="preserve">einer </w:t>
            </w:r>
            <w:r w:rsidR="00365891">
              <w:t>beliebigen Überschrift</w:t>
            </w:r>
            <w:r>
              <w:t xml:space="preserve"> eines Tabellenreiters </w:t>
            </w:r>
          </w:p>
        </w:tc>
        <w:tc>
          <w:tcPr>
            <w:tcW w:w="3003" w:type="dxa"/>
          </w:tcPr>
          <w:p w14:paraId="53E23601" w14:textId="4893429C" w:rsidR="00C6292B" w:rsidRPr="00924F97" w:rsidRDefault="00F8179D" w:rsidP="00170BDE">
            <w:pPr>
              <w:spacing w:line="276" w:lineRule="auto"/>
            </w:pPr>
            <w:r>
              <w:t xml:space="preserve">Ordnet ausgewählte Tabellenspalte absteigend (Numerisch: beginnend bei </w:t>
            </w:r>
            <w:r w:rsidR="00120EEE">
              <w:t>9</w:t>
            </w:r>
            <w:r>
              <w:t xml:space="preserve">, endend bei </w:t>
            </w:r>
            <w:r w:rsidR="00120EEE">
              <w:t>0</w:t>
            </w:r>
            <w:r>
              <w:t xml:space="preserve">, </w:t>
            </w:r>
            <w:r w:rsidR="001C0798">
              <w:t>textuell</w:t>
            </w:r>
            <w:r>
              <w:t xml:space="preserve">: beginnend bei </w:t>
            </w:r>
            <w:r w:rsidR="00120EEE">
              <w:t>Z</w:t>
            </w:r>
            <w:r>
              <w:t xml:space="preserve">, endend bei </w:t>
            </w:r>
            <w:r w:rsidR="00120EEE">
              <w:t>A</w:t>
            </w:r>
            <w:r>
              <w:t>)</w:t>
            </w:r>
            <w:r w:rsidR="00D26E39">
              <w:t xml:space="preserve"> gekennzeichnet durch einen erscheinenden Pfeil der nach unten zeigt</w:t>
            </w:r>
          </w:p>
        </w:tc>
        <w:tc>
          <w:tcPr>
            <w:tcW w:w="539" w:type="dxa"/>
          </w:tcPr>
          <w:p w14:paraId="283EAB8B" w14:textId="77777777" w:rsidR="00C6292B" w:rsidRPr="00924F97" w:rsidRDefault="00C6292B">
            <w:r>
              <w:rPr>
                <w:sz w:val="32"/>
                <w:szCs w:val="32"/>
              </w:rPr>
              <w:t>X</w:t>
            </w:r>
          </w:p>
        </w:tc>
      </w:tr>
      <w:tr w:rsidR="00110727" w:rsidRPr="00924F97" w14:paraId="4F93EB24" w14:textId="77777777" w:rsidTr="006658E9">
        <w:tc>
          <w:tcPr>
            <w:tcW w:w="572" w:type="dxa"/>
          </w:tcPr>
          <w:p w14:paraId="638CC83D" w14:textId="77777777" w:rsidR="00C6292B" w:rsidRPr="00924F97" w:rsidRDefault="00C6292B">
            <w:commentRangeStart w:id="51"/>
          </w:p>
        </w:tc>
        <w:tc>
          <w:tcPr>
            <w:tcW w:w="2318" w:type="dxa"/>
          </w:tcPr>
          <w:p w14:paraId="2AEAB6B6" w14:textId="77777777" w:rsidR="00C6292B" w:rsidRPr="00924F97" w:rsidRDefault="00C6292B"/>
        </w:tc>
        <w:tc>
          <w:tcPr>
            <w:tcW w:w="956" w:type="dxa"/>
          </w:tcPr>
          <w:p w14:paraId="097022D6" w14:textId="07D8E038" w:rsidR="00C6292B" w:rsidRPr="00924F97" w:rsidRDefault="00C6292B"/>
        </w:tc>
        <w:tc>
          <w:tcPr>
            <w:tcW w:w="2388" w:type="dxa"/>
          </w:tcPr>
          <w:p w14:paraId="2DF5207E" w14:textId="769D33CB" w:rsidR="00C6292B" w:rsidRPr="00924F97" w:rsidRDefault="00C6292B">
            <w:pPr>
              <w:rPr>
                <w:lang w:val="en-US"/>
              </w:rPr>
            </w:pPr>
          </w:p>
        </w:tc>
        <w:commentRangeEnd w:id="51"/>
        <w:tc>
          <w:tcPr>
            <w:tcW w:w="3003" w:type="dxa"/>
          </w:tcPr>
          <w:p w14:paraId="2FEC56D1" w14:textId="6009E4D9" w:rsidR="00C6292B" w:rsidRPr="00924F97" w:rsidRDefault="00CF2087">
            <w:r>
              <w:rPr>
                <w:rStyle w:val="CommentReference"/>
              </w:rPr>
              <w:commentReference w:id="51"/>
            </w:r>
          </w:p>
        </w:tc>
        <w:tc>
          <w:tcPr>
            <w:tcW w:w="539" w:type="dxa"/>
          </w:tcPr>
          <w:p w14:paraId="18CB6FFD" w14:textId="53BEF6AB" w:rsidR="00C6292B" w:rsidRPr="00924F97" w:rsidRDefault="00C6292B"/>
        </w:tc>
      </w:tr>
      <w:tr w:rsidR="00110727" w:rsidRPr="00924F97" w14:paraId="15190148" w14:textId="77777777" w:rsidTr="006658E9">
        <w:tc>
          <w:tcPr>
            <w:tcW w:w="572" w:type="dxa"/>
          </w:tcPr>
          <w:p w14:paraId="78B0A0B0" w14:textId="77777777" w:rsidR="00C6292B" w:rsidRPr="00924F97" w:rsidRDefault="00C6292B"/>
        </w:tc>
        <w:tc>
          <w:tcPr>
            <w:tcW w:w="2318" w:type="dxa"/>
          </w:tcPr>
          <w:p w14:paraId="2B116D42" w14:textId="77777777" w:rsidR="00C6292B" w:rsidRPr="00924F97" w:rsidRDefault="00C6292B"/>
        </w:tc>
        <w:tc>
          <w:tcPr>
            <w:tcW w:w="956" w:type="dxa"/>
          </w:tcPr>
          <w:p w14:paraId="5699576A" w14:textId="7C4C6A1C" w:rsidR="00C6292B" w:rsidRPr="00924F97" w:rsidRDefault="00C6292B"/>
        </w:tc>
        <w:tc>
          <w:tcPr>
            <w:tcW w:w="2388" w:type="dxa"/>
          </w:tcPr>
          <w:p w14:paraId="53BB6090" w14:textId="5340E98B" w:rsidR="00C6292B" w:rsidRPr="00924F97" w:rsidRDefault="00C6292B"/>
        </w:tc>
        <w:tc>
          <w:tcPr>
            <w:tcW w:w="3003" w:type="dxa"/>
          </w:tcPr>
          <w:p w14:paraId="56745319" w14:textId="7C152BDE" w:rsidR="00C6292B" w:rsidRPr="00924F97" w:rsidRDefault="00C6292B"/>
        </w:tc>
        <w:tc>
          <w:tcPr>
            <w:tcW w:w="539" w:type="dxa"/>
          </w:tcPr>
          <w:p w14:paraId="47A4B74E" w14:textId="261E865C" w:rsidR="00C6292B" w:rsidRPr="00924F97" w:rsidRDefault="00C6292B"/>
        </w:tc>
      </w:tr>
      <w:tr w:rsidR="00110727" w:rsidRPr="00924F97" w14:paraId="62AF91C4" w14:textId="77777777" w:rsidTr="006658E9">
        <w:tc>
          <w:tcPr>
            <w:tcW w:w="572" w:type="dxa"/>
          </w:tcPr>
          <w:p w14:paraId="7B52E7BE" w14:textId="77777777" w:rsidR="00C6292B" w:rsidRPr="00924F97" w:rsidRDefault="00C6292B"/>
        </w:tc>
        <w:tc>
          <w:tcPr>
            <w:tcW w:w="2318" w:type="dxa"/>
          </w:tcPr>
          <w:p w14:paraId="369153E4" w14:textId="77777777" w:rsidR="00C6292B" w:rsidRPr="00924F97" w:rsidRDefault="00C6292B"/>
        </w:tc>
        <w:tc>
          <w:tcPr>
            <w:tcW w:w="956" w:type="dxa"/>
          </w:tcPr>
          <w:p w14:paraId="004C3304" w14:textId="317885DE" w:rsidR="00C6292B" w:rsidRDefault="00C6292B"/>
        </w:tc>
        <w:tc>
          <w:tcPr>
            <w:tcW w:w="2388" w:type="dxa"/>
          </w:tcPr>
          <w:p w14:paraId="064DC41F" w14:textId="074D09AA" w:rsidR="00C6292B" w:rsidRDefault="00C6292B"/>
        </w:tc>
        <w:tc>
          <w:tcPr>
            <w:tcW w:w="3003" w:type="dxa"/>
          </w:tcPr>
          <w:p w14:paraId="70699E6B" w14:textId="16103850" w:rsidR="00C6292B" w:rsidRDefault="00C6292B"/>
        </w:tc>
        <w:tc>
          <w:tcPr>
            <w:tcW w:w="539" w:type="dxa"/>
          </w:tcPr>
          <w:p w14:paraId="1EEF7030" w14:textId="1A8FB49A" w:rsidR="00C6292B" w:rsidRPr="00924F97" w:rsidRDefault="00C6292B"/>
        </w:tc>
      </w:tr>
      <w:tr w:rsidR="00110727" w:rsidRPr="00924F97" w14:paraId="3FB93BE8" w14:textId="77777777" w:rsidTr="006658E9">
        <w:tc>
          <w:tcPr>
            <w:tcW w:w="572" w:type="dxa"/>
          </w:tcPr>
          <w:p w14:paraId="0477EC1E" w14:textId="77777777" w:rsidR="00C6292B" w:rsidRPr="00924F97" w:rsidRDefault="00C6292B"/>
        </w:tc>
        <w:tc>
          <w:tcPr>
            <w:tcW w:w="2318" w:type="dxa"/>
          </w:tcPr>
          <w:p w14:paraId="07A9DB32" w14:textId="77777777" w:rsidR="00C6292B" w:rsidRPr="00924F97" w:rsidRDefault="00C6292B"/>
        </w:tc>
        <w:tc>
          <w:tcPr>
            <w:tcW w:w="956" w:type="dxa"/>
          </w:tcPr>
          <w:p w14:paraId="1A4ACBA8" w14:textId="47BF003B" w:rsidR="00C6292B" w:rsidRPr="00924F97" w:rsidRDefault="00C6292B"/>
        </w:tc>
        <w:tc>
          <w:tcPr>
            <w:tcW w:w="2388" w:type="dxa"/>
          </w:tcPr>
          <w:p w14:paraId="4273B23D" w14:textId="3E546BF9" w:rsidR="00C6292B" w:rsidRPr="00924F97" w:rsidRDefault="00C6292B"/>
        </w:tc>
        <w:tc>
          <w:tcPr>
            <w:tcW w:w="3003" w:type="dxa"/>
          </w:tcPr>
          <w:p w14:paraId="6B89AF91" w14:textId="5C90E956" w:rsidR="00C6292B" w:rsidRPr="00924F97" w:rsidRDefault="00C6292B"/>
        </w:tc>
        <w:tc>
          <w:tcPr>
            <w:tcW w:w="539" w:type="dxa"/>
          </w:tcPr>
          <w:p w14:paraId="1C212C9D" w14:textId="77B45795" w:rsidR="00C6292B" w:rsidRPr="00924F97" w:rsidRDefault="00C6292B"/>
        </w:tc>
      </w:tr>
      <w:tr w:rsidR="00110727" w:rsidRPr="00924F97" w14:paraId="14DCB59E" w14:textId="77777777" w:rsidTr="006658E9">
        <w:tc>
          <w:tcPr>
            <w:tcW w:w="572" w:type="dxa"/>
          </w:tcPr>
          <w:p w14:paraId="403C07F3" w14:textId="77777777" w:rsidR="00C6292B" w:rsidRPr="00924F97" w:rsidRDefault="00C6292B"/>
        </w:tc>
        <w:tc>
          <w:tcPr>
            <w:tcW w:w="2318" w:type="dxa"/>
          </w:tcPr>
          <w:p w14:paraId="5A09D8DB" w14:textId="77777777" w:rsidR="00C6292B" w:rsidRPr="00924F97" w:rsidRDefault="00C6292B"/>
        </w:tc>
        <w:tc>
          <w:tcPr>
            <w:tcW w:w="956" w:type="dxa"/>
          </w:tcPr>
          <w:p w14:paraId="46D132C2" w14:textId="5D82AE19" w:rsidR="00C6292B" w:rsidRPr="00924F97" w:rsidRDefault="00C6292B"/>
        </w:tc>
        <w:tc>
          <w:tcPr>
            <w:tcW w:w="2388" w:type="dxa"/>
          </w:tcPr>
          <w:p w14:paraId="62951737" w14:textId="26BDE18D" w:rsidR="00C6292B" w:rsidRPr="00924F97" w:rsidRDefault="00C6292B"/>
        </w:tc>
        <w:tc>
          <w:tcPr>
            <w:tcW w:w="3003" w:type="dxa"/>
          </w:tcPr>
          <w:p w14:paraId="0CA8718D" w14:textId="011BE8C8" w:rsidR="00C6292B" w:rsidRPr="00924F97" w:rsidRDefault="00C6292B"/>
        </w:tc>
        <w:tc>
          <w:tcPr>
            <w:tcW w:w="539" w:type="dxa"/>
          </w:tcPr>
          <w:p w14:paraId="3518D629" w14:textId="0578A9EF" w:rsidR="00C6292B" w:rsidRPr="00924F97" w:rsidRDefault="00C6292B"/>
        </w:tc>
      </w:tr>
      <w:tr w:rsidR="00110727" w:rsidRPr="00924F97" w14:paraId="5ABA2FDF" w14:textId="77777777" w:rsidTr="006658E9">
        <w:tc>
          <w:tcPr>
            <w:tcW w:w="572" w:type="dxa"/>
          </w:tcPr>
          <w:p w14:paraId="72303640" w14:textId="77777777" w:rsidR="00C6292B" w:rsidRPr="00924F97" w:rsidRDefault="00C6292B"/>
        </w:tc>
        <w:tc>
          <w:tcPr>
            <w:tcW w:w="2318" w:type="dxa"/>
          </w:tcPr>
          <w:p w14:paraId="3E9E3CDF" w14:textId="77777777" w:rsidR="00C6292B" w:rsidRPr="00924F97" w:rsidRDefault="00C6292B"/>
        </w:tc>
        <w:tc>
          <w:tcPr>
            <w:tcW w:w="956" w:type="dxa"/>
          </w:tcPr>
          <w:p w14:paraId="57920828" w14:textId="19F06BC2" w:rsidR="00C6292B" w:rsidRPr="00924F97" w:rsidRDefault="00C6292B"/>
        </w:tc>
        <w:tc>
          <w:tcPr>
            <w:tcW w:w="2388" w:type="dxa"/>
          </w:tcPr>
          <w:p w14:paraId="184FDBDF" w14:textId="274B9719" w:rsidR="00C6292B" w:rsidRPr="00924F97" w:rsidRDefault="00C6292B"/>
        </w:tc>
        <w:tc>
          <w:tcPr>
            <w:tcW w:w="3003" w:type="dxa"/>
          </w:tcPr>
          <w:p w14:paraId="4AB2BEB8" w14:textId="1E6F1A2B" w:rsidR="00C6292B" w:rsidRPr="00924F97" w:rsidRDefault="00C6292B"/>
        </w:tc>
        <w:tc>
          <w:tcPr>
            <w:tcW w:w="539" w:type="dxa"/>
          </w:tcPr>
          <w:p w14:paraId="464B8856" w14:textId="795DCC2F" w:rsidR="00C6292B" w:rsidRPr="00924F97" w:rsidRDefault="00C6292B"/>
        </w:tc>
      </w:tr>
      <w:tr w:rsidR="00110727" w:rsidRPr="00924F97" w14:paraId="4B4141D1" w14:textId="77777777" w:rsidTr="006658E9">
        <w:tc>
          <w:tcPr>
            <w:tcW w:w="572" w:type="dxa"/>
          </w:tcPr>
          <w:p w14:paraId="33CB55AE" w14:textId="77777777" w:rsidR="00C6292B" w:rsidRPr="00924F97" w:rsidRDefault="00C6292B"/>
        </w:tc>
        <w:tc>
          <w:tcPr>
            <w:tcW w:w="2318" w:type="dxa"/>
          </w:tcPr>
          <w:p w14:paraId="1AA2BB9F" w14:textId="77777777" w:rsidR="00C6292B" w:rsidRPr="00924F97" w:rsidRDefault="00C6292B"/>
        </w:tc>
        <w:tc>
          <w:tcPr>
            <w:tcW w:w="956" w:type="dxa"/>
          </w:tcPr>
          <w:p w14:paraId="70047A35" w14:textId="4D4B3326" w:rsidR="00C6292B" w:rsidRPr="00924F97" w:rsidRDefault="00C6292B"/>
        </w:tc>
        <w:tc>
          <w:tcPr>
            <w:tcW w:w="2388" w:type="dxa"/>
          </w:tcPr>
          <w:p w14:paraId="76D12CFA" w14:textId="6675B91B" w:rsidR="00C6292B" w:rsidRPr="00924F97" w:rsidRDefault="00C6292B"/>
        </w:tc>
        <w:tc>
          <w:tcPr>
            <w:tcW w:w="3003" w:type="dxa"/>
          </w:tcPr>
          <w:p w14:paraId="51B7580C" w14:textId="5E4DB716" w:rsidR="00C6292B" w:rsidRPr="00924F97" w:rsidRDefault="00C6292B"/>
        </w:tc>
        <w:tc>
          <w:tcPr>
            <w:tcW w:w="539" w:type="dxa"/>
          </w:tcPr>
          <w:p w14:paraId="01B9AD7D" w14:textId="3762A481" w:rsidR="00C6292B" w:rsidRPr="00924F97" w:rsidRDefault="00C6292B"/>
        </w:tc>
      </w:tr>
      <w:tr w:rsidR="00110727" w:rsidRPr="00924F97" w14:paraId="0AA6A589" w14:textId="77777777" w:rsidTr="006658E9">
        <w:tc>
          <w:tcPr>
            <w:tcW w:w="572" w:type="dxa"/>
          </w:tcPr>
          <w:p w14:paraId="2186CB9E" w14:textId="77777777" w:rsidR="00C6292B" w:rsidRPr="00924F97" w:rsidRDefault="00C6292B"/>
        </w:tc>
        <w:tc>
          <w:tcPr>
            <w:tcW w:w="2318" w:type="dxa"/>
          </w:tcPr>
          <w:p w14:paraId="4B3E2AF7" w14:textId="77777777" w:rsidR="00C6292B" w:rsidRPr="00924F97" w:rsidRDefault="00C6292B"/>
        </w:tc>
        <w:tc>
          <w:tcPr>
            <w:tcW w:w="956" w:type="dxa"/>
          </w:tcPr>
          <w:p w14:paraId="2B0312E9" w14:textId="2190F3F6" w:rsidR="00C6292B" w:rsidRDefault="00C6292B"/>
        </w:tc>
        <w:tc>
          <w:tcPr>
            <w:tcW w:w="2388" w:type="dxa"/>
          </w:tcPr>
          <w:p w14:paraId="2FF92B91" w14:textId="7AC2E325" w:rsidR="00C6292B" w:rsidRDefault="00C6292B"/>
        </w:tc>
        <w:tc>
          <w:tcPr>
            <w:tcW w:w="3003" w:type="dxa"/>
          </w:tcPr>
          <w:p w14:paraId="050938FD" w14:textId="74444974" w:rsidR="00C6292B" w:rsidRDefault="00C6292B"/>
        </w:tc>
        <w:tc>
          <w:tcPr>
            <w:tcW w:w="539" w:type="dxa"/>
          </w:tcPr>
          <w:p w14:paraId="4DDBF72F" w14:textId="58F619B0" w:rsidR="00C6292B" w:rsidRPr="00924F97" w:rsidRDefault="00C6292B"/>
        </w:tc>
      </w:tr>
      <w:tr w:rsidR="00110727" w:rsidRPr="00924F97" w14:paraId="6E18FE9D" w14:textId="77777777" w:rsidTr="006658E9">
        <w:tc>
          <w:tcPr>
            <w:tcW w:w="572" w:type="dxa"/>
          </w:tcPr>
          <w:p w14:paraId="36293BFB" w14:textId="77777777" w:rsidR="00C6292B" w:rsidRPr="00924F97" w:rsidRDefault="00C6292B"/>
        </w:tc>
        <w:tc>
          <w:tcPr>
            <w:tcW w:w="2318" w:type="dxa"/>
          </w:tcPr>
          <w:p w14:paraId="66EEE366" w14:textId="77777777" w:rsidR="00C6292B" w:rsidRPr="00924F97" w:rsidRDefault="00C6292B"/>
        </w:tc>
        <w:tc>
          <w:tcPr>
            <w:tcW w:w="956" w:type="dxa"/>
          </w:tcPr>
          <w:p w14:paraId="7596AA60" w14:textId="3551BD1F" w:rsidR="00C6292B" w:rsidRPr="00924F97" w:rsidRDefault="00C6292B"/>
        </w:tc>
        <w:tc>
          <w:tcPr>
            <w:tcW w:w="2388" w:type="dxa"/>
          </w:tcPr>
          <w:p w14:paraId="30131B6A" w14:textId="473AC985" w:rsidR="00C6292B" w:rsidRPr="00924F97" w:rsidRDefault="00C6292B"/>
        </w:tc>
        <w:tc>
          <w:tcPr>
            <w:tcW w:w="3003" w:type="dxa"/>
          </w:tcPr>
          <w:p w14:paraId="680F72C5" w14:textId="1599C582" w:rsidR="00C6292B" w:rsidRPr="00924F97" w:rsidRDefault="00C6292B"/>
        </w:tc>
        <w:tc>
          <w:tcPr>
            <w:tcW w:w="539" w:type="dxa"/>
          </w:tcPr>
          <w:p w14:paraId="33B2D16D" w14:textId="260B2BBD" w:rsidR="00C6292B" w:rsidRPr="00924F97" w:rsidRDefault="00C6292B"/>
        </w:tc>
      </w:tr>
      <w:tr w:rsidR="00110727" w:rsidRPr="00924F97" w14:paraId="17673B47" w14:textId="77777777" w:rsidTr="006658E9">
        <w:tc>
          <w:tcPr>
            <w:tcW w:w="572" w:type="dxa"/>
          </w:tcPr>
          <w:p w14:paraId="4FECB9D5" w14:textId="77777777" w:rsidR="00C6292B" w:rsidRPr="00924F97" w:rsidRDefault="00C6292B"/>
        </w:tc>
        <w:tc>
          <w:tcPr>
            <w:tcW w:w="2318" w:type="dxa"/>
          </w:tcPr>
          <w:p w14:paraId="47A1F054" w14:textId="77777777" w:rsidR="00C6292B" w:rsidRPr="00924F97" w:rsidRDefault="00C6292B"/>
        </w:tc>
        <w:tc>
          <w:tcPr>
            <w:tcW w:w="956" w:type="dxa"/>
          </w:tcPr>
          <w:p w14:paraId="2A8D9917" w14:textId="0033DB65" w:rsidR="00C6292B" w:rsidRPr="00924F97" w:rsidRDefault="00C6292B"/>
        </w:tc>
        <w:tc>
          <w:tcPr>
            <w:tcW w:w="2388" w:type="dxa"/>
          </w:tcPr>
          <w:p w14:paraId="1536C147" w14:textId="7F3A71FC" w:rsidR="00C6292B" w:rsidRPr="00924F97" w:rsidRDefault="00C6292B"/>
        </w:tc>
        <w:tc>
          <w:tcPr>
            <w:tcW w:w="3003" w:type="dxa"/>
          </w:tcPr>
          <w:p w14:paraId="70A183ED" w14:textId="4180A4AE" w:rsidR="00C6292B" w:rsidRPr="00924F97" w:rsidRDefault="00C6292B"/>
        </w:tc>
        <w:tc>
          <w:tcPr>
            <w:tcW w:w="539" w:type="dxa"/>
          </w:tcPr>
          <w:p w14:paraId="7F4F11B5" w14:textId="1BD124E2" w:rsidR="00C6292B" w:rsidRPr="00924F97" w:rsidRDefault="00C6292B"/>
        </w:tc>
      </w:tr>
      <w:tr w:rsidR="00110727" w:rsidRPr="00924F97" w14:paraId="338C1D8B" w14:textId="77777777" w:rsidTr="006658E9">
        <w:tc>
          <w:tcPr>
            <w:tcW w:w="572" w:type="dxa"/>
          </w:tcPr>
          <w:p w14:paraId="6E59C345" w14:textId="77777777" w:rsidR="00C6292B" w:rsidRPr="00924F97" w:rsidRDefault="00C6292B"/>
        </w:tc>
        <w:tc>
          <w:tcPr>
            <w:tcW w:w="2318" w:type="dxa"/>
          </w:tcPr>
          <w:p w14:paraId="04A51BEA" w14:textId="77777777" w:rsidR="00C6292B" w:rsidRPr="00924F97" w:rsidRDefault="00C6292B"/>
        </w:tc>
        <w:tc>
          <w:tcPr>
            <w:tcW w:w="956" w:type="dxa"/>
          </w:tcPr>
          <w:p w14:paraId="4D2C9E93" w14:textId="4E4AA938" w:rsidR="00C6292B" w:rsidRPr="00924F97" w:rsidRDefault="00C6292B"/>
        </w:tc>
        <w:tc>
          <w:tcPr>
            <w:tcW w:w="2388" w:type="dxa"/>
          </w:tcPr>
          <w:p w14:paraId="43CC3A94" w14:textId="2321446C" w:rsidR="00C6292B" w:rsidRPr="00924F97" w:rsidRDefault="00C6292B"/>
        </w:tc>
        <w:tc>
          <w:tcPr>
            <w:tcW w:w="3003" w:type="dxa"/>
          </w:tcPr>
          <w:p w14:paraId="0CF01D0E" w14:textId="69F2CFF8" w:rsidR="00C6292B" w:rsidRPr="00924F97" w:rsidRDefault="00C6292B"/>
        </w:tc>
        <w:tc>
          <w:tcPr>
            <w:tcW w:w="539" w:type="dxa"/>
          </w:tcPr>
          <w:p w14:paraId="72975B07" w14:textId="60745521" w:rsidR="00C6292B" w:rsidRPr="00924F97" w:rsidRDefault="00C6292B"/>
        </w:tc>
      </w:tr>
      <w:tr w:rsidR="00110727" w:rsidRPr="00924F97" w14:paraId="4C0E3B41" w14:textId="77777777" w:rsidTr="006658E9">
        <w:tc>
          <w:tcPr>
            <w:tcW w:w="572" w:type="dxa"/>
          </w:tcPr>
          <w:p w14:paraId="21563D08" w14:textId="77777777" w:rsidR="00C6292B" w:rsidRPr="00924F97" w:rsidRDefault="00C6292B"/>
        </w:tc>
        <w:tc>
          <w:tcPr>
            <w:tcW w:w="2318" w:type="dxa"/>
          </w:tcPr>
          <w:p w14:paraId="04702617" w14:textId="77777777" w:rsidR="00C6292B" w:rsidRPr="00924F97" w:rsidRDefault="00C6292B"/>
        </w:tc>
        <w:tc>
          <w:tcPr>
            <w:tcW w:w="956" w:type="dxa"/>
          </w:tcPr>
          <w:p w14:paraId="5D71ED16" w14:textId="34CC5F6D" w:rsidR="00C6292B" w:rsidRPr="00924F97" w:rsidRDefault="00C6292B"/>
        </w:tc>
        <w:tc>
          <w:tcPr>
            <w:tcW w:w="2388" w:type="dxa"/>
          </w:tcPr>
          <w:p w14:paraId="76A14FB0" w14:textId="1203BF3E" w:rsidR="00C6292B" w:rsidRPr="00924F97" w:rsidRDefault="00C6292B"/>
        </w:tc>
        <w:tc>
          <w:tcPr>
            <w:tcW w:w="3003" w:type="dxa"/>
          </w:tcPr>
          <w:p w14:paraId="257B05F4" w14:textId="45636AC4" w:rsidR="00C6292B" w:rsidRPr="00924F97" w:rsidRDefault="00C6292B"/>
        </w:tc>
        <w:tc>
          <w:tcPr>
            <w:tcW w:w="539" w:type="dxa"/>
          </w:tcPr>
          <w:p w14:paraId="7BA03495" w14:textId="214A95D9" w:rsidR="00C6292B" w:rsidRPr="00924F97" w:rsidRDefault="00C6292B"/>
        </w:tc>
      </w:tr>
      <w:tr w:rsidR="00110727" w:rsidRPr="00924F97" w14:paraId="2789DFB1" w14:textId="77777777" w:rsidTr="006658E9">
        <w:tc>
          <w:tcPr>
            <w:tcW w:w="572" w:type="dxa"/>
          </w:tcPr>
          <w:p w14:paraId="590401A8" w14:textId="77777777" w:rsidR="00C6292B" w:rsidRPr="00924F97" w:rsidRDefault="00C6292B"/>
        </w:tc>
        <w:tc>
          <w:tcPr>
            <w:tcW w:w="2318" w:type="dxa"/>
          </w:tcPr>
          <w:p w14:paraId="09C06A18" w14:textId="77777777" w:rsidR="00C6292B" w:rsidRPr="00924F97" w:rsidRDefault="00C6292B"/>
        </w:tc>
        <w:tc>
          <w:tcPr>
            <w:tcW w:w="956" w:type="dxa"/>
          </w:tcPr>
          <w:p w14:paraId="35B2C8F3" w14:textId="0B04D4F4" w:rsidR="00C6292B" w:rsidRPr="00924F97" w:rsidRDefault="00C6292B"/>
        </w:tc>
        <w:tc>
          <w:tcPr>
            <w:tcW w:w="2388" w:type="dxa"/>
          </w:tcPr>
          <w:p w14:paraId="26D3EEE4" w14:textId="37B08C58" w:rsidR="00C6292B" w:rsidRPr="00924F97" w:rsidRDefault="00C6292B"/>
        </w:tc>
        <w:tc>
          <w:tcPr>
            <w:tcW w:w="3003" w:type="dxa"/>
          </w:tcPr>
          <w:p w14:paraId="2B8067C9" w14:textId="0123062D" w:rsidR="00C6292B" w:rsidRPr="00924F97" w:rsidRDefault="00C6292B"/>
        </w:tc>
        <w:tc>
          <w:tcPr>
            <w:tcW w:w="539" w:type="dxa"/>
          </w:tcPr>
          <w:p w14:paraId="781A6461" w14:textId="1F75B164" w:rsidR="00C6292B" w:rsidRPr="00924F97" w:rsidRDefault="00C6292B"/>
        </w:tc>
      </w:tr>
      <w:tr w:rsidR="00110727" w:rsidRPr="00924F97" w14:paraId="68B7A0D8" w14:textId="77777777" w:rsidTr="006658E9">
        <w:tc>
          <w:tcPr>
            <w:tcW w:w="572" w:type="dxa"/>
          </w:tcPr>
          <w:p w14:paraId="6F5745EA" w14:textId="77777777" w:rsidR="00C6292B" w:rsidRPr="00924F97" w:rsidRDefault="00C6292B"/>
        </w:tc>
        <w:tc>
          <w:tcPr>
            <w:tcW w:w="2318" w:type="dxa"/>
          </w:tcPr>
          <w:p w14:paraId="02222031" w14:textId="77777777" w:rsidR="00C6292B" w:rsidRPr="00924F97" w:rsidRDefault="00C6292B"/>
        </w:tc>
        <w:tc>
          <w:tcPr>
            <w:tcW w:w="956" w:type="dxa"/>
          </w:tcPr>
          <w:p w14:paraId="7239A6C7" w14:textId="4668DAB1" w:rsidR="00C6292B" w:rsidRPr="00924F97" w:rsidRDefault="00C6292B"/>
        </w:tc>
        <w:tc>
          <w:tcPr>
            <w:tcW w:w="2388" w:type="dxa"/>
          </w:tcPr>
          <w:p w14:paraId="28C01C3A" w14:textId="006F3C4C" w:rsidR="00C6292B" w:rsidRPr="00924F97" w:rsidRDefault="00C6292B"/>
        </w:tc>
        <w:tc>
          <w:tcPr>
            <w:tcW w:w="3003" w:type="dxa"/>
          </w:tcPr>
          <w:p w14:paraId="6D07B841" w14:textId="309C8A37" w:rsidR="00C6292B" w:rsidRPr="00924F97" w:rsidRDefault="00C6292B"/>
        </w:tc>
        <w:tc>
          <w:tcPr>
            <w:tcW w:w="539" w:type="dxa"/>
          </w:tcPr>
          <w:p w14:paraId="5C3497FD" w14:textId="536A506F" w:rsidR="00C6292B" w:rsidRPr="00924F97" w:rsidRDefault="00C6292B"/>
        </w:tc>
      </w:tr>
      <w:tr w:rsidR="00110727" w:rsidRPr="00924F97" w14:paraId="70BA1CBE" w14:textId="77777777" w:rsidTr="006658E9">
        <w:tc>
          <w:tcPr>
            <w:tcW w:w="572" w:type="dxa"/>
          </w:tcPr>
          <w:p w14:paraId="67A279CC" w14:textId="77777777" w:rsidR="00C6292B" w:rsidRPr="00924F97" w:rsidRDefault="00C6292B"/>
        </w:tc>
        <w:tc>
          <w:tcPr>
            <w:tcW w:w="2318" w:type="dxa"/>
          </w:tcPr>
          <w:p w14:paraId="5F278690" w14:textId="77777777" w:rsidR="00C6292B" w:rsidRPr="00924F97" w:rsidRDefault="00C6292B"/>
        </w:tc>
        <w:tc>
          <w:tcPr>
            <w:tcW w:w="956" w:type="dxa"/>
          </w:tcPr>
          <w:p w14:paraId="0A621B08" w14:textId="06030D24" w:rsidR="00C6292B" w:rsidRPr="00924F97" w:rsidRDefault="00C6292B"/>
        </w:tc>
        <w:tc>
          <w:tcPr>
            <w:tcW w:w="2388" w:type="dxa"/>
          </w:tcPr>
          <w:p w14:paraId="70B3B7C7" w14:textId="09791ABA" w:rsidR="00C6292B" w:rsidRPr="00924F97" w:rsidRDefault="00C6292B"/>
        </w:tc>
        <w:tc>
          <w:tcPr>
            <w:tcW w:w="3003" w:type="dxa"/>
          </w:tcPr>
          <w:p w14:paraId="399E3E23" w14:textId="3CCC6CDC" w:rsidR="00C6292B" w:rsidRPr="00924F97" w:rsidRDefault="00C6292B"/>
        </w:tc>
        <w:tc>
          <w:tcPr>
            <w:tcW w:w="539" w:type="dxa"/>
          </w:tcPr>
          <w:p w14:paraId="06C28D79" w14:textId="40DB6C09" w:rsidR="00C6292B" w:rsidRPr="00924F97" w:rsidRDefault="00C6292B"/>
        </w:tc>
      </w:tr>
      <w:tr w:rsidR="00110727" w:rsidRPr="00924F97" w14:paraId="39864E9F" w14:textId="77777777" w:rsidTr="006658E9">
        <w:tc>
          <w:tcPr>
            <w:tcW w:w="572" w:type="dxa"/>
          </w:tcPr>
          <w:p w14:paraId="2EED914C" w14:textId="77777777" w:rsidR="00C6292B" w:rsidRPr="00924F97" w:rsidRDefault="00C6292B"/>
        </w:tc>
        <w:tc>
          <w:tcPr>
            <w:tcW w:w="2318" w:type="dxa"/>
          </w:tcPr>
          <w:p w14:paraId="6AEBD637" w14:textId="77777777" w:rsidR="00C6292B" w:rsidRPr="00924F97" w:rsidRDefault="00C6292B"/>
        </w:tc>
        <w:tc>
          <w:tcPr>
            <w:tcW w:w="956" w:type="dxa"/>
          </w:tcPr>
          <w:p w14:paraId="7485F25D" w14:textId="532E1D58" w:rsidR="00C6292B" w:rsidRPr="00924F97" w:rsidRDefault="00C6292B"/>
        </w:tc>
        <w:tc>
          <w:tcPr>
            <w:tcW w:w="2388" w:type="dxa"/>
          </w:tcPr>
          <w:p w14:paraId="51AFD9B0" w14:textId="6D438ABB" w:rsidR="00C6292B" w:rsidRPr="00924F97" w:rsidRDefault="00C6292B"/>
        </w:tc>
        <w:tc>
          <w:tcPr>
            <w:tcW w:w="3003" w:type="dxa"/>
          </w:tcPr>
          <w:p w14:paraId="623F112C" w14:textId="4E960B7D" w:rsidR="00C6292B" w:rsidRPr="00924F97" w:rsidRDefault="00C6292B"/>
        </w:tc>
        <w:tc>
          <w:tcPr>
            <w:tcW w:w="539" w:type="dxa"/>
          </w:tcPr>
          <w:p w14:paraId="2882B5D4" w14:textId="3E1BE111" w:rsidR="00C6292B" w:rsidRPr="00924F97" w:rsidRDefault="00C6292B"/>
        </w:tc>
      </w:tr>
      <w:tr w:rsidR="00110727" w:rsidRPr="00924F97" w14:paraId="23E26AB5" w14:textId="77777777" w:rsidTr="006658E9">
        <w:tc>
          <w:tcPr>
            <w:tcW w:w="572" w:type="dxa"/>
          </w:tcPr>
          <w:p w14:paraId="708303F9" w14:textId="16DA9055" w:rsidR="00C6292B" w:rsidRPr="00924F97" w:rsidRDefault="00C6292B"/>
        </w:tc>
        <w:tc>
          <w:tcPr>
            <w:tcW w:w="2318" w:type="dxa"/>
          </w:tcPr>
          <w:p w14:paraId="6D3C5BF8" w14:textId="3C760640" w:rsidR="00C6292B" w:rsidRPr="00924F97" w:rsidRDefault="00C6292B"/>
        </w:tc>
        <w:tc>
          <w:tcPr>
            <w:tcW w:w="956" w:type="dxa"/>
          </w:tcPr>
          <w:p w14:paraId="3FA12451" w14:textId="41DC5357" w:rsidR="00C6292B" w:rsidRPr="00924F97" w:rsidRDefault="00C6292B"/>
        </w:tc>
        <w:tc>
          <w:tcPr>
            <w:tcW w:w="2388" w:type="dxa"/>
          </w:tcPr>
          <w:p w14:paraId="23FB0E92" w14:textId="51A1A8FA" w:rsidR="00C6292B" w:rsidRPr="00924F97" w:rsidRDefault="00C6292B"/>
        </w:tc>
        <w:tc>
          <w:tcPr>
            <w:tcW w:w="3003" w:type="dxa"/>
          </w:tcPr>
          <w:p w14:paraId="716AB407" w14:textId="523836F8" w:rsidR="00C6292B" w:rsidRPr="00924F97" w:rsidRDefault="00C6292B"/>
        </w:tc>
        <w:tc>
          <w:tcPr>
            <w:tcW w:w="539" w:type="dxa"/>
          </w:tcPr>
          <w:p w14:paraId="25896B34" w14:textId="2B28AB16" w:rsidR="00C6292B" w:rsidRPr="00924F97" w:rsidRDefault="00C6292B"/>
        </w:tc>
      </w:tr>
      <w:tr w:rsidR="00110727" w:rsidRPr="00924F97" w14:paraId="14381482" w14:textId="77777777" w:rsidTr="006658E9">
        <w:tc>
          <w:tcPr>
            <w:tcW w:w="572" w:type="dxa"/>
          </w:tcPr>
          <w:p w14:paraId="402459CD" w14:textId="77777777" w:rsidR="00C6292B" w:rsidRPr="00924F97" w:rsidRDefault="00C6292B"/>
        </w:tc>
        <w:tc>
          <w:tcPr>
            <w:tcW w:w="2318" w:type="dxa"/>
          </w:tcPr>
          <w:p w14:paraId="4D95E237" w14:textId="77777777" w:rsidR="00C6292B" w:rsidRPr="00924F97" w:rsidRDefault="00C6292B"/>
        </w:tc>
        <w:tc>
          <w:tcPr>
            <w:tcW w:w="956" w:type="dxa"/>
          </w:tcPr>
          <w:p w14:paraId="0A144288" w14:textId="3B6CB5DC" w:rsidR="00C6292B" w:rsidRPr="00924F97" w:rsidRDefault="00C6292B"/>
        </w:tc>
        <w:tc>
          <w:tcPr>
            <w:tcW w:w="2388" w:type="dxa"/>
          </w:tcPr>
          <w:p w14:paraId="46491A1F" w14:textId="3EF7971B" w:rsidR="00C6292B" w:rsidRPr="00924F97" w:rsidRDefault="00C6292B"/>
        </w:tc>
        <w:tc>
          <w:tcPr>
            <w:tcW w:w="3003" w:type="dxa"/>
          </w:tcPr>
          <w:p w14:paraId="7D7BF25F" w14:textId="77E8F478" w:rsidR="00C6292B" w:rsidRPr="00924F97" w:rsidRDefault="00C6292B"/>
        </w:tc>
        <w:tc>
          <w:tcPr>
            <w:tcW w:w="539" w:type="dxa"/>
          </w:tcPr>
          <w:p w14:paraId="170E21EC" w14:textId="59DFC081" w:rsidR="00C6292B" w:rsidRPr="00924F97" w:rsidRDefault="00C6292B"/>
        </w:tc>
      </w:tr>
      <w:tr w:rsidR="00110727" w:rsidRPr="00924F97" w14:paraId="3110BF61" w14:textId="77777777" w:rsidTr="006658E9">
        <w:tc>
          <w:tcPr>
            <w:tcW w:w="572" w:type="dxa"/>
          </w:tcPr>
          <w:p w14:paraId="4677746D" w14:textId="77777777" w:rsidR="00C6292B" w:rsidRPr="00924F97" w:rsidRDefault="00C6292B"/>
        </w:tc>
        <w:tc>
          <w:tcPr>
            <w:tcW w:w="2318" w:type="dxa"/>
          </w:tcPr>
          <w:p w14:paraId="6FBA5216" w14:textId="77777777" w:rsidR="00C6292B" w:rsidRPr="00924F97" w:rsidRDefault="00C6292B"/>
        </w:tc>
        <w:tc>
          <w:tcPr>
            <w:tcW w:w="956" w:type="dxa"/>
          </w:tcPr>
          <w:p w14:paraId="59EC03B0" w14:textId="22E73B17" w:rsidR="00C6292B" w:rsidRPr="00924F97" w:rsidRDefault="00C6292B"/>
        </w:tc>
        <w:tc>
          <w:tcPr>
            <w:tcW w:w="2388" w:type="dxa"/>
          </w:tcPr>
          <w:p w14:paraId="4E564DC7" w14:textId="2BB391A5" w:rsidR="00C6292B" w:rsidRPr="00924F97" w:rsidRDefault="00C6292B"/>
        </w:tc>
        <w:tc>
          <w:tcPr>
            <w:tcW w:w="3003" w:type="dxa"/>
          </w:tcPr>
          <w:p w14:paraId="5FF2B923" w14:textId="3AB0CCF4" w:rsidR="00C6292B" w:rsidRPr="00924F97" w:rsidRDefault="00C6292B"/>
        </w:tc>
        <w:tc>
          <w:tcPr>
            <w:tcW w:w="539" w:type="dxa"/>
          </w:tcPr>
          <w:p w14:paraId="7DB5587D" w14:textId="54898499" w:rsidR="00C6292B" w:rsidRPr="00924F97" w:rsidRDefault="00C6292B"/>
        </w:tc>
      </w:tr>
      <w:tr w:rsidR="00110727" w:rsidRPr="00924F97" w14:paraId="03DC4916" w14:textId="77777777" w:rsidTr="006658E9">
        <w:tc>
          <w:tcPr>
            <w:tcW w:w="572" w:type="dxa"/>
          </w:tcPr>
          <w:p w14:paraId="6A8AAB67" w14:textId="77777777" w:rsidR="00C6292B" w:rsidRPr="00924F97" w:rsidRDefault="00C6292B"/>
        </w:tc>
        <w:tc>
          <w:tcPr>
            <w:tcW w:w="2318" w:type="dxa"/>
          </w:tcPr>
          <w:p w14:paraId="64DE6CFA" w14:textId="77777777" w:rsidR="00C6292B" w:rsidRPr="00924F97" w:rsidRDefault="00C6292B"/>
        </w:tc>
        <w:tc>
          <w:tcPr>
            <w:tcW w:w="956" w:type="dxa"/>
          </w:tcPr>
          <w:p w14:paraId="44079580" w14:textId="36E4B70E" w:rsidR="00C6292B" w:rsidRPr="00924F97" w:rsidRDefault="00C6292B"/>
        </w:tc>
        <w:tc>
          <w:tcPr>
            <w:tcW w:w="2388" w:type="dxa"/>
          </w:tcPr>
          <w:p w14:paraId="71FF31CE" w14:textId="34122365" w:rsidR="00C6292B" w:rsidRPr="00924F97" w:rsidRDefault="00C6292B"/>
        </w:tc>
        <w:tc>
          <w:tcPr>
            <w:tcW w:w="3003" w:type="dxa"/>
          </w:tcPr>
          <w:p w14:paraId="662691A9" w14:textId="1FEBCC87" w:rsidR="00C6292B" w:rsidRPr="00924F97" w:rsidRDefault="00C6292B"/>
        </w:tc>
        <w:tc>
          <w:tcPr>
            <w:tcW w:w="539" w:type="dxa"/>
          </w:tcPr>
          <w:p w14:paraId="70AEFAE6" w14:textId="6E7880A3" w:rsidR="00C6292B" w:rsidRPr="00924F97" w:rsidRDefault="00C6292B"/>
        </w:tc>
      </w:tr>
      <w:tr w:rsidR="00110727" w:rsidRPr="00924F97" w14:paraId="6EADD485" w14:textId="77777777" w:rsidTr="006658E9">
        <w:tc>
          <w:tcPr>
            <w:tcW w:w="572" w:type="dxa"/>
          </w:tcPr>
          <w:p w14:paraId="34EC8A77" w14:textId="77777777" w:rsidR="00C6292B" w:rsidRPr="00924F97" w:rsidRDefault="00C6292B"/>
        </w:tc>
        <w:tc>
          <w:tcPr>
            <w:tcW w:w="2318" w:type="dxa"/>
          </w:tcPr>
          <w:p w14:paraId="7188B6EB" w14:textId="77777777" w:rsidR="00C6292B" w:rsidRPr="00924F97" w:rsidRDefault="00C6292B"/>
        </w:tc>
        <w:tc>
          <w:tcPr>
            <w:tcW w:w="956" w:type="dxa"/>
          </w:tcPr>
          <w:p w14:paraId="24DE3E59" w14:textId="21CE2313" w:rsidR="00C6292B" w:rsidRDefault="00C6292B"/>
        </w:tc>
        <w:tc>
          <w:tcPr>
            <w:tcW w:w="2388" w:type="dxa"/>
          </w:tcPr>
          <w:p w14:paraId="7D0AA23D" w14:textId="0901B6CA" w:rsidR="00C6292B" w:rsidRDefault="00C6292B"/>
        </w:tc>
        <w:tc>
          <w:tcPr>
            <w:tcW w:w="3003" w:type="dxa"/>
          </w:tcPr>
          <w:p w14:paraId="1BFEEA0F" w14:textId="21565B85" w:rsidR="00C6292B" w:rsidRDefault="00C6292B"/>
        </w:tc>
        <w:tc>
          <w:tcPr>
            <w:tcW w:w="539" w:type="dxa"/>
          </w:tcPr>
          <w:p w14:paraId="1D660A82" w14:textId="7F4F53FF" w:rsidR="00C6292B" w:rsidRPr="00924F97" w:rsidRDefault="00C6292B"/>
        </w:tc>
      </w:tr>
      <w:tr w:rsidR="00110727" w:rsidRPr="00924F97" w14:paraId="7C254DF8" w14:textId="77777777" w:rsidTr="006658E9">
        <w:tc>
          <w:tcPr>
            <w:tcW w:w="572" w:type="dxa"/>
          </w:tcPr>
          <w:p w14:paraId="1DBEF478" w14:textId="7A085CE7" w:rsidR="00C6292B" w:rsidRPr="00924F97" w:rsidRDefault="00C6292B"/>
        </w:tc>
        <w:tc>
          <w:tcPr>
            <w:tcW w:w="2318" w:type="dxa"/>
          </w:tcPr>
          <w:p w14:paraId="41B566B3" w14:textId="0095486E" w:rsidR="00C6292B" w:rsidRPr="00924F97" w:rsidRDefault="00C6292B"/>
        </w:tc>
        <w:tc>
          <w:tcPr>
            <w:tcW w:w="956" w:type="dxa"/>
          </w:tcPr>
          <w:p w14:paraId="6731C953" w14:textId="46B09D74" w:rsidR="00C6292B" w:rsidRDefault="00C6292B"/>
        </w:tc>
        <w:tc>
          <w:tcPr>
            <w:tcW w:w="2388" w:type="dxa"/>
          </w:tcPr>
          <w:p w14:paraId="7C056F5B" w14:textId="41FA9EF3" w:rsidR="00C6292B" w:rsidRDefault="00C6292B"/>
        </w:tc>
        <w:tc>
          <w:tcPr>
            <w:tcW w:w="3003" w:type="dxa"/>
          </w:tcPr>
          <w:p w14:paraId="778E0013" w14:textId="187E57CA" w:rsidR="00C6292B" w:rsidRDefault="00C6292B"/>
        </w:tc>
        <w:tc>
          <w:tcPr>
            <w:tcW w:w="539" w:type="dxa"/>
          </w:tcPr>
          <w:p w14:paraId="1DA5C939" w14:textId="7C245283" w:rsidR="00C6292B" w:rsidRPr="00924F97" w:rsidRDefault="00C6292B"/>
        </w:tc>
      </w:tr>
      <w:tr w:rsidR="00110727" w:rsidRPr="00924F97" w14:paraId="70D7FC00" w14:textId="77777777" w:rsidTr="006658E9">
        <w:tc>
          <w:tcPr>
            <w:tcW w:w="572" w:type="dxa"/>
          </w:tcPr>
          <w:p w14:paraId="3E2D2120" w14:textId="77777777" w:rsidR="00C6292B" w:rsidRPr="00924F97" w:rsidRDefault="00C6292B"/>
        </w:tc>
        <w:tc>
          <w:tcPr>
            <w:tcW w:w="2318" w:type="dxa"/>
          </w:tcPr>
          <w:p w14:paraId="645C902E" w14:textId="77777777" w:rsidR="00C6292B" w:rsidRPr="00924F97" w:rsidRDefault="00C6292B"/>
        </w:tc>
        <w:tc>
          <w:tcPr>
            <w:tcW w:w="956" w:type="dxa"/>
          </w:tcPr>
          <w:p w14:paraId="4E142075" w14:textId="6AD1481F" w:rsidR="00C6292B" w:rsidRDefault="00C6292B"/>
        </w:tc>
        <w:tc>
          <w:tcPr>
            <w:tcW w:w="2388" w:type="dxa"/>
          </w:tcPr>
          <w:p w14:paraId="752E09FC" w14:textId="0076DB8C" w:rsidR="00C6292B" w:rsidRDefault="00C6292B"/>
        </w:tc>
        <w:tc>
          <w:tcPr>
            <w:tcW w:w="3003" w:type="dxa"/>
          </w:tcPr>
          <w:p w14:paraId="0241EE74" w14:textId="2D932172" w:rsidR="00C6292B" w:rsidRDefault="00C6292B"/>
        </w:tc>
        <w:tc>
          <w:tcPr>
            <w:tcW w:w="539" w:type="dxa"/>
          </w:tcPr>
          <w:p w14:paraId="36658CD1" w14:textId="2DE10BEC" w:rsidR="00C6292B" w:rsidRPr="00924F97" w:rsidRDefault="00C6292B"/>
        </w:tc>
      </w:tr>
      <w:tr w:rsidR="00110727" w:rsidRPr="00924F97" w14:paraId="23EC4F62" w14:textId="77777777" w:rsidTr="006658E9">
        <w:tc>
          <w:tcPr>
            <w:tcW w:w="572" w:type="dxa"/>
          </w:tcPr>
          <w:p w14:paraId="28EB872F" w14:textId="77777777" w:rsidR="00C6292B" w:rsidRPr="00924F97" w:rsidRDefault="00C6292B"/>
        </w:tc>
        <w:tc>
          <w:tcPr>
            <w:tcW w:w="2318" w:type="dxa"/>
          </w:tcPr>
          <w:p w14:paraId="6EADE13A" w14:textId="77777777" w:rsidR="00C6292B" w:rsidRPr="00924F97" w:rsidRDefault="00C6292B"/>
        </w:tc>
        <w:tc>
          <w:tcPr>
            <w:tcW w:w="956" w:type="dxa"/>
          </w:tcPr>
          <w:p w14:paraId="1FA64F08" w14:textId="5F45069D" w:rsidR="00C6292B" w:rsidRDefault="00C6292B"/>
        </w:tc>
        <w:tc>
          <w:tcPr>
            <w:tcW w:w="2388" w:type="dxa"/>
          </w:tcPr>
          <w:p w14:paraId="4A329B2E" w14:textId="06B16A3B" w:rsidR="00C6292B" w:rsidRDefault="00C6292B"/>
        </w:tc>
        <w:tc>
          <w:tcPr>
            <w:tcW w:w="3003" w:type="dxa"/>
          </w:tcPr>
          <w:p w14:paraId="1278132C" w14:textId="043F2D16" w:rsidR="00C6292B" w:rsidRDefault="00C6292B"/>
        </w:tc>
        <w:tc>
          <w:tcPr>
            <w:tcW w:w="539" w:type="dxa"/>
          </w:tcPr>
          <w:p w14:paraId="23844232" w14:textId="6933D354" w:rsidR="00C6292B" w:rsidRPr="00924F97" w:rsidRDefault="00C6292B"/>
        </w:tc>
      </w:tr>
      <w:tr w:rsidR="00110727" w:rsidRPr="00924F97" w14:paraId="1FFF720D" w14:textId="77777777" w:rsidTr="006658E9">
        <w:tc>
          <w:tcPr>
            <w:tcW w:w="572" w:type="dxa"/>
          </w:tcPr>
          <w:p w14:paraId="3BAE2690" w14:textId="77777777" w:rsidR="00C6292B" w:rsidRPr="00924F97" w:rsidRDefault="00C6292B"/>
        </w:tc>
        <w:tc>
          <w:tcPr>
            <w:tcW w:w="2318" w:type="dxa"/>
          </w:tcPr>
          <w:p w14:paraId="230A327D" w14:textId="77777777" w:rsidR="00C6292B" w:rsidRPr="00924F97" w:rsidRDefault="00C6292B"/>
        </w:tc>
        <w:tc>
          <w:tcPr>
            <w:tcW w:w="956" w:type="dxa"/>
          </w:tcPr>
          <w:p w14:paraId="593FA686" w14:textId="6CC1CCCB" w:rsidR="00C6292B" w:rsidRDefault="00C6292B"/>
        </w:tc>
        <w:tc>
          <w:tcPr>
            <w:tcW w:w="2388" w:type="dxa"/>
          </w:tcPr>
          <w:p w14:paraId="79E43699" w14:textId="1F9D3332" w:rsidR="00C6292B" w:rsidRDefault="00C6292B"/>
        </w:tc>
        <w:tc>
          <w:tcPr>
            <w:tcW w:w="3003" w:type="dxa"/>
          </w:tcPr>
          <w:p w14:paraId="430F7635" w14:textId="1D4FF601" w:rsidR="00C6292B" w:rsidRDefault="00C6292B"/>
        </w:tc>
        <w:tc>
          <w:tcPr>
            <w:tcW w:w="539" w:type="dxa"/>
          </w:tcPr>
          <w:p w14:paraId="43369503" w14:textId="761BA32D" w:rsidR="00C6292B" w:rsidRPr="00924F97" w:rsidRDefault="00C6292B"/>
        </w:tc>
      </w:tr>
      <w:tr w:rsidR="00110727" w:rsidRPr="00924F97" w14:paraId="5EBE7E5A" w14:textId="77777777" w:rsidTr="006658E9">
        <w:tc>
          <w:tcPr>
            <w:tcW w:w="572" w:type="dxa"/>
          </w:tcPr>
          <w:p w14:paraId="25C72E06" w14:textId="77777777" w:rsidR="00C6292B" w:rsidRPr="00924F97" w:rsidRDefault="00C6292B"/>
        </w:tc>
        <w:tc>
          <w:tcPr>
            <w:tcW w:w="2318" w:type="dxa"/>
          </w:tcPr>
          <w:p w14:paraId="653D52BA" w14:textId="77777777" w:rsidR="00C6292B" w:rsidRPr="00924F97" w:rsidRDefault="00C6292B"/>
        </w:tc>
        <w:tc>
          <w:tcPr>
            <w:tcW w:w="956" w:type="dxa"/>
          </w:tcPr>
          <w:p w14:paraId="7C9B8C66" w14:textId="078EC0BE" w:rsidR="00C6292B" w:rsidRDefault="00C6292B"/>
        </w:tc>
        <w:tc>
          <w:tcPr>
            <w:tcW w:w="2388" w:type="dxa"/>
          </w:tcPr>
          <w:p w14:paraId="7666154B" w14:textId="24951D38" w:rsidR="00C6292B" w:rsidRDefault="00C6292B"/>
        </w:tc>
        <w:tc>
          <w:tcPr>
            <w:tcW w:w="3003" w:type="dxa"/>
          </w:tcPr>
          <w:p w14:paraId="454BE258" w14:textId="1598DE4E" w:rsidR="00C6292B" w:rsidRDefault="00C6292B"/>
        </w:tc>
        <w:tc>
          <w:tcPr>
            <w:tcW w:w="539" w:type="dxa"/>
          </w:tcPr>
          <w:p w14:paraId="0B372CCD" w14:textId="61DA7A76" w:rsidR="00C6292B" w:rsidRPr="00924F97" w:rsidRDefault="00C6292B"/>
        </w:tc>
      </w:tr>
      <w:tr w:rsidR="00110727" w:rsidRPr="00924F97" w14:paraId="7171A958" w14:textId="77777777" w:rsidTr="006658E9">
        <w:tc>
          <w:tcPr>
            <w:tcW w:w="572" w:type="dxa"/>
          </w:tcPr>
          <w:p w14:paraId="4D022048" w14:textId="77777777" w:rsidR="00C6292B" w:rsidRPr="00924F97" w:rsidRDefault="00C6292B"/>
        </w:tc>
        <w:tc>
          <w:tcPr>
            <w:tcW w:w="2318" w:type="dxa"/>
          </w:tcPr>
          <w:p w14:paraId="659D3EF9" w14:textId="77777777" w:rsidR="00C6292B" w:rsidRPr="00924F97" w:rsidRDefault="00C6292B"/>
        </w:tc>
        <w:tc>
          <w:tcPr>
            <w:tcW w:w="956" w:type="dxa"/>
          </w:tcPr>
          <w:p w14:paraId="5C85C7F9" w14:textId="07DC049C" w:rsidR="00C6292B" w:rsidRDefault="00C6292B"/>
        </w:tc>
        <w:tc>
          <w:tcPr>
            <w:tcW w:w="2388" w:type="dxa"/>
          </w:tcPr>
          <w:p w14:paraId="13557C6B" w14:textId="4948C5E0" w:rsidR="00C6292B" w:rsidRDefault="00C6292B"/>
        </w:tc>
        <w:tc>
          <w:tcPr>
            <w:tcW w:w="3003" w:type="dxa"/>
          </w:tcPr>
          <w:p w14:paraId="5192C9FF" w14:textId="6DE6C60D" w:rsidR="00C6292B" w:rsidRDefault="00C6292B"/>
        </w:tc>
        <w:tc>
          <w:tcPr>
            <w:tcW w:w="539" w:type="dxa"/>
          </w:tcPr>
          <w:p w14:paraId="075C0D2A" w14:textId="3F886065" w:rsidR="00C6292B" w:rsidRPr="00924F97" w:rsidRDefault="00C6292B"/>
        </w:tc>
      </w:tr>
    </w:tbl>
    <w:p w14:paraId="3A69149E" w14:textId="77777777" w:rsidR="00C6292B" w:rsidRPr="00924F97" w:rsidRDefault="00C6292B" w:rsidP="00C6292B">
      <w:pPr>
        <w:rPr>
          <w:sz w:val="32"/>
          <w:szCs w:val="32"/>
        </w:rPr>
      </w:pPr>
    </w:p>
    <w:p w14:paraId="706B944A" w14:textId="77777777" w:rsidR="00C6292B" w:rsidRPr="00C6292B" w:rsidRDefault="00C6292B" w:rsidP="00C6292B">
      <w:pPr>
        <w:pStyle w:val="Textnormal"/>
      </w:pPr>
    </w:p>
    <w:p w14:paraId="57D5D56D" w14:textId="79BF0321" w:rsidR="008C324E" w:rsidRDefault="005F4FB3" w:rsidP="00654B98">
      <w:pPr>
        <w:pStyle w:val="Heading1"/>
      </w:pPr>
      <w:r>
        <w:br w:type="page"/>
      </w:r>
      <w:bookmarkStart w:id="52" w:name="_Toc160699210"/>
      <w:r w:rsidR="00E34883">
        <w:lastRenderedPageBreak/>
        <w:t>Fazit und Ausblick</w:t>
      </w:r>
      <w:bookmarkEnd w:id="52"/>
    </w:p>
    <w:p w14:paraId="2620CF50" w14:textId="2D491F94" w:rsidR="008E4B14" w:rsidRDefault="008E4B14" w:rsidP="008E4B14">
      <w:pPr>
        <w:pStyle w:val="Textnormal"/>
      </w:pPr>
      <w:r>
        <w:t>Linus (vielleicht kann man das noch irgendwie integrieren):</w:t>
      </w:r>
    </w:p>
    <w:p w14:paraId="5118F068" w14:textId="7D36280B" w:rsidR="008E4B14" w:rsidRDefault="008E4B14" w:rsidP="008E4B14">
      <w:pPr>
        <w:pStyle w:val="Textnormal"/>
      </w:pPr>
      <w:r>
        <w:t>Der DigiCard-Prototyp hat bereits in einer kurzen Testphase seine Potenziale zur Effizienzsteigerung und Zeitersparnis im Umgang mit Einsatzkarten aufgezeigt. Für eine umfassende Integration der App in den Planungsprozess bei Bosch sind jedoch grundlegende Anpassungen erforderlich. Ein wesentlicher Aspekt ist, dass die aktuell verwendete Technologiebasis, insbesondere VB.NET, inzwischen als überholt gilt und durch modernere Programmiersprachen ersetzt wurde. Ebenso wird die bisher genutzte Microsoft Access Datenbank von fortschrittlicheren SQL-Datenbankmanagementsystemen übertroffen, die effizientere und leistungsfähigere Datenverwaltungsoptionen bieten. Besonders die Verwendung von OLEDB zeigt Limitationen im Funktionsumfang und entspricht nicht mehr den heutigen Anforderungen an die Verwaltung großer Datenmengen, die Unterstützung von Multi-User-Zugriffen und die Realisierung schneller, indexierter Suchvorgänge. Der für den Prototypen gewählte Technologiestack erscheint somit für die zukünftigen Bedürfnisse und das angestrebte Wachstum nicht geeignet.</w:t>
      </w:r>
    </w:p>
    <w:p w14:paraId="3DED3561" w14:textId="44CBB6EC" w:rsidR="008E4B14" w:rsidRDefault="008E4B14" w:rsidP="008E4B14">
      <w:pPr>
        <w:pStyle w:val="Textnormal"/>
      </w:pPr>
      <w:r>
        <w:t xml:space="preserve">Eine zukunftsorientierte Alternative könnte der Umstieg auf </w:t>
      </w:r>
      <w:commentRangeStart w:id="53"/>
      <w:r>
        <w:t xml:space="preserve">Supabase </w:t>
      </w:r>
      <w:commentRangeEnd w:id="53"/>
      <w:r>
        <w:rPr>
          <w:rStyle w:val="CommentReference"/>
        </w:rPr>
        <w:commentReference w:id="53"/>
      </w:r>
      <w:r>
        <w:t xml:space="preserve">als Backend-Service und die Entwicklung einer Webanwendung mit </w:t>
      </w:r>
      <w:commentRangeStart w:id="54"/>
      <w:r>
        <w:t xml:space="preserve">React </w:t>
      </w:r>
      <w:commentRangeEnd w:id="54"/>
      <w:r>
        <w:rPr>
          <w:rStyle w:val="CommentReference"/>
        </w:rPr>
        <w:commentReference w:id="54"/>
      </w:r>
      <w:r>
        <w:t xml:space="preserve">sein, die auf einer </w:t>
      </w:r>
      <w:commentRangeStart w:id="55"/>
      <w:r>
        <w:t>PostgreSQL-Datenbank</w:t>
      </w:r>
      <w:commentRangeEnd w:id="55"/>
      <w:r>
        <w:rPr>
          <w:rStyle w:val="CommentReference"/>
        </w:rPr>
        <w:commentReference w:id="55"/>
      </w:r>
      <w:r>
        <w:t xml:space="preserve"> basiert. Dieser Ansatz würde nicht nur modernen Entwicklungsstandards entsprechen, sondern auch eine robuste, skalierbare und effiziente Lösung für die Datenverwaltung und -nutzung bieten.</w:t>
      </w:r>
    </w:p>
    <w:p w14:paraId="069ADE3C" w14:textId="0E278C96" w:rsidR="008E4B14" w:rsidRDefault="008E4B14" w:rsidP="008E4B14">
      <w:pPr>
        <w:pStyle w:val="Textnormal"/>
      </w:pPr>
      <w:r>
        <w:t xml:space="preserve">Zur weiteren Verbesserung der App wäre die Integration zusätzlicher Funktionen zur effizienteren Verwaltung von Kunden, Personen oder Projekten essentiell. Ein besonders wertvolles Feature wäre eine Suchfunktion innerhalb der Erstellungsoberfläche, die es ermöglicht, auf bereits vorhandene Datenbankeinträge, wie zum Beispiel existierende Kunden, zuzugreifen. Dies würde verhindern, dass für jeden Vorgang ein neuer Kunde angelegt werden </w:t>
      </w:r>
      <w:r>
        <w:lastRenderedPageBreak/>
        <w:t xml:space="preserve">muss und somit die Effizienz steigern sowie den Prozess der Erstellung neuer Einsatzkarten beschleunigen. Eine Schnittstelle zu vorhandenen Kundendatenverwaltungssystemen könnte hierbei eine Schlüsselrolle spielen. Durch eine solche Anbindung wäre es möglich, relevante Informationen wie Adressen und Projektbeschreibungen direkt aus dem Bosch-System zu importieren. Dies würde den Workflow erheblich vereinfachen und Zeit sparen, indem doppelte Dateneingaben vermieden werden. Angesichts der Tatsache, dass für viele Mitarbeiterinnen und Mitarbeiter bei Bosch Englisch noch immer eine große Sprachbarriere darstellt, ist die Übersetzung der Anwendung in die deutsche Sprache eine notwendige Maßnahme, um die Zugänglichkeit und Benutzerfreundlichkeit zu erhöhen. </w:t>
      </w:r>
    </w:p>
    <w:p w14:paraId="5BB17628" w14:textId="77777777" w:rsidR="008E4B14" w:rsidRDefault="008E4B14" w:rsidP="008E4B14">
      <w:pPr>
        <w:pStyle w:val="Textnormal"/>
      </w:pPr>
    </w:p>
    <w:p w14:paraId="6CB5C933" w14:textId="77777777" w:rsidR="008E4B14" w:rsidRPr="008E4B14" w:rsidRDefault="008E4B14" w:rsidP="008E4B14">
      <w:pPr>
        <w:pStyle w:val="Textnormal"/>
      </w:pPr>
    </w:p>
    <w:p w14:paraId="449533A5" w14:textId="7F9FA73C" w:rsidR="00CE1522" w:rsidRDefault="5AF07EE6" w:rsidP="3D9083B9">
      <w:pPr>
        <w:rPr>
          <w:color w:val="FF0000"/>
        </w:rPr>
      </w:pPr>
      <w:r w:rsidRPr="3D9083B9">
        <w:t xml:space="preserve">Das Tool eignet sich aufgrund der einfachen und übersichtlichen Bedienbarkeit für die tägliche Nutzung im Betrieb. Durch unser Tool lassen sich die Nachteile der bisher ineffizienten Nutzung in Form der Ordnerstruktur lösen und sorgen für die notwendige Effizienz. Daher ist eine weitere Nutzung des Programms im Unternehmen </w:t>
      </w:r>
      <w:r w:rsidR="00537A0D" w:rsidRPr="3D9083B9">
        <w:t>denkbar</w:t>
      </w:r>
      <w:r w:rsidRPr="3D9083B9">
        <w:t>, um Zeit und Kosten zu sparen und die Arbeitsweise generell effizienter zu gestalten. Gerade die Suchfunktion die als Enterprise Suchfunktion angesehen werden kann erleichtert die Suche nach Kunden, Objekten oder Postleitzahlen immens.</w:t>
      </w:r>
      <w:r w:rsidR="00991229">
        <w:t xml:space="preserve"> </w:t>
      </w:r>
      <w:r w:rsidR="00BB2825">
        <w:t>Zu diesem Feature kommt die grafische</w:t>
      </w:r>
      <w:r w:rsidR="00036595">
        <w:t xml:space="preserve"> Darstellung d</w:t>
      </w:r>
      <w:r w:rsidR="0087640E">
        <w:t>er Kunden auf einer Landkarte hinzu. Dies erfolgt über eine Google</w:t>
      </w:r>
      <w:r w:rsidR="00B4481D">
        <w:t xml:space="preserve"> API-Schnittstelle</w:t>
      </w:r>
      <w:r w:rsidR="00D91137">
        <w:t>.</w:t>
      </w:r>
      <w:r w:rsidR="007C0148">
        <w:t xml:space="preserve"> Somit ermöglicht</w:t>
      </w:r>
      <w:r w:rsidR="00102FE4">
        <w:t xml:space="preserve"> </w:t>
      </w:r>
      <w:r w:rsidR="00782B67">
        <w:t>die erarbeitete Lösung</w:t>
      </w:r>
      <w:r w:rsidRPr="3D9083B9">
        <w:t xml:space="preserve"> </w:t>
      </w:r>
      <w:r w:rsidR="00664065">
        <w:t xml:space="preserve">dem Anwender </w:t>
      </w:r>
      <w:r w:rsidR="00CE6EBD">
        <w:t xml:space="preserve">eine äußerst flexible Suche der gewünschten Daten. </w:t>
      </w:r>
      <w:r w:rsidRPr="3D9083B9">
        <w:t xml:space="preserve">Ebenfalls sorgen die einzelnen Filter für eine klare Abgrenzbarkeit zwischen den Abteilungen Feuer (CSF) und Polizei (CSR), was das Tool zu einem hybriden Allrounder macht, dass Abteilungsübergreifend im Unternehmen genutzt werden kann. </w:t>
      </w:r>
      <w:r w:rsidRPr="3D9083B9">
        <w:rPr>
          <w:color w:val="FF0000"/>
        </w:rPr>
        <w:t>Im vertrieblichen Umfeld zählt jede gesparte Minute, denn in diesem Bereich kann man tatsächlich sagen: "Zeit ist Geld".</w:t>
      </w:r>
    </w:p>
    <w:p w14:paraId="22056798" w14:textId="7E8B7987" w:rsidR="00865FA6" w:rsidRDefault="00865FA6" w:rsidP="3D9083B9">
      <w:pPr>
        <w:rPr>
          <w:color w:val="FF0000"/>
        </w:rPr>
      </w:pPr>
      <w:r>
        <w:rPr>
          <w:color w:val="FF0000"/>
        </w:rPr>
        <w:lastRenderedPageBreak/>
        <w:t xml:space="preserve">Im Hinblick </w:t>
      </w:r>
      <w:r w:rsidR="00431404">
        <w:rPr>
          <w:color w:val="FF0000"/>
        </w:rPr>
        <w:t>auf eine mögliche Implementierung der</w:t>
      </w:r>
      <w:r w:rsidR="00B81991">
        <w:rPr>
          <w:color w:val="FF0000"/>
        </w:rPr>
        <w:t xml:space="preserve"> vorgestellten Lösung bei Bosch bleibt zu erwähnen, dass</w:t>
      </w:r>
      <w:r w:rsidR="00E63C03">
        <w:rPr>
          <w:color w:val="FF0000"/>
        </w:rPr>
        <w:t xml:space="preserve"> </w:t>
      </w:r>
      <w:r w:rsidR="00CB511F">
        <w:rPr>
          <w:color w:val="FF0000"/>
        </w:rPr>
        <w:t>eine Modifizierung</w:t>
      </w:r>
      <w:r w:rsidR="00E63C03">
        <w:rPr>
          <w:color w:val="FF0000"/>
        </w:rPr>
        <w:t xml:space="preserve"> </w:t>
      </w:r>
      <w:r w:rsidR="00993520">
        <w:rPr>
          <w:color w:val="FF0000"/>
        </w:rPr>
        <w:t xml:space="preserve">unserer Lösung </w:t>
      </w:r>
      <w:r w:rsidR="00E63C03">
        <w:rPr>
          <w:color w:val="FF0000"/>
        </w:rPr>
        <w:t>nötig wäre.</w:t>
      </w:r>
      <w:r w:rsidR="00AC04C9">
        <w:rPr>
          <w:color w:val="FF0000"/>
        </w:rPr>
        <w:t xml:space="preserve"> </w:t>
      </w:r>
      <w:r w:rsidR="00866317">
        <w:rPr>
          <w:color w:val="FF0000"/>
        </w:rPr>
        <w:t xml:space="preserve">Wie bereits erwähnt, </w:t>
      </w:r>
      <w:r w:rsidR="00C404B7">
        <w:rPr>
          <w:color w:val="FF0000"/>
        </w:rPr>
        <w:t>erfolgte die Programmierung</w:t>
      </w:r>
      <w:r w:rsidR="00834916">
        <w:rPr>
          <w:color w:val="FF0000"/>
        </w:rPr>
        <w:t xml:space="preserve"> hinter der Datenbank in Visual Basic und Windows Forms.</w:t>
      </w:r>
      <w:r w:rsidR="00E87A2F">
        <w:rPr>
          <w:color w:val="FF0000"/>
        </w:rPr>
        <w:t xml:space="preserve"> </w:t>
      </w:r>
      <w:r w:rsidR="00B55CC8">
        <w:rPr>
          <w:color w:val="FF0000"/>
        </w:rPr>
        <w:t xml:space="preserve">Um die </w:t>
      </w:r>
      <w:r w:rsidR="00155021">
        <w:rPr>
          <w:color w:val="FF0000"/>
        </w:rPr>
        <w:t>entwickelte Datenbanklösung tatsächlich</w:t>
      </w:r>
      <w:r w:rsidR="00590E23">
        <w:rPr>
          <w:color w:val="FF0000"/>
        </w:rPr>
        <w:t xml:space="preserve"> in die Bosch IT-Architektur</w:t>
      </w:r>
      <w:r w:rsidR="00723B90">
        <w:rPr>
          <w:color w:val="FF0000"/>
        </w:rPr>
        <w:t xml:space="preserve"> einzubinden, </w:t>
      </w:r>
      <w:r w:rsidR="0079093A">
        <w:rPr>
          <w:color w:val="FF0000"/>
        </w:rPr>
        <w:t>müsste der Code in eine modernere Programmiersprache</w:t>
      </w:r>
      <w:r w:rsidR="0093725B">
        <w:rPr>
          <w:color w:val="FF0000"/>
        </w:rPr>
        <w:t xml:space="preserve"> wie beispielsweise C</w:t>
      </w:r>
      <w:r w:rsidR="006A4BE5">
        <w:rPr>
          <w:color w:val="FF0000"/>
        </w:rPr>
        <w:t>#</w:t>
      </w:r>
      <w:r w:rsidR="004F646E">
        <w:rPr>
          <w:color w:val="FF0000"/>
        </w:rPr>
        <w:t xml:space="preserve"> </w:t>
      </w:r>
      <w:r w:rsidR="009A20B6">
        <w:rPr>
          <w:color w:val="FF0000"/>
        </w:rPr>
        <w:t>transferiert werden</w:t>
      </w:r>
      <w:r w:rsidR="004C3344">
        <w:rPr>
          <w:color w:val="FF0000"/>
        </w:rPr>
        <w:t>.</w:t>
      </w:r>
      <w:r w:rsidR="00306425">
        <w:rPr>
          <w:color w:val="FF0000"/>
        </w:rPr>
        <w:t xml:space="preserve"> </w:t>
      </w:r>
      <w:r w:rsidR="00625ECD">
        <w:rPr>
          <w:color w:val="FF0000"/>
        </w:rPr>
        <w:t>Dabei könnte</w:t>
      </w:r>
      <w:r w:rsidR="000B181B">
        <w:rPr>
          <w:color w:val="FF0000"/>
        </w:rPr>
        <w:t xml:space="preserve"> weiterhin auf die verwendeten DigiCards zurückgegriffen werden</w:t>
      </w:r>
      <w:r w:rsidR="004D6244">
        <w:rPr>
          <w:color w:val="FF0000"/>
        </w:rPr>
        <w:t>.</w:t>
      </w:r>
      <w:r w:rsidR="007320A2">
        <w:rPr>
          <w:color w:val="FF0000"/>
        </w:rPr>
        <w:t xml:space="preserve"> Somit wäre es eine Option</w:t>
      </w:r>
      <w:r w:rsidR="00B279AD">
        <w:rPr>
          <w:color w:val="FF0000"/>
        </w:rPr>
        <w:t>,</w:t>
      </w:r>
      <w:r w:rsidR="007320A2">
        <w:rPr>
          <w:color w:val="FF0000"/>
        </w:rPr>
        <w:t xml:space="preserve"> </w:t>
      </w:r>
      <w:r w:rsidR="00F00A94">
        <w:rPr>
          <w:color w:val="FF0000"/>
        </w:rPr>
        <w:t xml:space="preserve">eine neue Anwendung </w:t>
      </w:r>
      <w:r w:rsidR="00C60DFB">
        <w:rPr>
          <w:color w:val="FF0000"/>
        </w:rPr>
        <w:t>für die Bosch Vertriebsteams zu schaffen</w:t>
      </w:r>
      <w:r w:rsidR="00E80BE0">
        <w:rPr>
          <w:color w:val="FF0000"/>
        </w:rPr>
        <w:t>, welche</w:t>
      </w:r>
      <w:r w:rsidR="00B35D84">
        <w:rPr>
          <w:color w:val="FF0000"/>
        </w:rPr>
        <w:t xml:space="preserve"> der vorgestellten</w:t>
      </w:r>
      <w:r w:rsidR="00AF4123">
        <w:rPr>
          <w:color w:val="FF0000"/>
        </w:rPr>
        <w:t xml:space="preserve"> VB-Datenbanklösung </w:t>
      </w:r>
      <w:r w:rsidR="00BF6484">
        <w:rPr>
          <w:color w:val="FF0000"/>
        </w:rPr>
        <w:t>unserer Gruppe ähnelt.</w:t>
      </w:r>
    </w:p>
    <w:p w14:paraId="7BFF3EB8" w14:textId="7164BBCF" w:rsidR="004D6244" w:rsidRDefault="004D6244" w:rsidP="3D9083B9">
      <w:pPr>
        <w:rPr>
          <w:color w:val="FF0000"/>
        </w:rPr>
      </w:pPr>
      <w:r>
        <w:rPr>
          <w:color w:val="FF0000"/>
        </w:rPr>
        <w:t>Alternativ</w:t>
      </w:r>
      <w:r w:rsidR="000B6284">
        <w:rPr>
          <w:color w:val="FF0000"/>
        </w:rPr>
        <w:t xml:space="preserve"> </w:t>
      </w:r>
      <w:r w:rsidR="00486029">
        <w:rPr>
          <w:color w:val="FF0000"/>
        </w:rPr>
        <w:t>existiert bei Bosch bereits eine Software, welche</w:t>
      </w:r>
      <w:r w:rsidR="00A73EC2">
        <w:rPr>
          <w:color w:val="FF0000"/>
        </w:rPr>
        <w:t xml:space="preserve"> </w:t>
      </w:r>
      <w:r w:rsidR="00A9760B">
        <w:rPr>
          <w:color w:val="FF0000"/>
        </w:rPr>
        <w:t>die Zusammenarbeit</w:t>
      </w:r>
      <w:r w:rsidR="00CF2D4C">
        <w:rPr>
          <w:color w:val="FF0000"/>
        </w:rPr>
        <w:t xml:space="preserve"> zwischen den verschiedenen Vertriebsmitarbeitern digitalisiert. Dieses System</w:t>
      </w:r>
      <w:r w:rsidR="0064179F">
        <w:rPr>
          <w:color w:val="FF0000"/>
        </w:rPr>
        <w:t xml:space="preserve"> dient dazu</w:t>
      </w:r>
      <w:r w:rsidR="00670461">
        <w:rPr>
          <w:color w:val="FF0000"/>
        </w:rPr>
        <w:t>, Aufgaben a</w:t>
      </w:r>
      <w:r w:rsidR="00363F8C">
        <w:rPr>
          <w:color w:val="FF0000"/>
        </w:rPr>
        <w:t>nzunehmen</w:t>
      </w:r>
      <w:r w:rsidR="002B1CF1">
        <w:rPr>
          <w:color w:val="FF0000"/>
        </w:rPr>
        <w:t xml:space="preserve"> sowie zu delegieren. Weiterhin</w:t>
      </w:r>
      <w:r w:rsidR="005F4B05">
        <w:rPr>
          <w:color w:val="FF0000"/>
        </w:rPr>
        <w:t xml:space="preserve"> werden </w:t>
      </w:r>
      <w:r w:rsidR="007F4EE8">
        <w:rPr>
          <w:color w:val="FF0000"/>
        </w:rPr>
        <w:t xml:space="preserve">bereits </w:t>
      </w:r>
      <w:r w:rsidR="005F4B05">
        <w:rPr>
          <w:color w:val="FF0000"/>
        </w:rPr>
        <w:t>zahlreiche Dateien</w:t>
      </w:r>
      <w:r w:rsidR="00AB6EB6">
        <w:rPr>
          <w:color w:val="FF0000"/>
        </w:rPr>
        <w:t xml:space="preserve"> in dieser Software abgelegt</w:t>
      </w:r>
      <w:r w:rsidR="0010718A">
        <w:rPr>
          <w:color w:val="FF0000"/>
        </w:rPr>
        <w:t>. Somit wird die</w:t>
      </w:r>
      <w:r w:rsidR="00FB5FC5">
        <w:rPr>
          <w:color w:val="FF0000"/>
        </w:rPr>
        <w:t xml:space="preserve"> standortübergreifende Zusammenarbeit im Vertriebsprozess deutlich erleichtert</w:t>
      </w:r>
      <w:r w:rsidR="00407F88">
        <w:rPr>
          <w:color w:val="FF0000"/>
        </w:rPr>
        <w:t xml:space="preserve">. </w:t>
      </w:r>
      <w:r w:rsidR="004900C7">
        <w:rPr>
          <w:color w:val="FF0000"/>
        </w:rPr>
        <w:t>Hierbei hatte unsere Gruppe ebenfalls die Idee</w:t>
      </w:r>
      <w:r w:rsidR="00551D19">
        <w:rPr>
          <w:color w:val="FF0000"/>
        </w:rPr>
        <w:t>, d</w:t>
      </w:r>
      <w:r w:rsidR="00DC3772">
        <w:rPr>
          <w:color w:val="FF0000"/>
        </w:rPr>
        <w:t>ie erstellte Datenbank in diese Software zu implementieren.</w:t>
      </w:r>
    </w:p>
    <w:p w14:paraId="51D3AF35" w14:textId="07D8CC58" w:rsidR="005E33FF" w:rsidRDefault="00380838" w:rsidP="3D9083B9">
      <w:pPr>
        <w:rPr>
          <w:color w:val="FF0000"/>
        </w:rPr>
      </w:pPr>
      <w:r>
        <w:rPr>
          <w:color w:val="FF0000"/>
        </w:rPr>
        <w:t>Vergleicht man die beiden vorgestellten</w:t>
      </w:r>
      <w:r w:rsidR="00483105">
        <w:rPr>
          <w:color w:val="FF0000"/>
        </w:rPr>
        <w:t xml:space="preserve"> Realisierungsideen</w:t>
      </w:r>
      <w:r w:rsidR="00D91A82">
        <w:rPr>
          <w:color w:val="FF0000"/>
        </w:rPr>
        <w:t xml:space="preserve">, erscheint es als sinnvoll, die zweite Option </w:t>
      </w:r>
      <w:r w:rsidR="00A7520B">
        <w:rPr>
          <w:color w:val="FF0000"/>
        </w:rPr>
        <w:t>zu wählen</w:t>
      </w:r>
      <w:r w:rsidR="004E38F1">
        <w:rPr>
          <w:color w:val="FF0000"/>
        </w:rPr>
        <w:t>:</w:t>
      </w:r>
      <w:r w:rsidR="00A7520B">
        <w:rPr>
          <w:color w:val="FF0000"/>
        </w:rPr>
        <w:t xml:space="preserve"> </w:t>
      </w:r>
      <w:r w:rsidR="00F70F01">
        <w:rPr>
          <w:color w:val="FF0000"/>
        </w:rPr>
        <w:t>Die erarbeitete Lösung</w:t>
      </w:r>
      <w:r w:rsidR="004E38F1">
        <w:rPr>
          <w:color w:val="FF0000"/>
        </w:rPr>
        <w:t xml:space="preserve"> in die bestehende Software</w:t>
      </w:r>
      <w:r w:rsidR="00F70F01">
        <w:rPr>
          <w:color w:val="FF0000"/>
        </w:rPr>
        <w:t xml:space="preserve"> integrieren. Dieser </w:t>
      </w:r>
      <w:r w:rsidR="009458B4">
        <w:rPr>
          <w:color w:val="FF0000"/>
        </w:rPr>
        <w:t xml:space="preserve">Schritt </w:t>
      </w:r>
      <w:r w:rsidR="00E25E05">
        <w:rPr>
          <w:color w:val="FF0000"/>
        </w:rPr>
        <w:t>ist</w:t>
      </w:r>
      <w:r w:rsidR="009458B4">
        <w:rPr>
          <w:color w:val="FF0000"/>
        </w:rPr>
        <w:t xml:space="preserve"> besonders langfristig gesehen </w:t>
      </w:r>
      <w:r w:rsidR="00E25E05">
        <w:rPr>
          <w:color w:val="FF0000"/>
        </w:rPr>
        <w:t>sinnvoll, da in</w:t>
      </w:r>
      <w:r w:rsidR="00590B46">
        <w:rPr>
          <w:color w:val="FF0000"/>
        </w:rPr>
        <w:t xml:space="preserve"> dem </w:t>
      </w:r>
      <w:r w:rsidR="00906495">
        <w:rPr>
          <w:color w:val="FF0000"/>
        </w:rPr>
        <w:t>Bosch internen</w:t>
      </w:r>
      <w:r w:rsidR="00590B46">
        <w:rPr>
          <w:color w:val="FF0000"/>
        </w:rPr>
        <w:t xml:space="preserve"> System bereits diverse, für den </w:t>
      </w:r>
      <w:r w:rsidR="00906495">
        <w:rPr>
          <w:color w:val="FF0000"/>
        </w:rPr>
        <w:t>Vertriebs Prozess</w:t>
      </w:r>
      <w:r w:rsidR="00590B46">
        <w:rPr>
          <w:color w:val="FF0000"/>
        </w:rPr>
        <w:t xml:space="preserve"> relevante, Daten abgelagert werden.</w:t>
      </w:r>
      <w:r w:rsidR="008A6266">
        <w:rPr>
          <w:color w:val="FF0000"/>
        </w:rPr>
        <w:t xml:space="preserve"> D</w:t>
      </w:r>
      <w:r w:rsidR="00906495">
        <w:rPr>
          <w:color w:val="FF0000"/>
        </w:rPr>
        <w:t>adurch ergeben sich zwei wesentliche Vorteile:</w:t>
      </w:r>
    </w:p>
    <w:p w14:paraId="15270973" w14:textId="0A364B58" w:rsidR="00906495" w:rsidRDefault="00E50852" w:rsidP="00906495">
      <w:pPr>
        <w:pStyle w:val="ListParagraph"/>
        <w:numPr>
          <w:ilvl w:val="0"/>
          <w:numId w:val="20"/>
        </w:numPr>
        <w:rPr>
          <w:color w:val="FF0000"/>
        </w:rPr>
      </w:pPr>
      <w:r>
        <w:rPr>
          <w:color w:val="FF0000"/>
        </w:rPr>
        <w:t xml:space="preserve">Die Mitarbeiter </w:t>
      </w:r>
      <w:r w:rsidR="00AB0A02">
        <w:rPr>
          <w:color w:val="FF0000"/>
        </w:rPr>
        <w:t>brauchen keine große Umgewöhnung</w:t>
      </w:r>
      <w:r w:rsidR="00261643">
        <w:rPr>
          <w:color w:val="FF0000"/>
        </w:rPr>
        <w:t>, da das besteh</w:t>
      </w:r>
      <w:r w:rsidR="00ED1CE1">
        <w:rPr>
          <w:color w:val="FF0000"/>
        </w:rPr>
        <w:t>ende</w:t>
      </w:r>
      <w:r w:rsidR="00F22455">
        <w:rPr>
          <w:color w:val="FF0000"/>
        </w:rPr>
        <w:t xml:space="preserve"> System lediglich erweitert</w:t>
      </w:r>
      <w:r w:rsidR="00670746">
        <w:rPr>
          <w:color w:val="FF0000"/>
        </w:rPr>
        <w:t xml:space="preserve"> wird</w:t>
      </w:r>
      <w:r w:rsidR="007560FE">
        <w:rPr>
          <w:color w:val="FF0000"/>
        </w:rPr>
        <w:t>.</w:t>
      </w:r>
      <w:r w:rsidR="0024107C">
        <w:rPr>
          <w:color w:val="FF0000"/>
        </w:rPr>
        <w:t xml:space="preserve"> </w:t>
      </w:r>
      <w:r w:rsidR="00D809C2">
        <w:rPr>
          <w:color w:val="FF0000"/>
        </w:rPr>
        <w:t xml:space="preserve">Dadurch wird </w:t>
      </w:r>
      <w:r w:rsidR="002D1168">
        <w:rPr>
          <w:color w:val="FF0000"/>
        </w:rPr>
        <w:t xml:space="preserve">insbesondere auch das Risiko verringert, dass Mitarbeiter </w:t>
      </w:r>
      <w:r w:rsidR="00F57413">
        <w:rPr>
          <w:color w:val="FF0000"/>
        </w:rPr>
        <w:t xml:space="preserve">mit </w:t>
      </w:r>
      <w:r w:rsidR="00D47E6E">
        <w:rPr>
          <w:color w:val="FF0000"/>
        </w:rPr>
        <w:t>alteingesessenen</w:t>
      </w:r>
      <w:r w:rsidR="00F57413">
        <w:rPr>
          <w:color w:val="FF0000"/>
        </w:rPr>
        <w:t xml:space="preserve"> Vorstellungen</w:t>
      </w:r>
      <w:r w:rsidR="008A25F1">
        <w:rPr>
          <w:color w:val="FF0000"/>
        </w:rPr>
        <w:t xml:space="preserve"> das System nicht nutzen</w:t>
      </w:r>
      <w:r w:rsidR="00F27856">
        <w:rPr>
          <w:color w:val="FF0000"/>
        </w:rPr>
        <w:t>, da sie sich gegeben</w:t>
      </w:r>
      <w:r w:rsidR="00266D65">
        <w:rPr>
          <w:color w:val="FF0000"/>
        </w:rPr>
        <w:t>enfalls überfordert fühlen.</w:t>
      </w:r>
    </w:p>
    <w:p w14:paraId="3E9001CA" w14:textId="5BDB492C" w:rsidR="007560FE" w:rsidRDefault="00674DE7" w:rsidP="00906495">
      <w:pPr>
        <w:pStyle w:val="ListParagraph"/>
        <w:numPr>
          <w:ilvl w:val="0"/>
          <w:numId w:val="20"/>
        </w:numPr>
        <w:rPr>
          <w:color w:val="FF0000"/>
        </w:rPr>
      </w:pPr>
      <w:r>
        <w:rPr>
          <w:color w:val="FF0000"/>
        </w:rPr>
        <w:t>Langfristig gesehen</w:t>
      </w:r>
      <w:r w:rsidR="009B2A5A">
        <w:rPr>
          <w:color w:val="FF0000"/>
        </w:rPr>
        <w:t xml:space="preserve"> </w:t>
      </w:r>
      <w:r w:rsidR="0048074B">
        <w:rPr>
          <w:color w:val="FF0000"/>
        </w:rPr>
        <w:t xml:space="preserve">wird der </w:t>
      </w:r>
      <w:r w:rsidR="000E4BF6">
        <w:rPr>
          <w:color w:val="FF0000"/>
        </w:rPr>
        <w:t>Vertriebs Prozess</w:t>
      </w:r>
      <w:r w:rsidR="0048074B">
        <w:rPr>
          <w:color w:val="FF0000"/>
        </w:rPr>
        <w:t xml:space="preserve"> </w:t>
      </w:r>
      <w:r w:rsidR="00272204">
        <w:rPr>
          <w:color w:val="FF0000"/>
        </w:rPr>
        <w:t xml:space="preserve">schlank gehalten, da eine Vielzahl der </w:t>
      </w:r>
      <w:r w:rsidR="000E4BF6">
        <w:rPr>
          <w:color w:val="FF0000"/>
        </w:rPr>
        <w:t>D</w:t>
      </w:r>
      <w:r w:rsidR="00272204">
        <w:rPr>
          <w:color w:val="FF0000"/>
        </w:rPr>
        <w:t>aten in einer</w:t>
      </w:r>
      <w:r w:rsidR="000E4BF6">
        <w:rPr>
          <w:color w:val="FF0000"/>
        </w:rPr>
        <w:t xml:space="preserve"> einzigen Anwendung liegt. Das spart Kosten und Zeit.</w:t>
      </w:r>
    </w:p>
    <w:p w14:paraId="532C4A0C" w14:textId="6BE49E83" w:rsidR="00D47E6E" w:rsidRPr="00D47E6E" w:rsidRDefault="003D4FEE" w:rsidP="00D47E6E">
      <w:pPr>
        <w:rPr>
          <w:color w:val="FF0000"/>
        </w:rPr>
      </w:pPr>
      <w:r>
        <w:rPr>
          <w:color w:val="FF0000"/>
        </w:rPr>
        <w:lastRenderedPageBreak/>
        <w:t xml:space="preserve">Daher </w:t>
      </w:r>
      <w:r w:rsidR="00387732">
        <w:rPr>
          <w:color w:val="FF0000"/>
        </w:rPr>
        <w:t>ist eine Umsetzung der grundsätzlichen Idee einer</w:t>
      </w:r>
      <w:r w:rsidR="00E34700">
        <w:rPr>
          <w:color w:val="FF0000"/>
        </w:rPr>
        <w:t xml:space="preserve"> Datenbanklösung für </w:t>
      </w:r>
      <w:r w:rsidR="0002148D">
        <w:rPr>
          <w:color w:val="FF0000"/>
        </w:rPr>
        <w:t>Feuerwehr</w:t>
      </w:r>
      <w:r w:rsidR="00403344">
        <w:rPr>
          <w:color w:val="FF0000"/>
        </w:rPr>
        <w:t>lauf</w:t>
      </w:r>
      <w:r w:rsidR="00FD3BA0">
        <w:rPr>
          <w:color w:val="FF0000"/>
        </w:rPr>
        <w:t>karten und Polizeieinsatzkarten</w:t>
      </w:r>
      <w:r w:rsidR="008450B0">
        <w:rPr>
          <w:color w:val="FF0000"/>
        </w:rPr>
        <w:t xml:space="preserve"> als äußerst sinnvoll zu erachten. Es sollte jedoch deutlich geworden sein, dass </w:t>
      </w:r>
      <w:r w:rsidR="00EB36DA">
        <w:rPr>
          <w:color w:val="FF0000"/>
        </w:rPr>
        <w:t>die tatsächliche</w:t>
      </w:r>
      <w:r w:rsidR="00C348DF">
        <w:rPr>
          <w:color w:val="FF0000"/>
        </w:rPr>
        <w:t xml:space="preserve"> Realisierung einen gewissen Gestaltungsspielraum bietet.</w:t>
      </w:r>
    </w:p>
    <w:p w14:paraId="4F14C6AA" w14:textId="77777777" w:rsidR="000E4BF6" w:rsidRPr="000E4BF6" w:rsidRDefault="000E4BF6" w:rsidP="000E4BF6">
      <w:pPr>
        <w:rPr>
          <w:color w:val="FF0000"/>
        </w:rPr>
      </w:pPr>
    </w:p>
    <w:p w14:paraId="6E4C9569" w14:textId="77777777" w:rsidR="00A264FC" w:rsidRDefault="00A264FC" w:rsidP="3D9083B9">
      <w:pPr>
        <w:rPr>
          <w:color w:val="FF0000"/>
        </w:rPr>
      </w:pPr>
    </w:p>
    <w:p w14:paraId="4B6A6142" w14:textId="77777777" w:rsidR="004C5D46" w:rsidRDefault="004C5D46" w:rsidP="3D9083B9">
      <w:pPr>
        <w:rPr>
          <w:color w:val="FF0000"/>
        </w:rPr>
      </w:pPr>
    </w:p>
    <w:p w14:paraId="32586FA8" w14:textId="63880114" w:rsidR="004C5D46" w:rsidRDefault="004C5D46" w:rsidP="3D9083B9">
      <w:pPr>
        <w:rPr>
          <w:color w:val="FF0000"/>
        </w:rPr>
      </w:pPr>
      <w:r>
        <w:rPr>
          <w:color w:val="FF0000"/>
        </w:rPr>
        <w:t>Deepl: Versoin:</w:t>
      </w:r>
    </w:p>
    <w:p w14:paraId="66E88734" w14:textId="509A0D06" w:rsidR="00CE1522" w:rsidRPr="009E2773" w:rsidRDefault="004C5D46" w:rsidP="00B536B7">
      <w:r w:rsidRPr="004C5D46">
        <w:t>Das Tool eignet sich aufgrund der einfachen und übersichtlichen Bedienbarkeit für die tägliche Nutzung im Betrieb. Durch unser Tool lassen sich die Nachteile der bisher ineffizienten Nutzung in Form der Ordnerstruktur lösen und sorgen für die notwendige Effizienz. Daher ist ein weiterer Einsatz des Programms im Unternehmen durchaus denkbar, um Zeit und Kosten zu sparen und die Arbeitsweise insgesamt effizienter zu gestalten. Insbesondere die Suchfunktion, die als Enterprise Search bezeichnet werden kann, erleichtert die Suche nach Kunden, Objekten oder Postleitzahlen immens. Ebenso sorgen die einzelnen Filter für eine klare Abgrenzung zwischen den Abteilungen Feuer (CSF) und Sicherheitssysteme (CSR), was das Tool zu einem hybriden Allrounder macht, der abteilungsübergreifend im Unternehmen eingesetzt werden kann. Im Vertriebsumfeld zählt jede eingesparte Minute, denn hier gilt: Zeit ist Geld.</w:t>
      </w:r>
      <w:r w:rsidR="00CE1522">
        <w:br w:type="page"/>
      </w:r>
    </w:p>
    <w:bookmarkStart w:id="56" w:name="_Toc160699211" w:displacedByCustomXml="next"/>
    <w:bookmarkStart w:id="57" w:name="_Toc421462633" w:displacedByCustomXml="next"/>
    <w:bookmarkStart w:id="58" w:name="_Toc137582137" w:displacedByCustomXml="next"/>
    <w:bookmarkStart w:id="59" w:name="_Toc137582392" w:displacedByCustomXml="next"/>
    <w:bookmarkStart w:id="60" w:name="_Toc451411493" w:displacedByCustomXml="next"/>
    <w:sdt>
      <w:sdtPr>
        <w:rPr>
          <w:rFonts w:ascii="Times New Roman" w:hAnsi="Times New Roman"/>
          <w:b w:val="0"/>
          <w:kern w:val="0"/>
          <w:sz w:val="24"/>
          <w:szCs w:val="24"/>
        </w:rPr>
        <w:id w:val="-312714179"/>
        <w:docPartObj>
          <w:docPartGallery w:val="Bibliographies"/>
          <w:docPartUnique/>
        </w:docPartObj>
      </w:sdtPr>
      <w:sdtEndPr>
        <w:rPr>
          <w:rFonts w:ascii="Inter" w:hAnsi="Inter"/>
        </w:rPr>
      </w:sdtEndPr>
      <w:sdtContent>
        <w:p w14:paraId="4C20D1C8" w14:textId="77777777" w:rsidR="00746B46" w:rsidRDefault="00746B46" w:rsidP="00FB16DE">
          <w:pPr>
            <w:pStyle w:val="Heading1"/>
          </w:pPr>
          <w:r>
            <w:t>Literaturverzeichnis</w:t>
          </w:r>
          <w:bookmarkEnd w:id="59"/>
          <w:bookmarkEnd w:id="58"/>
          <w:bookmarkEnd w:id="57"/>
          <w:bookmarkEnd w:id="56"/>
        </w:p>
        <w:p w14:paraId="173DBD40" w14:textId="11089771" w:rsidR="00396044" w:rsidRDefault="00396044" w:rsidP="00396044">
          <w:pPr>
            <w:pStyle w:val="Bibliography"/>
            <w:ind w:left="720" w:hanging="720"/>
            <w:rPr>
              <w:noProof/>
            </w:rPr>
          </w:pPr>
          <w:r>
            <w:rPr>
              <w:noProof/>
            </w:rPr>
            <w:t>comScore. (2024). Ranking der Top 15 beliebtesten Smartphone-Apps in den USA nach Reichweite im Oktober 2023. Statista. Von https://de.statista.com/statistik/daten/studie/238358/umfrage/reichweite-der-beliebtesten-smartphone-apps-in-den-usa/ abgerufen</w:t>
          </w:r>
        </w:p>
        <w:p w14:paraId="3691F41A" w14:textId="77777777" w:rsidR="00396044" w:rsidRDefault="00396044" w:rsidP="00396044">
          <w:pPr>
            <w:pStyle w:val="Bibliography"/>
            <w:ind w:left="720" w:hanging="720"/>
            <w:rPr>
              <w:noProof/>
            </w:rPr>
          </w:pPr>
          <w:r>
            <w:rPr>
              <w:noProof/>
            </w:rPr>
            <w:t xml:space="preserve">lucasratske. (26. Januar 2023). </w:t>
          </w:r>
          <w:r>
            <w:rPr>
              <w:i/>
              <w:iCs/>
              <w:noProof/>
            </w:rPr>
            <w:t>https://github.com/ziyasal/FireSharp</w:t>
          </w:r>
          <w:r>
            <w:rPr>
              <w:noProof/>
            </w:rPr>
            <w:t>. Abgerufen am 8. Juni 2023 von https://github.com/ziyasal/FireSharp</w:t>
          </w:r>
        </w:p>
        <w:p w14:paraId="184E5799" w14:textId="77777777" w:rsidR="00396044" w:rsidRDefault="00396044" w:rsidP="00396044">
          <w:pPr>
            <w:pStyle w:val="Bibliography"/>
            <w:ind w:left="720" w:hanging="720"/>
            <w:rPr>
              <w:noProof/>
            </w:rPr>
          </w:pPr>
          <w:r>
            <w:rPr>
              <w:noProof/>
            </w:rPr>
            <w:t xml:space="preserve">Microsoft. (kein Datum). </w:t>
          </w:r>
          <w:r>
            <w:rPr>
              <w:i/>
              <w:iCs/>
              <w:noProof/>
            </w:rPr>
            <w:t>Microsoft</w:t>
          </w:r>
          <w:r>
            <w:rPr>
              <w:noProof/>
            </w:rPr>
            <w:t>. Abgerufen am 24. Mai 2023 von https://learn.microsoft.com/en-us/dotnet/visual-basic/</w:t>
          </w:r>
        </w:p>
        <w:p w14:paraId="10834D5F" w14:textId="77777777" w:rsidR="00396044" w:rsidRDefault="00396044" w:rsidP="00396044">
          <w:pPr>
            <w:pStyle w:val="Bibliography"/>
            <w:ind w:left="720" w:hanging="720"/>
            <w:rPr>
              <w:noProof/>
            </w:rPr>
          </w:pPr>
          <w:r>
            <w:rPr>
              <w:noProof/>
            </w:rPr>
            <w:t xml:space="preserve">Microsoft. (kein Datum). </w:t>
          </w:r>
          <w:r>
            <w:rPr>
              <w:i/>
              <w:iCs/>
              <w:noProof/>
            </w:rPr>
            <w:t>Visualstudio</w:t>
          </w:r>
          <w:r>
            <w:rPr>
              <w:noProof/>
            </w:rPr>
            <w:t>. Abgerufen am 19. April 2023 von https://visualstudio.microsoft.com/</w:t>
          </w:r>
        </w:p>
        <w:p w14:paraId="183BDF40" w14:textId="77777777" w:rsidR="00396044" w:rsidRDefault="00396044" w:rsidP="00396044">
          <w:pPr>
            <w:pStyle w:val="Bibliography"/>
            <w:ind w:left="720" w:hanging="720"/>
            <w:rPr>
              <w:noProof/>
            </w:rPr>
          </w:pPr>
          <w:r>
            <w:rPr>
              <w:noProof/>
            </w:rPr>
            <w:t xml:space="preserve">Raza, H. (9. Januar 2020). </w:t>
          </w:r>
          <w:r>
            <w:rPr>
              <w:i/>
              <w:iCs/>
              <w:noProof/>
            </w:rPr>
            <w:t>Youtube</w:t>
          </w:r>
          <w:r>
            <w:rPr>
              <w:noProof/>
            </w:rPr>
            <w:t>. Abgerufen am 7. Juni 2023 von https://youtu.be/mK2MErhxlO0</w:t>
          </w:r>
        </w:p>
        <w:p w14:paraId="5DE27EBB" w14:textId="77777777" w:rsidR="00396044" w:rsidRDefault="00396044" w:rsidP="00396044">
          <w:pPr>
            <w:pStyle w:val="Bibliography"/>
            <w:ind w:left="720" w:hanging="720"/>
            <w:rPr>
              <w:noProof/>
            </w:rPr>
          </w:pPr>
          <w:r>
            <w:rPr>
              <w:noProof/>
            </w:rPr>
            <w:t xml:space="preserve">Wah, Y. K. (4 . Juni 2014). </w:t>
          </w:r>
          <w:r>
            <w:rPr>
              <w:i/>
              <w:iCs/>
              <w:noProof/>
            </w:rPr>
            <w:t>Codeproject</w:t>
          </w:r>
          <w:r>
            <w:rPr>
              <w:noProof/>
            </w:rPr>
            <w:t>. Abgerufen am 8. Juni 2023 von https://www.codeproject.com/Articles/781792/Fun-with-Sound</w:t>
          </w:r>
        </w:p>
        <w:p w14:paraId="37F1D605" w14:textId="2264D33D" w:rsidR="001E1DD5" w:rsidRPr="001E1DD5" w:rsidRDefault="00000000" w:rsidP="00396044">
          <w:pPr>
            <w:rPr>
              <w:b/>
              <w:bCs/>
            </w:rPr>
          </w:pPr>
        </w:p>
      </w:sdtContent>
    </w:sdt>
    <w:bookmarkEnd w:id="60" w:displacedByCustomXml="prev"/>
    <w:bookmarkStart w:id="61" w:name="_Toc160699212" w:displacedByCustomXml="prev"/>
    <w:p w14:paraId="408DC759" w14:textId="0D4F1A27" w:rsidR="0039442B" w:rsidRDefault="0039442B" w:rsidP="0039442B">
      <w:pPr>
        <w:tabs>
          <w:tab w:val="left" w:pos="6120"/>
        </w:tabs>
      </w:pPr>
      <w:r>
        <w:tab/>
      </w:r>
    </w:p>
    <w:p w14:paraId="16E7E847" w14:textId="32B40E1A" w:rsidR="001E1DD5" w:rsidRDefault="001E1DD5" w:rsidP="0039442B">
      <w:pPr>
        <w:tabs>
          <w:tab w:val="left" w:pos="6120"/>
        </w:tabs>
      </w:pPr>
      <w:r w:rsidRPr="0039442B">
        <w:br w:type="page"/>
      </w:r>
      <w:r w:rsidR="0039442B">
        <w:lastRenderedPageBreak/>
        <w:tab/>
      </w:r>
    </w:p>
    <w:p w14:paraId="169D425E" w14:textId="712FAB50" w:rsidR="007B0BE9" w:rsidRDefault="00422E5D" w:rsidP="001E1DD5">
      <w:pPr>
        <w:pStyle w:val="Heading1"/>
      </w:pPr>
      <w:r>
        <w:t>Abbildungsverzeichnis</w:t>
      </w:r>
      <w:bookmarkEnd w:id="61"/>
    </w:p>
    <w:p w14:paraId="12006370" w14:textId="6FA58C0F" w:rsidR="001D07D3" w:rsidRDefault="00422E5D">
      <w:pPr>
        <w:pStyle w:val="TableofFigures"/>
        <w:tabs>
          <w:tab w:val="right" w:leader="dot" w:pos="9016"/>
        </w:tabs>
        <w:rPr>
          <w:rFonts w:asciiTheme="minorHAnsi" w:eastAsiaTheme="minorEastAsia" w:hAnsiTheme="minorHAnsi" w:cstheme="minorBidi"/>
          <w:noProof/>
          <w:sz w:val="22"/>
          <w:szCs w:val="22"/>
          <w14:ligatures w14:val="none"/>
        </w:rPr>
      </w:pPr>
      <w:r>
        <w:fldChar w:fldCharType="begin"/>
      </w:r>
      <w:r>
        <w:instrText xml:space="preserve"> TOC \h \z \c "Abbildung" </w:instrText>
      </w:r>
      <w:r>
        <w:fldChar w:fldCharType="separate"/>
      </w:r>
      <w:hyperlink w:anchor="_Toc160697951" w:history="1">
        <w:r w:rsidR="001D07D3" w:rsidRPr="00543881">
          <w:rPr>
            <w:rStyle w:val="Hyperlink"/>
            <w:noProof/>
          </w:rPr>
          <w:t>Abbildung 1: Polizei-Einsatzkarten Ordner</w:t>
        </w:r>
        <w:r w:rsidR="001D07D3">
          <w:rPr>
            <w:noProof/>
            <w:webHidden/>
          </w:rPr>
          <w:tab/>
        </w:r>
        <w:r w:rsidR="001D07D3">
          <w:rPr>
            <w:noProof/>
            <w:webHidden/>
          </w:rPr>
          <w:fldChar w:fldCharType="begin"/>
        </w:r>
        <w:r w:rsidR="001D07D3">
          <w:rPr>
            <w:noProof/>
            <w:webHidden/>
          </w:rPr>
          <w:instrText xml:space="preserve"> PAGEREF _Toc160697951 \h </w:instrText>
        </w:r>
        <w:r w:rsidR="001D07D3">
          <w:rPr>
            <w:noProof/>
            <w:webHidden/>
          </w:rPr>
        </w:r>
        <w:r w:rsidR="001D07D3">
          <w:rPr>
            <w:noProof/>
            <w:webHidden/>
          </w:rPr>
          <w:fldChar w:fldCharType="separate"/>
        </w:r>
        <w:r w:rsidR="001D07D3">
          <w:rPr>
            <w:noProof/>
            <w:webHidden/>
          </w:rPr>
          <w:t>2</w:t>
        </w:r>
        <w:r w:rsidR="001D07D3">
          <w:rPr>
            <w:noProof/>
            <w:webHidden/>
          </w:rPr>
          <w:fldChar w:fldCharType="end"/>
        </w:r>
      </w:hyperlink>
    </w:p>
    <w:p w14:paraId="33F36D9F" w14:textId="48A7963F"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2" w:history="1">
        <w:r w:rsidR="001D07D3" w:rsidRPr="00543881">
          <w:rPr>
            <w:rStyle w:val="Hyperlink"/>
            <w:noProof/>
          </w:rPr>
          <w:t>Abbildung 2: ER-Diagramm</w:t>
        </w:r>
        <w:r w:rsidR="001D07D3">
          <w:rPr>
            <w:noProof/>
            <w:webHidden/>
          </w:rPr>
          <w:tab/>
        </w:r>
        <w:r w:rsidR="001D07D3">
          <w:rPr>
            <w:noProof/>
            <w:webHidden/>
          </w:rPr>
          <w:fldChar w:fldCharType="begin"/>
        </w:r>
        <w:r w:rsidR="001D07D3">
          <w:rPr>
            <w:noProof/>
            <w:webHidden/>
          </w:rPr>
          <w:instrText xml:space="preserve"> PAGEREF _Toc160697952 \h </w:instrText>
        </w:r>
        <w:r w:rsidR="001D07D3">
          <w:rPr>
            <w:noProof/>
            <w:webHidden/>
          </w:rPr>
        </w:r>
        <w:r w:rsidR="001D07D3">
          <w:rPr>
            <w:noProof/>
            <w:webHidden/>
          </w:rPr>
          <w:fldChar w:fldCharType="separate"/>
        </w:r>
        <w:r w:rsidR="001D07D3">
          <w:rPr>
            <w:noProof/>
            <w:webHidden/>
          </w:rPr>
          <w:t>5</w:t>
        </w:r>
        <w:r w:rsidR="001D07D3">
          <w:rPr>
            <w:noProof/>
            <w:webHidden/>
          </w:rPr>
          <w:fldChar w:fldCharType="end"/>
        </w:r>
      </w:hyperlink>
    </w:p>
    <w:p w14:paraId="1CC12D81" w14:textId="4BACA52F"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3" w:history="1">
        <w:r w:rsidR="001D07D3" w:rsidRPr="00543881">
          <w:rPr>
            <w:rStyle w:val="Hyperlink"/>
            <w:noProof/>
          </w:rPr>
          <w:t>Abbildung 3: DropDown Menü Files</w:t>
        </w:r>
        <w:r w:rsidR="001D07D3">
          <w:rPr>
            <w:noProof/>
            <w:webHidden/>
          </w:rPr>
          <w:tab/>
        </w:r>
        <w:r w:rsidR="001D07D3">
          <w:rPr>
            <w:noProof/>
            <w:webHidden/>
          </w:rPr>
          <w:fldChar w:fldCharType="begin"/>
        </w:r>
        <w:r w:rsidR="001D07D3">
          <w:rPr>
            <w:noProof/>
            <w:webHidden/>
          </w:rPr>
          <w:instrText xml:space="preserve"> PAGEREF _Toc160697953 \h </w:instrText>
        </w:r>
        <w:r w:rsidR="001D07D3">
          <w:rPr>
            <w:noProof/>
            <w:webHidden/>
          </w:rPr>
        </w:r>
        <w:r w:rsidR="001D07D3">
          <w:rPr>
            <w:noProof/>
            <w:webHidden/>
          </w:rPr>
          <w:fldChar w:fldCharType="separate"/>
        </w:r>
        <w:r w:rsidR="001D07D3">
          <w:rPr>
            <w:noProof/>
            <w:webHidden/>
          </w:rPr>
          <w:t>22</w:t>
        </w:r>
        <w:r w:rsidR="001D07D3">
          <w:rPr>
            <w:noProof/>
            <w:webHidden/>
          </w:rPr>
          <w:fldChar w:fldCharType="end"/>
        </w:r>
      </w:hyperlink>
    </w:p>
    <w:p w14:paraId="39FB5EF1" w14:textId="2A21C5DD"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4" w:history="1">
        <w:r w:rsidR="001D07D3" w:rsidRPr="00543881">
          <w:rPr>
            <w:rStyle w:val="Hyperlink"/>
            <w:noProof/>
          </w:rPr>
          <w:t>Abbildung 4: Anzeige der Anzahl der Einträge</w:t>
        </w:r>
        <w:r w:rsidR="001D07D3">
          <w:rPr>
            <w:noProof/>
            <w:webHidden/>
          </w:rPr>
          <w:tab/>
        </w:r>
        <w:r w:rsidR="001D07D3">
          <w:rPr>
            <w:noProof/>
            <w:webHidden/>
          </w:rPr>
          <w:fldChar w:fldCharType="begin"/>
        </w:r>
        <w:r w:rsidR="001D07D3">
          <w:rPr>
            <w:noProof/>
            <w:webHidden/>
          </w:rPr>
          <w:instrText xml:space="preserve"> PAGEREF _Toc160697954 \h </w:instrText>
        </w:r>
        <w:r w:rsidR="001D07D3">
          <w:rPr>
            <w:noProof/>
            <w:webHidden/>
          </w:rPr>
        </w:r>
        <w:r w:rsidR="001D07D3">
          <w:rPr>
            <w:noProof/>
            <w:webHidden/>
          </w:rPr>
          <w:fldChar w:fldCharType="separate"/>
        </w:r>
        <w:r w:rsidR="001D07D3">
          <w:rPr>
            <w:noProof/>
            <w:webHidden/>
          </w:rPr>
          <w:t>22</w:t>
        </w:r>
        <w:r w:rsidR="001D07D3">
          <w:rPr>
            <w:noProof/>
            <w:webHidden/>
          </w:rPr>
          <w:fldChar w:fldCharType="end"/>
        </w:r>
      </w:hyperlink>
    </w:p>
    <w:p w14:paraId="7B761C6A" w14:textId="5B81ED43"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5" w:history="1">
        <w:r w:rsidR="001D07D3" w:rsidRPr="00543881">
          <w:rPr>
            <w:rStyle w:val="Hyperlink"/>
            <w:noProof/>
          </w:rPr>
          <w:t>Abbildung 5: Suchleiste wird Rot bei der Suche nach nicht vorhandenen Daten</w:t>
        </w:r>
        <w:r w:rsidR="001D07D3">
          <w:rPr>
            <w:noProof/>
            <w:webHidden/>
          </w:rPr>
          <w:tab/>
        </w:r>
        <w:r w:rsidR="001D07D3">
          <w:rPr>
            <w:noProof/>
            <w:webHidden/>
          </w:rPr>
          <w:fldChar w:fldCharType="begin"/>
        </w:r>
        <w:r w:rsidR="001D07D3">
          <w:rPr>
            <w:noProof/>
            <w:webHidden/>
          </w:rPr>
          <w:instrText xml:space="preserve"> PAGEREF _Toc160697955 \h </w:instrText>
        </w:r>
        <w:r w:rsidR="001D07D3">
          <w:rPr>
            <w:noProof/>
            <w:webHidden/>
          </w:rPr>
        </w:r>
        <w:r w:rsidR="001D07D3">
          <w:rPr>
            <w:noProof/>
            <w:webHidden/>
          </w:rPr>
          <w:fldChar w:fldCharType="separate"/>
        </w:r>
        <w:r w:rsidR="001D07D3">
          <w:rPr>
            <w:noProof/>
            <w:webHidden/>
          </w:rPr>
          <w:t>22</w:t>
        </w:r>
        <w:r w:rsidR="001D07D3">
          <w:rPr>
            <w:noProof/>
            <w:webHidden/>
          </w:rPr>
          <w:fldChar w:fldCharType="end"/>
        </w:r>
      </w:hyperlink>
    </w:p>
    <w:p w14:paraId="7D2CF8AE" w14:textId="5C5235CD"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6" w:history="1">
        <w:r w:rsidR="001D07D3" w:rsidRPr="00543881">
          <w:rPr>
            <w:rStyle w:val="Hyperlink"/>
            <w:noProof/>
          </w:rPr>
          <w:t>Abbildung 6: Anzeige des gesamten Inhalts einer Zelle</w:t>
        </w:r>
        <w:r w:rsidR="001D07D3">
          <w:rPr>
            <w:noProof/>
            <w:webHidden/>
          </w:rPr>
          <w:tab/>
        </w:r>
        <w:r w:rsidR="001D07D3">
          <w:rPr>
            <w:noProof/>
            <w:webHidden/>
          </w:rPr>
          <w:fldChar w:fldCharType="begin"/>
        </w:r>
        <w:r w:rsidR="001D07D3">
          <w:rPr>
            <w:noProof/>
            <w:webHidden/>
          </w:rPr>
          <w:instrText xml:space="preserve"> PAGEREF _Toc160697956 \h </w:instrText>
        </w:r>
        <w:r w:rsidR="001D07D3">
          <w:rPr>
            <w:noProof/>
            <w:webHidden/>
          </w:rPr>
        </w:r>
        <w:r w:rsidR="001D07D3">
          <w:rPr>
            <w:noProof/>
            <w:webHidden/>
          </w:rPr>
          <w:fldChar w:fldCharType="separate"/>
        </w:r>
        <w:r w:rsidR="001D07D3">
          <w:rPr>
            <w:noProof/>
            <w:webHidden/>
          </w:rPr>
          <w:t>23</w:t>
        </w:r>
        <w:r w:rsidR="001D07D3">
          <w:rPr>
            <w:noProof/>
            <w:webHidden/>
          </w:rPr>
          <w:fldChar w:fldCharType="end"/>
        </w:r>
      </w:hyperlink>
    </w:p>
    <w:p w14:paraId="414D13E3" w14:textId="43DBA29F"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7" w:history="1">
        <w:r w:rsidR="001D07D3" w:rsidRPr="00543881">
          <w:rPr>
            <w:rStyle w:val="Hyperlink"/>
            <w:noProof/>
          </w:rPr>
          <w:t>Abbildung 7: Gesamte angeklickte Zeile wird blau</w:t>
        </w:r>
        <w:r w:rsidR="001D07D3">
          <w:rPr>
            <w:noProof/>
            <w:webHidden/>
          </w:rPr>
          <w:tab/>
        </w:r>
        <w:r w:rsidR="001D07D3">
          <w:rPr>
            <w:noProof/>
            <w:webHidden/>
          </w:rPr>
          <w:fldChar w:fldCharType="begin"/>
        </w:r>
        <w:r w:rsidR="001D07D3">
          <w:rPr>
            <w:noProof/>
            <w:webHidden/>
          </w:rPr>
          <w:instrText xml:space="preserve"> PAGEREF _Toc160697957 \h </w:instrText>
        </w:r>
        <w:r w:rsidR="001D07D3">
          <w:rPr>
            <w:noProof/>
            <w:webHidden/>
          </w:rPr>
        </w:r>
        <w:r w:rsidR="001D07D3">
          <w:rPr>
            <w:noProof/>
            <w:webHidden/>
          </w:rPr>
          <w:fldChar w:fldCharType="separate"/>
        </w:r>
        <w:r w:rsidR="001D07D3">
          <w:rPr>
            <w:noProof/>
            <w:webHidden/>
          </w:rPr>
          <w:t>23</w:t>
        </w:r>
        <w:r w:rsidR="001D07D3">
          <w:rPr>
            <w:noProof/>
            <w:webHidden/>
          </w:rPr>
          <w:fldChar w:fldCharType="end"/>
        </w:r>
      </w:hyperlink>
    </w:p>
    <w:p w14:paraId="4500BBDD" w14:textId="703AED6F" w:rsidR="001D07D3" w:rsidRDefault="00000000">
      <w:pPr>
        <w:pStyle w:val="TableofFigures"/>
        <w:tabs>
          <w:tab w:val="right" w:leader="dot" w:pos="9016"/>
        </w:tabs>
        <w:rPr>
          <w:rFonts w:asciiTheme="minorHAnsi" w:eastAsiaTheme="minorEastAsia" w:hAnsiTheme="minorHAnsi" w:cstheme="minorBidi"/>
          <w:noProof/>
          <w:sz w:val="22"/>
          <w:szCs w:val="22"/>
          <w14:ligatures w14:val="none"/>
        </w:rPr>
      </w:pPr>
      <w:hyperlink w:anchor="_Toc160697958" w:history="1">
        <w:r w:rsidR="001D07D3" w:rsidRPr="00543881">
          <w:rPr>
            <w:rStyle w:val="Hyperlink"/>
            <w:noProof/>
          </w:rPr>
          <w:t>Abbildung 8: Detailansicht eines Kunden (Pop-Up-Fenster)</w:t>
        </w:r>
        <w:r w:rsidR="001D07D3">
          <w:rPr>
            <w:noProof/>
            <w:webHidden/>
          </w:rPr>
          <w:tab/>
        </w:r>
        <w:r w:rsidR="001D07D3">
          <w:rPr>
            <w:noProof/>
            <w:webHidden/>
          </w:rPr>
          <w:fldChar w:fldCharType="begin"/>
        </w:r>
        <w:r w:rsidR="001D07D3">
          <w:rPr>
            <w:noProof/>
            <w:webHidden/>
          </w:rPr>
          <w:instrText xml:space="preserve"> PAGEREF _Toc160697958 \h </w:instrText>
        </w:r>
        <w:r w:rsidR="001D07D3">
          <w:rPr>
            <w:noProof/>
            <w:webHidden/>
          </w:rPr>
        </w:r>
        <w:r w:rsidR="001D07D3">
          <w:rPr>
            <w:noProof/>
            <w:webHidden/>
          </w:rPr>
          <w:fldChar w:fldCharType="separate"/>
        </w:r>
        <w:r w:rsidR="001D07D3">
          <w:rPr>
            <w:noProof/>
            <w:webHidden/>
          </w:rPr>
          <w:t>23</w:t>
        </w:r>
        <w:r w:rsidR="001D07D3">
          <w:rPr>
            <w:noProof/>
            <w:webHidden/>
          </w:rPr>
          <w:fldChar w:fldCharType="end"/>
        </w:r>
      </w:hyperlink>
    </w:p>
    <w:p w14:paraId="4833E34D" w14:textId="5343B8E3" w:rsidR="001D07D3" w:rsidRDefault="00000000">
      <w:pPr>
        <w:pStyle w:val="TableofFigures"/>
        <w:tabs>
          <w:tab w:val="right" w:leader="dot" w:pos="9016"/>
        </w:tabs>
        <w:rPr>
          <w:rStyle w:val="Hyperlink"/>
          <w:rFonts w:eastAsiaTheme="minorEastAsia"/>
        </w:rPr>
      </w:pPr>
      <w:hyperlink w:anchor="_Toc160697959" w:history="1">
        <w:r w:rsidR="001D07D3" w:rsidRPr="00543881">
          <w:rPr>
            <w:rStyle w:val="Hyperlink"/>
            <w:noProof/>
          </w:rPr>
          <w:t>Abbildung 9: Ausgewähltes Eingabefeld wird blau hinterlegt und blinkt</w:t>
        </w:r>
        <w:r w:rsidR="001D07D3">
          <w:rPr>
            <w:noProof/>
            <w:webHidden/>
          </w:rPr>
          <w:tab/>
        </w:r>
        <w:r w:rsidR="001D07D3">
          <w:rPr>
            <w:noProof/>
            <w:webHidden/>
          </w:rPr>
          <w:fldChar w:fldCharType="begin"/>
        </w:r>
        <w:r w:rsidR="001D07D3">
          <w:rPr>
            <w:noProof/>
            <w:webHidden/>
          </w:rPr>
          <w:instrText xml:space="preserve"> PAGEREF _Toc160697959 \h </w:instrText>
        </w:r>
        <w:r w:rsidR="001D07D3">
          <w:rPr>
            <w:noProof/>
            <w:webHidden/>
          </w:rPr>
        </w:r>
        <w:r w:rsidR="001D07D3">
          <w:rPr>
            <w:noProof/>
            <w:webHidden/>
          </w:rPr>
          <w:fldChar w:fldCharType="separate"/>
        </w:r>
        <w:r w:rsidR="001D07D3">
          <w:rPr>
            <w:noProof/>
            <w:webHidden/>
          </w:rPr>
          <w:t>24</w:t>
        </w:r>
        <w:r w:rsidR="001D07D3">
          <w:rPr>
            <w:noProof/>
            <w:webHidden/>
          </w:rPr>
          <w:fldChar w:fldCharType="end"/>
        </w:r>
      </w:hyperlink>
    </w:p>
    <w:p w14:paraId="3AEE90A4" w14:textId="5693B39F" w:rsidR="00EE4CC2" w:rsidRDefault="00EE4CC2" w:rsidP="001E1DD5">
      <w:pPr>
        <w:rPr>
          <w:rFonts w:eastAsiaTheme="minorEastAsia"/>
        </w:rPr>
      </w:pPr>
      <w:r>
        <w:rPr>
          <w:rFonts w:eastAsiaTheme="minorEastAsia"/>
        </w:rPr>
        <w:br w:type="page"/>
      </w:r>
    </w:p>
    <w:p w14:paraId="04EB77F3" w14:textId="69247985" w:rsidR="00CC75E2" w:rsidRDefault="00422E5D" w:rsidP="001E1DD5">
      <w:pPr>
        <w:pStyle w:val="Heading1"/>
      </w:pPr>
      <w:r>
        <w:lastRenderedPageBreak/>
        <w:fldChar w:fldCharType="end"/>
      </w:r>
      <w:bookmarkStart w:id="62" w:name="_Toc160699213"/>
      <w:r w:rsidR="00CC75E2">
        <w:t>Anhang</w:t>
      </w:r>
      <w:bookmarkEnd w:id="62"/>
    </w:p>
    <w:p w14:paraId="0FD06A6F" w14:textId="69F09A28" w:rsidR="00CC75E2" w:rsidRDefault="008E5ED4" w:rsidP="00422E5D">
      <w:pPr>
        <w:pStyle w:val="Textnormal"/>
      </w:pPr>
      <w:r>
        <w:rPr>
          <w:noProof/>
        </w:rPr>
        <w:drawing>
          <wp:inline distT="0" distB="0" distL="0" distR="0" wp14:anchorId="7FB11382" wp14:editId="47CEF743">
            <wp:extent cx="2233295" cy="181419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33295" cy="1814195"/>
                    </a:xfrm>
                    <a:prstGeom prst="rect">
                      <a:avLst/>
                    </a:prstGeom>
                    <a:noFill/>
                  </pic:spPr>
                </pic:pic>
              </a:graphicData>
            </a:graphic>
          </wp:inline>
        </w:drawing>
      </w:r>
    </w:p>
    <w:p w14:paraId="169D2BA5" w14:textId="19F6E917" w:rsidR="00D412E9" w:rsidRDefault="00D412E9" w:rsidP="00D412E9">
      <w:pPr>
        <w:pStyle w:val="Caption"/>
      </w:pPr>
      <w:bookmarkStart w:id="63" w:name="_Ref159943473"/>
      <w:bookmarkStart w:id="64" w:name="_Toc160697953"/>
      <w:r>
        <w:t xml:space="preserve">Abbildung </w:t>
      </w:r>
      <w:r>
        <w:fldChar w:fldCharType="begin"/>
      </w:r>
      <w:r>
        <w:instrText xml:space="preserve"> SEQ Abbildung \* ARABIC </w:instrText>
      </w:r>
      <w:r>
        <w:fldChar w:fldCharType="separate"/>
      </w:r>
      <w:r w:rsidR="00F704D8">
        <w:rPr>
          <w:noProof/>
        </w:rPr>
        <w:t>3</w:t>
      </w:r>
      <w:r>
        <w:rPr>
          <w:noProof/>
        </w:rPr>
        <w:fldChar w:fldCharType="end"/>
      </w:r>
      <w:r>
        <w:t>: DropDown Menü Files</w:t>
      </w:r>
      <w:bookmarkEnd w:id="63"/>
      <w:r w:rsidR="000F1F38">
        <w:rPr>
          <w:rStyle w:val="FootnoteReference"/>
        </w:rPr>
        <w:footnoteReference w:id="5"/>
      </w:r>
      <w:bookmarkEnd w:id="64"/>
    </w:p>
    <w:p w14:paraId="0729D0F5" w14:textId="77777777" w:rsidR="00820FCB" w:rsidRDefault="00820FCB" w:rsidP="00820FCB">
      <w:pPr>
        <w:pStyle w:val="Caption"/>
      </w:pPr>
      <w:r>
        <w:rPr>
          <w:noProof/>
        </w:rPr>
        <w:drawing>
          <wp:inline distT="0" distB="0" distL="0" distR="0" wp14:anchorId="7FDCD63B" wp14:editId="56139DBA">
            <wp:extent cx="5731510" cy="196215"/>
            <wp:effectExtent l="0" t="0" r="254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196215"/>
                    </a:xfrm>
                    <a:prstGeom prst="rect">
                      <a:avLst/>
                    </a:prstGeom>
                    <a:noFill/>
                    <a:ln>
                      <a:noFill/>
                    </a:ln>
                  </pic:spPr>
                </pic:pic>
              </a:graphicData>
            </a:graphic>
          </wp:inline>
        </w:drawing>
      </w:r>
    </w:p>
    <w:p w14:paraId="2EDDD1C1" w14:textId="65C45B5D" w:rsidR="00820FCB" w:rsidRDefault="00820FCB" w:rsidP="00820FCB">
      <w:pPr>
        <w:pStyle w:val="Caption"/>
      </w:pPr>
      <w:bookmarkStart w:id="65" w:name="_Ref160108629"/>
      <w:bookmarkStart w:id="66" w:name="_Toc160697954"/>
      <w:r>
        <w:t xml:space="preserve">Abbildung </w:t>
      </w:r>
      <w:r>
        <w:fldChar w:fldCharType="begin"/>
      </w:r>
      <w:r>
        <w:instrText xml:space="preserve"> SEQ Abbildung \* ARABIC </w:instrText>
      </w:r>
      <w:r>
        <w:fldChar w:fldCharType="separate"/>
      </w:r>
      <w:r w:rsidR="00F704D8">
        <w:rPr>
          <w:noProof/>
        </w:rPr>
        <w:t>4</w:t>
      </w:r>
      <w:r>
        <w:rPr>
          <w:noProof/>
        </w:rPr>
        <w:fldChar w:fldCharType="end"/>
      </w:r>
      <w:r>
        <w:t>: Anzeige der Anzahl der Einträge</w:t>
      </w:r>
      <w:r w:rsidR="001D482C">
        <w:rPr>
          <w:rStyle w:val="FootnoteReference"/>
        </w:rPr>
        <w:footnoteReference w:id="6"/>
      </w:r>
      <w:bookmarkEnd w:id="65"/>
      <w:bookmarkEnd w:id="66"/>
    </w:p>
    <w:p w14:paraId="18046C4F" w14:textId="0B7E71FE" w:rsidR="006B39CC" w:rsidRDefault="00477651" w:rsidP="006B39CC">
      <w:r>
        <w:rPr>
          <w:noProof/>
        </w:rPr>
        <w:drawing>
          <wp:inline distT="0" distB="0" distL="0" distR="0" wp14:anchorId="25015823" wp14:editId="266014AC">
            <wp:extent cx="5349240" cy="3566160"/>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5698" cy="3577132"/>
                    </a:xfrm>
                    <a:prstGeom prst="rect">
                      <a:avLst/>
                    </a:prstGeom>
                    <a:noFill/>
                  </pic:spPr>
                </pic:pic>
              </a:graphicData>
            </a:graphic>
          </wp:inline>
        </w:drawing>
      </w:r>
    </w:p>
    <w:p w14:paraId="3E225A4C" w14:textId="6DF79656" w:rsidR="006B39CC" w:rsidRPr="006B39CC" w:rsidRDefault="006B39CC" w:rsidP="006B39CC">
      <w:pPr>
        <w:pStyle w:val="Caption"/>
      </w:pPr>
      <w:bookmarkStart w:id="67" w:name="_Ref160112026"/>
      <w:bookmarkStart w:id="68" w:name="_Toc160697955"/>
      <w:r>
        <w:t xml:space="preserve">Abbildung </w:t>
      </w:r>
      <w:r>
        <w:fldChar w:fldCharType="begin"/>
      </w:r>
      <w:r>
        <w:instrText xml:space="preserve"> SEQ Abbildung \* ARABIC </w:instrText>
      </w:r>
      <w:r>
        <w:fldChar w:fldCharType="separate"/>
      </w:r>
      <w:r w:rsidR="00F704D8">
        <w:rPr>
          <w:noProof/>
        </w:rPr>
        <w:t>5</w:t>
      </w:r>
      <w:r>
        <w:rPr>
          <w:noProof/>
        </w:rPr>
        <w:fldChar w:fldCharType="end"/>
      </w:r>
      <w:r>
        <w:t>: Suchleiste wird Rot bei der Suche nach nicht vorhandenen Daten</w:t>
      </w:r>
      <w:r>
        <w:rPr>
          <w:rStyle w:val="FootnoteReference"/>
        </w:rPr>
        <w:footnoteReference w:id="7"/>
      </w:r>
      <w:bookmarkEnd w:id="67"/>
      <w:bookmarkEnd w:id="68"/>
    </w:p>
    <w:p w14:paraId="73645E4A" w14:textId="7861CFDE" w:rsidR="00D412E9" w:rsidRDefault="0044434A" w:rsidP="00D412E9">
      <w:r>
        <w:rPr>
          <w:noProof/>
        </w:rPr>
        <w:lastRenderedPageBreak/>
        <w:drawing>
          <wp:inline distT="0" distB="0" distL="0" distR="0" wp14:anchorId="09E62470" wp14:editId="66499CAE">
            <wp:extent cx="5218867" cy="3055620"/>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85088" cy="3094392"/>
                    </a:xfrm>
                    <a:prstGeom prst="rect">
                      <a:avLst/>
                    </a:prstGeom>
                    <a:noFill/>
                  </pic:spPr>
                </pic:pic>
              </a:graphicData>
            </a:graphic>
          </wp:inline>
        </w:drawing>
      </w:r>
    </w:p>
    <w:p w14:paraId="1306CDA3" w14:textId="4FCD0E93" w:rsidR="008F3C5F" w:rsidRDefault="00C45902" w:rsidP="00C45902">
      <w:pPr>
        <w:pStyle w:val="Caption"/>
      </w:pPr>
      <w:bookmarkStart w:id="69" w:name="_Ref160109084"/>
      <w:bookmarkStart w:id="70" w:name="_Ref160109117"/>
      <w:bookmarkStart w:id="71" w:name="_Toc160697956"/>
      <w:r>
        <w:t xml:space="preserve">Abbildung </w:t>
      </w:r>
      <w:r>
        <w:fldChar w:fldCharType="begin"/>
      </w:r>
      <w:r>
        <w:instrText xml:space="preserve"> SEQ Abbildung \* ARABIC </w:instrText>
      </w:r>
      <w:r>
        <w:fldChar w:fldCharType="separate"/>
      </w:r>
      <w:r w:rsidR="00F704D8">
        <w:rPr>
          <w:noProof/>
        </w:rPr>
        <w:t>6</w:t>
      </w:r>
      <w:r>
        <w:rPr>
          <w:noProof/>
        </w:rPr>
        <w:fldChar w:fldCharType="end"/>
      </w:r>
      <w:r>
        <w:t>: Anzeige des gesamten Inhalts einer Zelle</w:t>
      </w:r>
      <w:r w:rsidR="004923F0">
        <w:rPr>
          <w:rStyle w:val="FootnoteReference"/>
        </w:rPr>
        <w:footnoteReference w:id="8"/>
      </w:r>
      <w:bookmarkEnd w:id="69"/>
      <w:bookmarkEnd w:id="70"/>
      <w:bookmarkEnd w:id="71"/>
    </w:p>
    <w:p w14:paraId="286190C8" w14:textId="5CDF7648" w:rsidR="005C3E24" w:rsidRDefault="005C3E24" w:rsidP="005C3E24">
      <w:r w:rsidRPr="005C3E24">
        <w:rPr>
          <w:noProof/>
        </w:rPr>
        <w:drawing>
          <wp:inline distT="0" distB="0" distL="0" distR="0" wp14:anchorId="03C9805A" wp14:editId="60B286C3">
            <wp:extent cx="5731510" cy="423545"/>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23545"/>
                    </a:xfrm>
                    <a:prstGeom prst="rect">
                      <a:avLst/>
                    </a:prstGeom>
                  </pic:spPr>
                </pic:pic>
              </a:graphicData>
            </a:graphic>
          </wp:inline>
        </w:drawing>
      </w:r>
    </w:p>
    <w:p w14:paraId="76D0AA67" w14:textId="343B4C37" w:rsidR="00A82A88" w:rsidRDefault="00465512" w:rsidP="00465512">
      <w:pPr>
        <w:pStyle w:val="Caption"/>
      </w:pPr>
      <w:bookmarkStart w:id="72" w:name="_Ref160110916"/>
      <w:bookmarkStart w:id="73" w:name="_Toc160697957"/>
      <w:r>
        <w:t xml:space="preserve">Abbildung </w:t>
      </w:r>
      <w:r>
        <w:fldChar w:fldCharType="begin"/>
      </w:r>
      <w:r>
        <w:instrText xml:space="preserve"> SEQ Abbildung \* ARABIC </w:instrText>
      </w:r>
      <w:r>
        <w:fldChar w:fldCharType="separate"/>
      </w:r>
      <w:r w:rsidR="00F704D8">
        <w:rPr>
          <w:noProof/>
        </w:rPr>
        <w:t>7</w:t>
      </w:r>
      <w:r>
        <w:rPr>
          <w:noProof/>
        </w:rPr>
        <w:fldChar w:fldCharType="end"/>
      </w:r>
      <w:r>
        <w:t xml:space="preserve">: </w:t>
      </w:r>
      <w:r w:rsidRPr="000D6E5F">
        <w:t>Gesamte angeklickte Zeile wird blau</w:t>
      </w:r>
      <w:r w:rsidR="00B17AB1">
        <w:rPr>
          <w:rStyle w:val="FootnoteReference"/>
        </w:rPr>
        <w:footnoteReference w:id="9"/>
      </w:r>
      <w:bookmarkEnd w:id="72"/>
      <w:bookmarkEnd w:id="73"/>
    </w:p>
    <w:p w14:paraId="3F213397" w14:textId="39595C19" w:rsidR="00A8130C" w:rsidRDefault="00B070C3" w:rsidP="00A8130C">
      <w:r>
        <w:rPr>
          <w:noProof/>
        </w:rPr>
        <w:drawing>
          <wp:inline distT="0" distB="0" distL="0" distR="0" wp14:anchorId="778A81BF" wp14:editId="2C1F56BF">
            <wp:extent cx="5562600" cy="2929255"/>
            <wp:effectExtent l="0" t="0" r="0" b="444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90610" cy="2944005"/>
                    </a:xfrm>
                    <a:prstGeom prst="rect">
                      <a:avLst/>
                    </a:prstGeom>
                    <a:noFill/>
                  </pic:spPr>
                </pic:pic>
              </a:graphicData>
            </a:graphic>
          </wp:inline>
        </w:drawing>
      </w:r>
    </w:p>
    <w:p w14:paraId="080C3FC7" w14:textId="71C45B44" w:rsidR="00A8130C" w:rsidRDefault="00A609D6" w:rsidP="00A609D6">
      <w:pPr>
        <w:pStyle w:val="Caption"/>
      </w:pPr>
      <w:bookmarkStart w:id="74" w:name="_Ref160112274"/>
      <w:bookmarkStart w:id="75" w:name="_Toc160697958"/>
      <w:r>
        <w:t xml:space="preserve">Abbildung </w:t>
      </w:r>
      <w:r>
        <w:fldChar w:fldCharType="begin"/>
      </w:r>
      <w:r>
        <w:instrText xml:space="preserve"> SEQ Abbildung \* ARABIC </w:instrText>
      </w:r>
      <w:r>
        <w:fldChar w:fldCharType="separate"/>
      </w:r>
      <w:r w:rsidR="00F704D8">
        <w:rPr>
          <w:noProof/>
        </w:rPr>
        <w:t>8</w:t>
      </w:r>
      <w:r>
        <w:rPr>
          <w:noProof/>
        </w:rPr>
        <w:fldChar w:fldCharType="end"/>
      </w:r>
      <w:r>
        <w:t>: Detailansicht eines Kunden (Pop-Up-Fenster)</w:t>
      </w:r>
      <w:bookmarkEnd w:id="74"/>
      <w:bookmarkEnd w:id="75"/>
      <w:r w:rsidR="00391C8C">
        <w:rPr>
          <w:rStyle w:val="FootnoteReference"/>
        </w:rPr>
        <w:footnoteReference w:id="10"/>
      </w:r>
    </w:p>
    <w:p w14:paraId="6F639A98" w14:textId="6630B9CF" w:rsidR="00CB01F0" w:rsidRDefault="00016209" w:rsidP="00CB01F0">
      <w:r>
        <w:rPr>
          <w:noProof/>
        </w:rPr>
        <w:lastRenderedPageBreak/>
        <w:drawing>
          <wp:inline distT="0" distB="0" distL="0" distR="0" wp14:anchorId="35C3C1E6" wp14:editId="0B0B7B35">
            <wp:extent cx="3583678" cy="286173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169" cy="2865320"/>
                    </a:xfrm>
                    <a:prstGeom prst="rect">
                      <a:avLst/>
                    </a:prstGeom>
                    <a:noFill/>
                  </pic:spPr>
                </pic:pic>
              </a:graphicData>
            </a:graphic>
          </wp:inline>
        </w:drawing>
      </w:r>
    </w:p>
    <w:p w14:paraId="69346909" w14:textId="7DB91972" w:rsidR="00CB01F0" w:rsidRDefault="0059412E" w:rsidP="0059412E">
      <w:pPr>
        <w:pStyle w:val="Caption"/>
      </w:pPr>
      <w:bookmarkStart w:id="76" w:name="_Ref160112458"/>
      <w:bookmarkStart w:id="77" w:name="_Toc160697959"/>
      <w:r>
        <w:t xml:space="preserve">Abbildung </w:t>
      </w:r>
      <w:r>
        <w:fldChar w:fldCharType="begin"/>
      </w:r>
      <w:r>
        <w:instrText xml:space="preserve"> SEQ Abbildung \* ARABIC </w:instrText>
      </w:r>
      <w:r>
        <w:fldChar w:fldCharType="separate"/>
      </w:r>
      <w:r w:rsidR="00F704D8">
        <w:rPr>
          <w:noProof/>
        </w:rPr>
        <w:t>9</w:t>
      </w:r>
      <w:r>
        <w:rPr>
          <w:noProof/>
        </w:rPr>
        <w:fldChar w:fldCharType="end"/>
      </w:r>
      <w:r>
        <w:t>: Ausgewähltes Eingabefeld wird blau hinterlegt und blinkt</w:t>
      </w:r>
      <w:bookmarkEnd w:id="76"/>
      <w:bookmarkEnd w:id="77"/>
      <w:r w:rsidR="00391C8C">
        <w:rPr>
          <w:rStyle w:val="FootnoteReference"/>
        </w:rPr>
        <w:footnoteReference w:id="11"/>
      </w:r>
    </w:p>
    <w:p w14:paraId="7B5BF2D6" w14:textId="12D3F16C" w:rsidR="001846E9" w:rsidRDefault="00E360EA" w:rsidP="001846E9">
      <w:r w:rsidRPr="00E360EA">
        <w:rPr>
          <w:noProof/>
        </w:rPr>
        <w:drawing>
          <wp:inline distT="0" distB="0" distL="0" distR="0" wp14:anchorId="67E172B5" wp14:editId="0E34630C">
            <wp:extent cx="5731510" cy="3797300"/>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797300"/>
                    </a:xfrm>
                    <a:prstGeom prst="rect">
                      <a:avLst/>
                    </a:prstGeom>
                  </pic:spPr>
                </pic:pic>
              </a:graphicData>
            </a:graphic>
          </wp:inline>
        </w:drawing>
      </w:r>
    </w:p>
    <w:p w14:paraId="330B40E2" w14:textId="2C9D44B7" w:rsidR="001846E9" w:rsidRPr="001846E9" w:rsidRDefault="001846E9" w:rsidP="001846E9">
      <w:pPr>
        <w:pStyle w:val="Caption"/>
      </w:pPr>
      <w:bookmarkStart w:id="78" w:name="_Ref160113670"/>
      <w:r>
        <w:t>Abbildung 10: Button "Apply", um Daten zu speichern und Kundenfenster zu schließen</w:t>
      </w:r>
      <w:bookmarkEnd w:id="78"/>
      <w:r w:rsidR="00391C8C">
        <w:rPr>
          <w:rStyle w:val="FootnoteReference"/>
        </w:rPr>
        <w:footnoteReference w:id="12"/>
      </w:r>
    </w:p>
    <w:p w14:paraId="108A11D8" w14:textId="75512D0C" w:rsidR="0031422A" w:rsidRDefault="0031422A" w:rsidP="0031422A">
      <w:r w:rsidRPr="0031422A">
        <w:rPr>
          <w:noProof/>
        </w:rPr>
        <w:lastRenderedPageBreak/>
        <w:drawing>
          <wp:inline distT="0" distB="0" distL="0" distR="0" wp14:anchorId="463A0C3C" wp14:editId="3BF442C6">
            <wp:extent cx="1958924" cy="937540"/>
            <wp:effectExtent l="0" t="0" r="381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58924" cy="937540"/>
                    </a:xfrm>
                    <a:prstGeom prst="rect">
                      <a:avLst/>
                    </a:prstGeom>
                  </pic:spPr>
                </pic:pic>
              </a:graphicData>
            </a:graphic>
          </wp:inline>
        </w:drawing>
      </w:r>
    </w:p>
    <w:p w14:paraId="166BF29D" w14:textId="7C92790B" w:rsidR="0031422A" w:rsidRDefault="0031422A" w:rsidP="0031422A">
      <w:pPr>
        <w:pStyle w:val="Caption"/>
        <w:rPr>
          <w:noProof/>
        </w:rPr>
      </w:pPr>
      <w:bookmarkStart w:id="79" w:name="_Ref160112742"/>
      <w:r>
        <w:t xml:space="preserve">Abbildung </w:t>
      </w:r>
      <w:r w:rsidR="001846E9">
        <w:t>11</w:t>
      </w:r>
      <w:r>
        <w:t>: Fenster "Contact List"</w:t>
      </w:r>
      <w:r>
        <w:rPr>
          <w:noProof/>
        </w:rPr>
        <w:t xml:space="preserve"> enthält noch keine Kundendaten</w:t>
      </w:r>
      <w:bookmarkEnd w:id="79"/>
      <w:r w:rsidR="00391C8C">
        <w:rPr>
          <w:rStyle w:val="FootnoteReference"/>
          <w:noProof/>
        </w:rPr>
        <w:footnoteReference w:id="13"/>
      </w:r>
    </w:p>
    <w:p w14:paraId="225D45DB" w14:textId="7932661F" w:rsidR="004705F5" w:rsidRDefault="000A4CC1" w:rsidP="004705F5">
      <w:r>
        <w:br w:type="page"/>
      </w:r>
    </w:p>
    <w:sdt>
      <w:sdtPr>
        <w:rPr>
          <w:b w:val="0"/>
          <w:kern w:val="0"/>
          <w:sz w:val="24"/>
          <w:szCs w:val="24"/>
        </w:rPr>
        <w:tag w:val="CitaviBibliography"/>
        <w:id w:val="1312372399"/>
        <w:placeholder>
          <w:docPart w:val="DefaultPlaceholder_-1854013440"/>
        </w:placeholder>
      </w:sdtPr>
      <w:sdtContent>
        <w:p w14:paraId="0143CF36" w14:textId="5D175927" w:rsidR="00265A9D" w:rsidRDefault="004705F5" w:rsidP="00265A9D">
          <w:pPr>
            <w:pStyle w:val="CitaviBibliographyHeading"/>
          </w:pPr>
          <w:r>
            <w:t>Literaturverzeichnis</w:t>
          </w:r>
          <w:r w:rsidR="001A06CF">
            <w:fldChar w:fldCharType="begin"/>
          </w:r>
          <w:r w:rsidR="001A06CF">
            <w:instrText>ADDIN CitaviBibliography</w:instrText>
          </w:r>
          <w:r w:rsidR="001A06CF">
            <w:fldChar w:fldCharType="separate"/>
          </w:r>
        </w:p>
        <w:p w14:paraId="01FE2518" w14:textId="77777777" w:rsidR="00265A9D" w:rsidRPr="000C01CD" w:rsidRDefault="00265A9D" w:rsidP="00265A9D">
          <w:pPr>
            <w:pStyle w:val="CitaviBibliographyEntry"/>
            <w:rPr>
              <w:lang w:val="es-MX"/>
            </w:rPr>
          </w:pPr>
          <w:bookmarkStart w:id="80" w:name="_CTVL001f210e3a43bc745a39e2598f78b6a5ed5"/>
          <w:r>
            <w:t>comScore. (2024).</w:t>
          </w:r>
          <w:bookmarkEnd w:id="80"/>
          <w:r>
            <w:t xml:space="preserve"> </w:t>
          </w:r>
          <w:r w:rsidRPr="00265A9D">
            <w:rPr>
              <w:i/>
            </w:rPr>
            <w:t xml:space="preserve">Ranking der Top 15 beliebtesten Smartphone-Apps in den USA nach Reichweite im Oktober 2023. </w:t>
          </w:r>
          <w:r w:rsidRPr="000C01CD">
            <w:rPr>
              <w:lang w:val="es-MX"/>
            </w:rPr>
            <w:t>Statista. https://de.statista.com/statistik/daten/studie/238358/umfrage/reichweite-der-beliebtesten-smartphone-apps-in-den-usa/</w:t>
          </w:r>
        </w:p>
        <w:p w14:paraId="5D8BBA10" w14:textId="77777777" w:rsidR="00265A9D" w:rsidRPr="00265A9D" w:rsidRDefault="00265A9D" w:rsidP="00265A9D">
          <w:pPr>
            <w:pStyle w:val="CitaviBibliographyEntry"/>
            <w:rPr>
              <w:lang w:val="en-US"/>
            </w:rPr>
          </w:pPr>
          <w:bookmarkStart w:id="81" w:name="_CTVL001254f15ffb06344c5b5f60f0db7cdea1b"/>
          <w:r w:rsidRPr="000C01CD">
            <w:rPr>
              <w:lang w:val="es-MX"/>
            </w:rPr>
            <w:t xml:space="preserve">H. Raza (Director). </w:t>
          </w:r>
          <w:r w:rsidRPr="00265A9D">
            <w:rPr>
              <w:lang w:val="en-US"/>
            </w:rPr>
            <w:t>(2020).</w:t>
          </w:r>
          <w:bookmarkEnd w:id="81"/>
          <w:r w:rsidRPr="00265A9D">
            <w:rPr>
              <w:lang w:val="en-US"/>
            </w:rPr>
            <w:t xml:space="preserve"> </w:t>
          </w:r>
          <w:r w:rsidRPr="00265A9D">
            <w:rPr>
              <w:i/>
              <w:lang w:val="en-US"/>
            </w:rPr>
            <w:t>Google FireBase INSERT, SELECT, UPDATE, DELETE Data | VB.Net English</w:t>
          </w:r>
          <w:r w:rsidRPr="00265A9D">
            <w:rPr>
              <w:lang w:val="en-US"/>
            </w:rPr>
            <w:t xml:space="preserve"> [Youtube].</w:t>
          </w:r>
        </w:p>
        <w:p w14:paraId="519412F9" w14:textId="77777777" w:rsidR="00265A9D" w:rsidRDefault="00265A9D" w:rsidP="00265A9D">
          <w:pPr>
            <w:pStyle w:val="CitaviBibliographyEntry"/>
          </w:pPr>
          <w:bookmarkStart w:id="82" w:name="_CTVL00167510f2f36854c0eb4fb04c6a8bf559f"/>
          <w:r>
            <w:t>lucasratske. (2023).</w:t>
          </w:r>
          <w:bookmarkEnd w:id="82"/>
          <w:r>
            <w:t xml:space="preserve"> </w:t>
          </w:r>
          <w:r w:rsidRPr="00265A9D">
            <w:rPr>
              <w:i/>
            </w:rPr>
            <w:t>GitHub Ordner</w:t>
          </w:r>
          <w:r w:rsidRPr="00265A9D">
            <w:t>. https://github.com/ziyasal/FireSharp</w:t>
          </w:r>
        </w:p>
        <w:p w14:paraId="445329EC" w14:textId="77777777" w:rsidR="00265A9D" w:rsidRPr="00265A9D" w:rsidRDefault="00265A9D" w:rsidP="00265A9D">
          <w:pPr>
            <w:pStyle w:val="CitaviBibliographyEntry"/>
            <w:rPr>
              <w:lang w:val="en-US"/>
            </w:rPr>
          </w:pPr>
          <w:bookmarkStart w:id="83" w:name="_CTVL00195f41ed42b244256bb4375a713eb3023"/>
          <w:r w:rsidRPr="00265A9D">
            <w:rPr>
              <w:lang w:val="en-US"/>
            </w:rPr>
            <w:t>Microsoft. (2024a).</w:t>
          </w:r>
          <w:bookmarkEnd w:id="83"/>
          <w:r w:rsidRPr="00265A9D">
            <w:rPr>
              <w:lang w:val="en-US"/>
            </w:rPr>
            <w:t xml:space="preserve"> </w:t>
          </w:r>
          <w:r w:rsidRPr="00265A9D">
            <w:rPr>
              <w:i/>
              <w:lang w:val="en-US"/>
            </w:rPr>
            <w:t>GitHub Copilot und Visual Studio 2022</w:t>
          </w:r>
          <w:r w:rsidRPr="00265A9D">
            <w:rPr>
              <w:lang w:val="en-US"/>
            </w:rPr>
            <w:t>. https://visualstudio.microsoft.com/</w:t>
          </w:r>
        </w:p>
        <w:p w14:paraId="38B33660" w14:textId="77777777" w:rsidR="00265A9D" w:rsidRPr="00265A9D" w:rsidRDefault="00265A9D" w:rsidP="00265A9D">
          <w:pPr>
            <w:pStyle w:val="CitaviBibliographyEntry"/>
            <w:rPr>
              <w:lang w:val="en-US"/>
            </w:rPr>
          </w:pPr>
          <w:bookmarkStart w:id="84" w:name="_CTVL001ad6b6eb85b134f498cef960012394a63"/>
          <w:r w:rsidRPr="00265A9D">
            <w:rPr>
              <w:lang w:val="en-US"/>
            </w:rPr>
            <w:t>Microsoft. (2024b).</w:t>
          </w:r>
          <w:bookmarkEnd w:id="84"/>
          <w:r w:rsidRPr="00265A9D">
            <w:rPr>
              <w:lang w:val="en-US"/>
            </w:rPr>
            <w:t xml:space="preserve"> </w:t>
          </w:r>
          <w:r w:rsidRPr="00265A9D">
            <w:rPr>
              <w:i/>
              <w:lang w:val="en-US"/>
            </w:rPr>
            <w:t>Visual Basic Documentation Microsoft</w:t>
          </w:r>
          <w:r w:rsidRPr="00265A9D">
            <w:rPr>
              <w:lang w:val="en-US"/>
            </w:rPr>
            <w:t>. https://learn.microsoft.com/en-us/dotnet/visual-basic/</w:t>
          </w:r>
        </w:p>
        <w:p w14:paraId="69D57E08" w14:textId="6E5106C7" w:rsidR="001A06CF" w:rsidRPr="001A06CF" w:rsidRDefault="00265A9D" w:rsidP="00265A9D">
          <w:pPr>
            <w:pStyle w:val="CitaviBibliographyEntry"/>
            <w:rPr>
              <w:lang w:val="en-US"/>
            </w:rPr>
          </w:pPr>
          <w:bookmarkStart w:id="85" w:name="_CTVL00131de054bc4a34ea78c1befb28d8d4287"/>
          <w:r w:rsidRPr="00265A9D">
            <w:rPr>
              <w:lang w:val="en-US"/>
            </w:rPr>
            <w:t>Y. K. Wah. (2014).</w:t>
          </w:r>
          <w:bookmarkEnd w:id="85"/>
          <w:r w:rsidRPr="00265A9D">
            <w:rPr>
              <w:lang w:val="en-US"/>
            </w:rPr>
            <w:t xml:space="preserve"> </w:t>
          </w:r>
          <w:r w:rsidRPr="00265A9D">
            <w:rPr>
              <w:i/>
              <w:lang w:val="en-US"/>
            </w:rPr>
            <w:t>Fun with Sound</w:t>
          </w:r>
          <w:r w:rsidRPr="00265A9D">
            <w:rPr>
              <w:lang w:val="en-US"/>
            </w:rPr>
            <w:t>. https://www.codeproject.com/Articles/781792/Fun-with-Sound</w:t>
          </w:r>
          <w:r w:rsidR="001A06CF">
            <w:fldChar w:fldCharType="end"/>
          </w:r>
        </w:p>
      </w:sdtContent>
    </w:sdt>
    <w:sectPr w:rsidR="001A06CF" w:rsidRPr="001A06CF" w:rsidSect="00D57D2C">
      <w:footerReference w:type="default" r:id="rId32"/>
      <w:pgSz w:w="11906" w:h="16838"/>
      <w:pgMar w:top="2127" w:right="1440" w:bottom="1440" w:left="1440" w:header="1418" w:footer="34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nus Maltzan" w:date="2024-03-07T12:41:00Z" w:initials="LM">
    <w:p w14:paraId="067A4A55" w14:textId="77777777" w:rsidR="000C01CD" w:rsidRDefault="000C01CD">
      <w:pPr>
        <w:pStyle w:val="CommentText"/>
      </w:pPr>
      <w:r>
        <w:rPr>
          <w:rStyle w:val="CommentReference"/>
        </w:rPr>
        <w:annotationRef/>
      </w:r>
      <w:r>
        <w:t>Es sind Einsatzkarten</w:t>
      </w:r>
      <w:r w:rsidR="008564DF">
        <w:br/>
      </w:r>
      <w:r w:rsidR="008564DF">
        <w:br/>
        <w:t>Was mir noch fehlt ist eine Übersicht der tollen funktionen die wir alle eingebaut haben.</w:t>
      </w:r>
    </w:p>
    <w:p w14:paraId="0B05412A" w14:textId="77777777" w:rsidR="008564DF" w:rsidRDefault="008564DF">
      <w:pPr>
        <w:pStyle w:val="CommentText"/>
      </w:pPr>
    </w:p>
    <w:p w14:paraId="05BA4B5D" w14:textId="77777777" w:rsidR="008564DF" w:rsidRDefault="008564DF">
      <w:pPr>
        <w:pStyle w:val="CommentText"/>
      </w:pPr>
      <w:r>
        <w:t>Gerade auch die checks der felder ob man z.B. wirklich eine Email eingegben hat wurden garnicht erwähnt.</w:t>
      </w:r>
    </w:p>
    <w:p w14:paraId="23427403" w14:textId="682D422B" w:rsidR="008564DF" w:rsidRDefault="008564DF">
      <w:pPr>
        <w:pStyle w:val="CommentText"/>
      </w:pPr>
      <w:r>
        <w:t>Das war alles viel arbeit und das sind so sachen wenn die nirgendwo stehen bekommt der typ das ganicht mit.</w:t>
      </w:r>
    </w:p>
  </w:comment>
  <w:comment w:id="6" w:author="Linus Maltzan" w:date="2024-03-07T12:43:00Z" w:initials="LM">
    <w:p w14:paraId="6B84295B" w14:textId="5BBF59BC" w:rsidR="000C01CD" w:rsidRDefault="000C01CD">
      <w:pPr>
        <w:pStyle w:val="CommentText"/>
      </w:pPr>
      <w:r>
        <w:rPr>
          <w:rStyle w:val="CommentReference"/>
        </w:rPr>
        <w:annotationRef/>
      </w:r>
      <w:r>
        <w:t xml:space="preserve">Des </w:t>
      </w:r>
      <w:r w:rsidRPr="000C01CD">
        <w:t>Datenbank Tools</w:t>
      </w:r>
    </w:p>
  </w:comment>
  <w:comment w:id="8" w:author="Linus Maltzan" w:date="2024-03-07T12:44:00Z" w:initials="LM">
    <w:p w14:paraId="159982B1" w14:textId="344532EE" w:rsidR="000C01CD" w:rsidRDefault="000C01CD">
      <w:pPr>
        <w:pStyle w:val="CommentText"/>
      </w:pPr>
      <w:r>
        <w:rPr>
          <w:rStyle w:val="CommentReference"/>
        </w:rPr>
        <w:annotationRef/>
      </w:r>
      <w:r>
        <w:t>Warum? Oder satz raus</w:t>
      </w:r>
    </w:p>
  </w:comment>
  <w:comment w:id="10" w:author="Linus Maltzan" w:date="2024-03-07T12:45:00Z" w:initials="LM">
    <w:p w14:paraId="7B389163" w14:textId="174882B6" w:rsidR="000C01CD" w:rsidRDefault="000C01CD">
      <w:pPr>
        <w:pStyle w:val="CommentText"/>
      </w:pPr>
      <w:r>
        <w:rPr>
          <w:rStyle w:val="CommentReference"/>
        </w:rPr>
        <w:annotationRef/>
      </w:r>
      <w:r>
        <w:t xml:space="preserve">Vielleicht mehr so in die Richtung: Über den </w:t>
      </w:r>
      <w:r w:rsidRPr="000C01CD">
        <w:t xml:space="preserve">Lebenszyklus einer Anlage müssen </w:t>
      </w:r>
      <w:r>
        <w:t>E</w:t>
      </w:r>
      <w:r w:rsidRPr="000C01CD">
        <w:t>insat</w:t>
      </w:r>
      <w:r>
        <w:t>z</w:t>
      </w:r>
      <w:r w:rsidRPr="000C01CD">
        <w:t>karten regelmäßig aktualisiert und bearbeitet werden</w:t>
      </w:r>
    </w:p>
  </w:comment>
  <w:comment w:id="11" w:author="Linus Maltzan" w:date="2024-03-07T12:47:00Z" w:initials="LM">
    <w:p w14:paraId="58376C1D" w14:textId="17DBA042" w:rsidR="000C01CD" w:rsidRDefault="000C01CD">
      <w:pPr>
        <w:pStyle w:val="CommentText"/>
      </w:pPr>
      <w:r>
        <w:rPr>
          <w:rStyle w:val="CommentReference"/>
        </w:rPr>
        <w:annotationRef/>
      </w:r>
      <w:r>
        <w:t>beispielsweise der Fall</w:t>
      </w:r>
    </w:p>
  </w:comment>
  <w:comment w:id="15" w:author="Linus Maltzan" w:date="2024-03-07T12:49:00Z" w:initials="LM">
    <w:p w14:paraId="1FF0987C" w14:textId="402DB7DF" w:rsidR="000C01CD" w:rsidRDefault="000C01CD">
      <w:pPr>
        <w:pStyle w:val="CommentText"/>
      </w:pPr>
      <w:r>
        <w:rPr>
          <w:rStyle w:val="CommentReference"/>
        </w:rPr>
        <w:annotationRef/>
      </w:r>
      <w:r>
        <w:t>soll</w:t>
      </w:r>
    </w:p>
  </w:comment>
  <w:comment w:id="16" w:author="Linus Maltzan" w:date="2024-03-07T12:50:00Z" w:initials="LM">
    <w:p w14:paraId="031DEA89" w14:textId="6683FD16" w:rsidR="000C01CD" w:rsidRDefault="000C01CD">
      <w:pPr>
        <w:pStyle w:val="CommentText"/>
      </w:pPr>
      <w:r>
        <w:rPr>
          <w:rStyle w:val="CommentReference"/>
        </w:rPr>
        <w:annotationRef/>
      </w:r>
      <w:r>
        <w:t>ist derzeit nicht der fall da es durchaus vorkommt das Nummern doppelt belegt sind. Ich könnte aber einbauen das es eine Warnung gibt</w:t>
      </w:r>
    </w:p>
  </w:comment>
  <w:comment w:id="17" w:author="Linus Maltzan" w:date="2024-03-07T12:52:00Z" w:initials="LM">
    <w:p w14:paraId="2CA74BFD" w14:textId="56A6DA40" w:rsidR="000C01CD" w:rsidRDefault="000C01CD">
      <w:pPr>
        <w:pStyle w:val="CommentText"/>
      </w:pPr>
      <w:r>
        <w:rPr>
          <w:rStyle w:val="CommentReference"/>
        </w:rPr>
        <w:annotationRef/>
      </w:r>
      <w:r>
        <w:t>Dopplung</w:t>
      </w:r>
    </w:p>
  </w:comment>
  <w:comment w:id="18" w:author="Linus Maltzan" w:date="2024-03-07T12:52:00Z" w:initials="LM">
    <w:p w14:paraId="105667CE" w14:textId="464AE84B" w:rsidR="000C01CD" w:rsidRDefault="000C01CD">
      <w:pPr>
        <w:pStyle w:val="CommentText"/>
      </w:pPr>
      <w:r>
        <w:rPr>
          <w:rStyle w:val="CommentReference"/>
        </w:rPr>
        <w:annotationRef/>
      </w:r>
      <w:r>
        <w:t>Ich würde Vorschlagen das wir die Zielsetzung leicht abändern:</w:t>
      </w:r>
      <w:r>
        <w:br/>
        <w:t>Ziel dieser Arbeit ist es einen Prototypen zu entwickeln um zu testen ob ein derartiges System die A</w:t>
      </w:r>
      <w:r w:rsidRPr="000C01CD">
        <w:t xml:space="preserve">rbeitseffizienz </w:t>
      </w:r>
      <w:r>
        <w:t>steigern kann</w:t>
      </w:r>
    </w:p>
  </w:comment>
  <w:comment w:id="21" w:author="Linus Maltzan" w:date="2024-03-07T12:55:00Z" w:initials="LM">
    <w:p w14:paraId="428F0397" w14:textId="122AC43E" w:rsidR="000C01CD" w:rsidRDefault="000C01CD">
      <w:pPr>
        <w:pStyle w:val="CommentText"/>
      </w:pPr>
      <w:r>
        <w:rPr>
          <w:rStyle w:val="CommentReference"/>
        </w:rPr>
        <w:annotationRef/>
      </w:r>
      <w:r>
        <w:t>Würde ich erstmal streichen, haben wir jetzt nicht behandelt</w:t>
      </w:r>
    </w:p>
  </w:comment>
  <w:comment w:id="23" w:author="Linus Maltzan" w:date="2024-03-07T12:57:00Z" w:initials="LM">
    <w:p w14:paraId="0A60A962" w14:textId="2D5977C3" w:rsidR="000C01CD" w:rsidRDefault="000C01CD">
      <w:pPr>
        <w:pStyle w:val="CommentText"/>
      </w:pPr>
      <w:r>
        <w:rPr>
          <w:rStyle w:val="CommentReference"/>
        </w:rPr>
        <w:annotationRef/>
      </w:r>
      <w:r>
        <w:t>Würde ich streichen, die haben damit eigentlich nicht</w:t>
      </w:r>
      <w:r w:rsidR="00CF2087">
        <w:t>s</w:t>
      </w:r>
      <w:r>
        <w:t xml:space="preserve"> zu tun</w:t>
      </w:r>
    </w:p>
  </w:comment>
  <w:comment w:id="26" w:author="Linus Maltzan" w:date="2024-03-07T12:58:00Z" w:initials="LM">
    <w:p w14:paraId="7F9B39D1" w14:textId="4366A1ED" w:rsidR="000C01CD" w:rsidRDefault="000C01CD">
      <w:pPr>
        <w:pStyle w:val="CommentText"/>
      </w:pPr>
      <w:r>
        <w:rPr>
          <w:rStyle w:val="CommentReference"/>
        </w:rPr>
        <w:annotationRef/>
      </w:r>
      <w:r>
        <w:t>Ist nicht mehr aktuell, würde vorschlagen das machen wir ganz zum Schluss nochmal neu</w:t>
      </w:r>
    </w:p>
  </w:comment>
  <w:comment w:id="29" w:author="Linus Maltzan" w:date="2024-03-07T12:59:00Z" w:initials="LM">
    <w:p w14:paraId="0C941B62" w14:textId="35D0A491" w:rsidR="000C01CD" w:rsidRDefault="000C01CD">
      <w:pPr>
        <w:pStyle w:val="CommentText"/>
      </w:pPr>
      <w:r>
        <w:rPr>
          <w:rStyle w:val="CommentReference"/>
        </w:rPr>
        <w:annotationRef/>
      </w:r>
      <w:r>
        <w:t>Erstellt</w:t>
      </w:r>
    </w:p>
  </w:comment>
  <w:comment w:id="35" w:author="Linus Maltzan" w:date="2024-03-07T14:20:00Z" w:initials="LM">
    <w:p w14:paraId="2920E7BA" w14:textId="3231F268" w:rsidR="00CF2087" w:rsidRDefault="00CF2087">
      <w:pPr>
        <w:pStyle w:val="CommentText"/>
      </w:pPr>
      <w:r>
        <w:rPr>
          <w:rStyle w:val="CommentReference"/>
        </w:rPr>
        <w:annotationRef/>
      </w:r>
      <w:r w:rsidRPr="00CF2087">
        <w:t>https://learn.microsoft.com/de-de/dotnet/</w:t>
      </w:r>
    </w:p>
  </w:comment>
  <w:comment w:id="36" w:author="Linus Maltzan" w:date="2024-03-07T14:26:00Z" w:initials="LM">
    <w:p w14:paraId="384AECDC" w14:textId="6426FA39" w:rsidR="00CF2087" w:rsidRDefault="00CF2087">
      <w:pPr>
        <w:pStyle w:val="CommentText"/>
      </w:pPr>
      <w:r>
        <w:rPr>
          <w:rStyle w:val="CommentReference"/>
        </w:rPr>
        <w:annotationRef/>
      </w:r>
      <w:r w:rsidRPr="00CF2087">
        <w:t>https://stackoverflow.com/</w:t>
      </w:r>
    </w:p>
  </w:comment>
  <w:comment w:id="37" w:author="Linus Maltzan" w:date="2024-03-07T14:19:00Z" w:initials="LM">
    <w:p w14:paraId="55F7F491" w14:textId="1F7BDA2E" w:rsidR="00CF2087" w:rsidRDefault="00CF2087">
      <w:pPr>
        <w:pStyle w:val="CommentText"/>
      </w:pPr>
      <w:r>
        <w:rPr>
          <w:rStyle w:val="CommentReference"/>
        </w:rPr>
        <w:annotationRef/>
      </w:r>
      <w:r w:rsidRPr="00CF2087">
        <w:t>https://www.vbforums.com/</w:t>
      </w:r>
    </w:p>
  </w:comment>
  <w:comment w:id="38" w:author="Linus Maltzan" w:date="2024-03-07T14:19:00Z" w:initials="LM">
    <w:p w14:paraId="0FFB9A9F" w14:textId="77777777" w:rsidR="00CF2087" w:rsidRDefault="00CF2087" w:rsidP="00CF2087">
      <w:pPr>
        <w:pStyle w:val="CommentText"/>
      </w:pPr>
      <w:r>
        <w:rPr>
          <w:rStyle w:val="CommentReference"/>
        </w:rPr>
        <w:annotationRef/>
      </w:r>
      <w:r>
        <w:rPr>
          <w:rStyle w:val="CommentReference"/>
        </w:rPr>
        <w:annotationRef/>
      </w:r>
      <w:r w:rsidRPr="00CF2087">
        <w:t>https://www.codeproject.com</w:t>
      </w:r>
    </w:p>
    <w:p w14:paraId="0DC5C960" w14:textId="42677F4F" w:rsidR="00CF2087" w:rsidRDefault="00CF2087">
      <w:pPr>
        <w:pStyle w:val="CommentText"/>
      </w:pPr>
    </w:p>
  </w:comment>
  <w:comment w:id="43" w:author="Linus Maltzan" w:date="2024-03-07T14:14:00Z" w:initials="LM">
    <w:p w14:paraId="1D450CBB" w14:textId="6A3551E0" w:rsidR="00CF2087" w:rsidRDefault="00CF2087">
      <w:pPr>
        <w:pStyle w:val="CommentText"/>
      </w:pPr>
      <w:r>
        <w:rPr>
          <w:rStyle w:val="CommentReference"/>
        </w:rPr>
        <w:annotationRef/>
      </w:r>
      <w:r>
        <w:t>Ist sehr Erlich eigentlich auch nicht verwerflich aber wenn der Typ nen Arschloch ist kann er uns deswegen nen Plagiat reindrücken.</w:t>
      </w:r>
      <w:r>
        <w:br/>
        <w:t>Also eventuell streichen</w:t>
      </w:r>
    </w:p>
  </w:comment>
  <w:comment w:id="44" w:author="Linus Maltzan" w:date="2024-03-07T14:12:00Z" w:initials="LM">
    <w:p w14:paraId="1AC9A311" w14:textId="77777777" w:rsidR="00CF2087" w:rsidRDefault="00CF2087" w:rsidP="00CF2087">
      <w:pPr>
        <w:pStyle w:val="CommentText"/>
      </w:pPr>
      <w:r>
        <w:rPr>
          <w:rStyle w:val="CommentReference"/>
        </w:rPr>
        <w:annotationRef/>
      </w:r>
      <w:r>
        <w:rPr>
          <w:rStyle w:val="CommentReference"/>
        </w:rPr>
        <w:annotationRef/>
      </w:r>
      <w:r w:rsidRPr="00CF2087">
        <w:t>https://www.mockaroo.com/</w:t>
      </w:r>
    </w:p>
    <w:p w14:paraId="5EF4B254" w14:textId="44818B08" w:rsidR="00CF2087" w:rsidRDefault="00CF2087">
      <w:pPr>
        <w:pStyle w:val="CommentText"/>
      </w:pPr>
    </w:p>
  </w:comment>
  <w:comment w:id="45" w:author="Linus Maltzan" w:date="2024-03-07T14:12:00Z" w:initials="LM">
    <w:p w14:paraId="26659851" w14:textId="77777777" w:rsidR="00CF2087" w:rsidRDefault="00CF2087" w:rsidP="00CF2087">
      <w:pPr>
        <w:pStyle w:val="CommentText"/>
      </w:pPr>
      <w:r>
        <w:rPr>
          <w:rStyle w:val="CommentReference"/>
        </w:rPr>
        <w:annotationRef/>
      </w:r>
      <w:r>
        <w:rPr>
          <w:rStyle w:val="CommentReference"/>
        </w:rPr>
        <w:annotationRef/>
      </w:r>
      <w:r w:rsidRPr="00CF2087">
        <w:t>https://github.com/judero01col/GMap.NET</w:t>
      </w:r>
    </w:p>
    <w:p w14:paraId="45BE5555" w14:textId="2291308C" w:rsidR="00CF2087" w:rsidRDefault="00CF2087">
      <w:pPr>
        <w:pStyle w:val="CommentText"/>
      </w:pPr>
    </w:p>
  </w:comment>
  <w:comment w:id="46" w:author="Linus Maltzan" w:date="2024-03-07T14:13:00Z" w:initials="LM">
    <w:p w14:paraId="3467C528" w14:textId="77777777" w:rsidR="00CF2087" w:rsidRDefault="00CF2087" w:rsidP="00CF2087">
      <w:pPr>
        <w:pStyle w:val="CommentText"/>
      </w:pPr>
      <w:r>
        <w:rPr>
          <w:rStyle w:val="CommentReference"/>
        </w:rPr>
        <w:annotationRef/>
      </w:r>
      <w:r w:rsidRPr="00CF2087">
        <w:t>https://developers.google.com/maps/documentation/geocoding/start</w:t>
      </w:r>
    </w:p>
    <w:p w14:paraId="7D3895AD" w14:textId="0C036C85" w:rsidR="00CF2087" w:rsidRDefault="00CF2087">
      <w:pPr>
        <w:pStyle w:val="CommentText"/>
      </w:pPr>
    </w:p>
  </w:comment>
  <w:comment w:id="47" w:author="Linus Maltzan" w:date="2024-03-07T14:13:00Z" w:initials="LM">
    <w:p w14:paraId="38D74B80" w14:textId="77777777" w:rsidR="00CF2087" w:rsidRDefault="00CF2087" w:rsidP="00CF2087">
      <w:pPr>
        <w:pStyle w:val="CommentText"/>
      </w:pPr>
      <w:r>
        <w:rPr>
          <w:rStyle w:val="CommentReference"/>
        </w:rPr>
        <w:annotationRef/>
      </w:r>
      <w:r>
        <w:rPr>
          <w:rStyle w:val="CommentReference"/>
        </w:rPr>
        <w:annotationRef/>
      </w:r>
      <w:r w:rsidRPr="00CF2087">
        <w:t>https://www.newtonsoft.com/json</w:t>
      </w:r>
    </w:p>
    <w:p w14:paraId="4A3B9BDA" w14:textId="36784910" w:rsidR="00CF2087" w:rsidRDefault="00CF2087">
      <w:pPr>
        <w:pStyle w:val="CommentText"/>
      </w:pPr>
    </w:p>
  </w:comment>
  <w:comment w:id="48" w:author="Linus Maltzan" w:date="2024-03-07T14:14:00Z" w:initials="LM">
    <w:p w14:paraId="39FDB22F" w14:textId="70C084E7" w:rsidR="00CF2087" w:rsidRDefault="00CF2087">
      <w:pPr>
        <w:pStyle w:val="CommentText"/>
      </w:pPr>
      <w:r>
        <w:rPr>
          <w:rStyle w:val="CommentReference"/>
        </w:rPr>
        <w:annotationRef/>
      </w:r>
      <w:r w:rsidRPr="00CF2087">
        <w:t>https://github.com/MeisterRoehrig/DigiCard</w:t>
      </w:r>
    </w:p>
  </w:comment>
  <w:comment w:id="51" w:author="Linus Maltzan" w:date="2024-03-07T13:06:00Z" w:initials="LM">
    <w:p w14:paraId="242F8333" w14:textId="583CCBF1" w:rsidR="00CF2087" w:rsidRDefault="00CF2087">
      <w:pPr>
        <w:pStyle w:val="CommentText"/>
      </w:pPr>
      <w:r>
        <w:rPr>
          <w:rStyle w:val="CommentReference"/>
        </w:rPr>
        <w:annotationRef/>
      </w:r>
      <w:r>
        <w:t>Einfach halbes Buch, sehr gut</w:t>
      </w:r>
    </w:p>
  </w:comment>
  <w:comment w:id="53" w:author="Linus Maltzan" w:date="2024-03-07T15:02:00Z" w:initials="LM">
    <w:p w14:paraId="4D423DCD" w14:textId="35D1EC76" w:rsidR="008E4B14" w:rsidRDefault="008E4B14">
      <w:pPr>
        <w:pStyle w:val="CommentText"/>
      </w:pPr>
      <w:r>
        <w:rPr>
          <w:rStyle w:val="CommentReference"/>
        </w:rPr>
        <w:annotationRef/>
      </w:r>
      <w:r w:rsidRPr="008E4B14">
        <w:t>https://supabase.com/</w:t>
      </w:r>
    </w:p>
  </w:comment>
  <w:comment w:id="54" w:author="Linus Maltzan" w:date="2024-03-07T15:03:00Z" w:initials="LM">
    <w:p w14:paraId="7B6E086C" w14:textId="07583584" w:rsidR="008E4B14" w:rsidRDefault="008E4B14">
      <w:pPr>
        <w:pStyle w:val="CommentText"/>
      </w:pPr>
      <w:r>
        <w:rPr>
          <w:rStyle w:val="CommentReference"/>
        </w:rPr>
        <w:annotationRef/>
      </w:r>
      <w:r w:rsidRPr="008E4B14">
        <w:t>https://react.dev/</w:t>
      </w:r>
    </w:p>
  </w:comment>
  <w:comment w:id="55" w:author="Linus Maltzan" w:date="2024-03-07T15:03:00Z" w:initials="LM">
    <w:p w14:paraId="3E708DC4" w14:textId="3369A447" w:rsidR="008E4B14" w:rsidRDefault="008E4B14">
      <w:pPr>
        <w:pStyle w:val="CommentText"/>
      </w:pPr>
      <w:r>
        <w:rPr>
          <w:rStyle w:val="CommentReference"/>
        </w:rPr>
        <w:annotationRef/>
      </w:r>
      <w:r w:rsidRPr="008E4B14">
        <w:t>https://www.postgresql.or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427403" w15:done="0"/>
  <w15:commentEx w15:paraId="6B84295B" w15:done="0"/>
  <w15:commentEx w15:paraId="159982B1" w15:done="0"/>
  <w15:commentEx w15:paraId="7B389163" w15:done="0"/>
  <w15:commentEx w15:paraId="58376C1D" w15:done="0"/>
  <w15:commentEx w15:paraId="1FF0987C" w15:done="0"/>
  <w15:commentEx w15:paraId="031DEA89" w15:done="0"/>
  <w15:commentEx w15:paraId="2CA74BFD" w15:done="0"/>
  <w15:commentEx w15:paraId="105667CE" w15:done="0"/>
  <w15:commentEx w15:paraId="428F0397" w15:done="0"/>
  <w15:commentEx w15:paraId="0A60A962" w15:done="0"/>
  <w15:commentEx w15:paraId="7F9B39D1" w15:done="0"/>
  <w15:commentEx w15:paraId="0C941B62" w15:done="0"/>
  <w15:commentEx w15:paraId="2920E7BA" w15:done="0"/>
  <w15:commentEx w15:paraId="384AECDC" w15:done="0"/>
  <w15:commentEx w15:paraId="55F7F491" w15:done="0"/>
  <w15:commentEx w15:paraId="0DC5C960" w15:done="0"/>
  <w15:commentEx w15:paraId="1D450CBB" w15:done="0"/>
  <w15:commentEx w15:paraId="5EF4B254" w15:done="0"/>
  <w15:commentEx w15:paraId="45BE5555" w15:done="0"/>
  <w15:commentEx w15:paraId="7D3895AD" w15:done="0"/>
  <w15:commentEx w15:paraId="4A3B9BDA" w15:done="0"/>
  <w15:commentEx w15:paraId="39FDB22F" w15:done="0"/>
  <w15:commentEx w15:paraId="242F8333" w15:done="0"/>
  <w15:commentEx w15:paraId="4D423DCD" w15:done="0"/>
  <w15:commentEx w15:paraId="7B6E086C" w15:done="0"/>
  <w15:commentEx w15:paraId="3E708D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E99611" w16cex:dateUtc="2024-03-07T11:41:00Z"/>
  <w16cex:commentExtensible w16cex:durableId="2AD58FD8" w16cex:dateUtc="2024-03-07T11:43:00Z"/>
  <w16cex:commentExtensible w16cex:durableId="3D82C584" w16cex:dateUtc="2024-03-07T11:44:00Z"/>
  <w16cex:commentExtensible w16cex:durableId="60DDD4A9" w16cex:dateUtc="2024-03-07T11:45:00Z"/>
  <w16cex:commentExtensible w16cex:durableId="7579EBED" w16cex:dateUtc="2024-03-07T11:47:00Z"/>
  <w16cex:commentExtensible w16cex:durableId="5D3F39FE" w16cex:dateUtc="2024-03-07T11:49:00Z"/>
  <w16cex:commentExtensible w16cex:durableId="6EC72AE3" w16cex:dateUtc="2024-03-07T11:50:00Z"/>
  <w16cex:commentExtensible w16cex:durableId="72E96C30" w16cex:dateUtc="2024-03-07T11:52:00Z"/>
  <w16cex:commentExtensible w16cex:durableId="495058FE" w16cex:dateUtc="2024-03-07T11:52:00Z"/>
  <w16cex:commentExtensible w16cex:durableId="2FFD8043" w16cex:dateUtc="2024-03-07T11:55:00Z"/>
  <w16cex:commentExtensible w16cex:durableId="38FE37E7" w16cex:dateUtc="2024-03-07T11:57:00Z"/>
  <w16cex:commentExtensible w16cex:durableId="2B0C6362" w16cex:dateUtc="2024-03-07T11:58:00Z"/>
  <w16cex:commentExtensible w16cex:durableId="34FB081B" w16cex:dateUtc="2024-03-07T11:59:00Z"/>
  <w16cex:commentExtensible w16cex:durableId="487344A8" w16cex:dateUtc="2024-03-07T13:20:00Z"/>
  <w16cex:commentExtensible w16cex:durableId="1F3A5EAB" w16cex:dateUtc="2024-03-07T13:26:00Z"/>
  <w16cex:commentExtensible w16cex:durableId="617EDE95" w16cex:dateUtc="2024-03-07T13:19:00Z"/>
  <w16cex:commentExtensible w16cex:durableId="548D4B27" w16cex:dateUtc="2024-03-07T13:19:00Z"/>
  <w16cex:commentExtensible w16cex:durableId="6943CC8C" w16cex:dateUtc="2024-03-07T13:14:00Z"/>
  <w16cex:commentExtensible w16cex:durableId="40A6647E" w16cex:dateUtc="2024-03-07T13:12:00Z"/>
  <w16cex:commentExtensible w16cex:durableId="2F41C3A7" w16cex:dateUtc="2024-03-07T13:12:00Z"/>
  <w16cex:commentExtensible w16cex:durableId="0A693738" w16cex:dateUtc="2024-03-07T13:13:00Z"/>
  <w16cex:commentExtensible w16cex:durableId="02393B5D" w16cex:dateUtc="2024-03-07T13:13:00Z"/>
  <w16cex:commentExtensible w16cex:durableId="0BEB2589" w16cex:dateUtc="2024-03-07T13:14:00Z"/>
  <w16cex:commentExtensible w16cex:durableId="1743DCF2" w16cex:dateUtc="2024-03-07T12:06:00Z"/>
  <w16cex:commentExtensible w16cex:durableId="7FBFC84F" w16cex:dateUtc="2024-03-07T14:02:00Z"/>
  <w16cex:commentExtensible w16cex:durableId="5ACF229E" w16cex:dateUtc="2024-03-07T14:03:00Z"/>
  <w16cex:commentExtensible w16cex:durableId="725EABBF" w16cex:dateUtc="2024-03-07T1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27403" w16cid:durableId="00E99611"/>
  <w16cid:commentId w16cid:paraId="6B84295B" w16cid:durableId="2AD58FD8"/>
  <w16cid:commentId w16cid:paraId="159982B1" w16cid:durableId="3D82C584"/>
  <w16cid:commentId w16cid:paraId="7B389163" w16cid:durableId="60DDD4A9"/>
  <w16cid:commentId w16cid:paraId="58376C1D" w16cid:durableId="7579EBED"/>
  <w16cid:commentId w16cid:paraId="1FF0987C" w16cid:durableId="5D3F39FE"/>
  <w16cid:commentId w16cid:paraId="031DEA89" w16cid:durableId="6EC72AE3"/>
  <w16cid:commentId w16cid:paraId="2CA74BFD" w16cid:durableId="72E96C30"/>
  <w16cid:commentId w16cid:paraId="105667CE" w16cid:durableId="495058FE"/>
  <w16cid:commentId w16cid:paraId="428F0397" w16cid:durableId="2FFD8043"/>
  <w16cid:commentId w16cid:paraId="0A60A962" w16cid:durableId="38FE37E7"/>
  <w16cid:commentId w16cid:paraId="7F9B39D1" w16cid:durableId="2B0C6362"/>
  <w16cid:commentId w16cid:paraId="0C941B62" w16cid:durableId="34FB081B"/>
  <w16cid:commentId w16cid:paraId="2920E7BA" w16cid:durableId="487344A8"/>
  <w16cid:commentId w16cid:paraId="384AECDC" w16cid:durableId="1F3A5EAB"/>
  <w16cid:commentId w16cid:paraId="55F7F491" w16cid:durableId="617EDE95"/>
  <w16cid:commentId w16cid:paraId="0DC5C960" w16cid:durableId="548D4B27"/>
  <w16cid:commentId w16cid:paraId="1D450CBB" w16cid:durableId="6943CC8C"/>
  <w16cid:commentId w16cid:paraId="5EF4B254" w16cid:durableId="40A6647E"/>
  <w16cid:commentId w16cid:paraId="45BE5555" w16cid:durableId="2F41C3A7"/>
  <w16cid:commentId w16cid:paraId="7D3895AD" w16cid:durableId="0A693738"/>
  <w16cid:commentId w16cid:paraId="4A3B9BDA" w16cid:durableId="02393B5D"/>
  <w16cid:commentId w16cid:paraId="39FDB22F" w16cid:durableId="0BEB2589"/>
  <w16cid:commentId w16cid:paraId="242F8333" w16cid:durableId="1743DCF2"/>
  <w16cid:commentId w16cid:paraId="4D423DCD" w16cid:durableId="7FBFC84F"/>
  <w16cid:commentId w16cid:paraId="7B6E086C" w16cid:durableId="5ACF229E"/>
  <w16cid:commentId w16cid:paraId="3E708DC4" w16cid:durableId="725EAB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FFB26" w14:textId="77777777" w:rsidR="00D57D2C" w:rsidRDefault="00D57D2C" w:rsidP="00541AE6">
      <w:pPr>
        <w:spacing w:before="0" w:after="0" w:line="240" w:lineRule="auto"/>
      </w:pPr>
      <w:r>
        <w:separator/>
      </w:r>
    </w:p>
  </w:endnote>
  <w:endnote w:type="continuationSeparator" w:id="0">
    <w:p w14:paraId="5E6879EB" w14:textId="77777777" w:rsidR="00D57D2C" w:rsidRDefault="00D57D2C" w:rsidP="00541AE6">
      <w:pPr>
        <w:spacing w:before="0" w:after="0" w:line="240" w:lineRule="auto"/>
      </w:pPr>
      <w:r>
        <w:continuationSeparator/>
      </w:r>
    </w:p>
  </w:endnote>
  <w:endnote w:type="continuationNotice" w:id="1">
    <w:p w14:paraId="286140CA" w14:textId="77777777" w:rsidR="00D57D2C" w:rsidRDefault="00D57D2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w:altName w:val="Calibri"/>
    <w:panose1 w:val="02000503000000020004"/>
    <w:charset w:val="00"/>
    <w:family w:val="auto"/>
    <w:pitch w:val="variable"/>
    <w:sig w:usb0="E00002FF" w:usb1="1200A1FF" w:usb2="00000001" w:usb3="00000000" w:csb0="0000019F" w:csb1="00000000"/>
    <w:embedRegular r:id="rId1" w:fontKey="{B8881498-71D3-440E-A98D-5BE5B6A2A4C6}"/>
    <w:embedBold r:id="rId2" w:fontKey="{F280F177-43E6-4081-8C6C-D32E1D9B9B73}"/>
    <w:embedItalic r:id="rId3" w:fontKey="{8159409A-0960-435A-8690-EBB3A10D97E5}"/>
    <w:embedBoldItalic r:id="rId4" w:fontKey="{3470943A-8818-4EF0-8157-6BD21028683F}"/>
  </w:font>
  <w:font w:name="Calibri">
    <w:panose1 w:val="020F0502020204030204"/>
    <w:charset w:val="00"/>
    <w:family w:val="swiss"/>
    <w:pitch w:val="variable"/>
    <w:sig w:usb0="E4002EFF" w:usb1="C000247B" w:usb2="00000009" w:usb3="00000000" w:csb0="000001FF" w:csb1="00000000"/>
    <w:embedRegular r:id="rId5" w:fontKey="{1F6265D4-93E5-47BE-B2DB-7292AF1CEA4A}"/>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6" w:fontKey="{49C6E736-1CC1-430B-82DF-5857C362D05A}"/>
    <w:embedBold r:id="rId7" w:fontKey="{9DFFCD08-FF34-497A-B133-F503495EA76A}"/>
    <w:embedItalic r:id="rId8" w:fontKey="{6768AB46-E87E-41A3-8A2E-2DA520A1824D}"/>
    <w:embedBoldItalic r:id="rId9" w:fontKey="{E9CA0617-5FB5-4D0A-B006-0FDF90192BE3}"/>
  </w:font>
  <w:font w:name="Arial Fett">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E76DF" w14:textId="77777777" w:rsidR="00372E5C" w:rsidRDefault="00372E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34"/>
      <w:gridCol w:w="592"/>
    </w:tblGrid>
    <w:tr w:rsidR="006C1DF9" w:rsidRPr="00FA5BCC" w14:paraId="659F0DD5" w14:textId="77777777" w:rsidTr="00654B98">
      <w:trPr>
        <w:trHeight w:hRule="exact" w:val="436"/>
      </w:trPr>
      <w:tc>
        <w:tcPr>
          <w:tcW w:w="8477" w:type="dxa"/>
        </w:tcPr>
        <w:p w14:paraId="0233252C" w14:textId="5A7B0D9A" w:rsidR="006C1DF9" w:rsidRPr="00FA5BCC" w:rsidRDefault="006C1DF9" w:rsidP="00A82DED">
          <w:pPr>
            <w:pStyle w:val="Textnormal"/>
          </w:pPr>
          <w:r>
            <w:fldChar w:fldCharType="begin"/>
          </w:r>
          <w:r>
            <w:instrText xml:space="preserve"> STYLEREF  "Überschrift Römisch nicht im Inhaltsverzeichnis" \l  \* MERGEFORMAT </w:instrText>
          </w:r>
          <w:r>
            <w:rPr>
              <w:noProof/>
            </w:rPr>
            <w:fldChar w:fldCharType="end"/>
          </w:r>
        </w:p>
      </w:tc>
      <w:tc>
        <w:tcPr>
          <w:tcW w:w="594" w:type="dxa"/>
        </w:tcPr>
        <w:p w14:paraId="7F25BBB5" w14:textId="77777777" w:rsidR="006C1DF9" w:rsidRPr="00FA5BCC" w:rsidRDefault="006C1DF9" w:rsidP="00A82DED">
          <w:pPr>
            <w:pStyle w:val="Textnormal"/>
            <w:jc w:val="right"/>
          </w:pPr>
          <w:r w:rsidRPr="00FA5BCC">
            <w:fldChar w:fldCharType="begin"/>
          </w:r>
          <w:r w:rsidRPr="00FA5BCC">
            <w:instrText xml:space="preserve"> PAGE </w:instrText>
          </w:r>
          <w:r w:rsidRPr="00FA5BCC">
            <w:fldChar w:fldCharType="separate"/>
          </w:r>
          <w:r>
            <w:rPr>
              <w:noProof/>
            </w:rPr>
            <w:t>III</w:t>
          </w:r>
          <w:r w:rsidRPr="00FA5BCC">
            <w:fldChar w:fldCharType="end"/>
          </w:r>
        </w:p>
      </w:tc>
    </w:tr>
  </w:tbl>
  <w:p w14:paraId="21E297B2" w14:textId="77777777" w:rsidR="006C1DF9" w:rsidRDefault="006C1D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99BBA" w14:textId="77777777" w:rsidR="00372E5C" w:rsidRDefault="00372E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35"/>
      <w:gridCol w:w="591"/>
    </w:tblGrid>
    <w:tr w:rsidR="00A82DED" w:rsidRPr="00FA5BCC" w14:paraId="6251E1D7" w14:textId="77777777" w:rsidTr="00654B98">
      <w:trPr>
        <w:trHeight w:hRule="exact" w:val="436"/>
      </w:trPr>
      <w:tc>
        <w:tcPr>
          <w:tcW w:w="8477" w:type="dxa"/>
        </w:tcPr>
        <w:p w14:paraId="01518BFA" w14:textId="0978951B" w:rsidR="00A82DED" w:rsidRPr="00FA5BCC" w:rsidRDefault="00000000" w:rsidP="00A82DED">
          <w:pPr>
            <w:pStyle w:val="Textnormal"/>
          </w:pPr>
          <w:fldSimple w:instr=" STYLEREF  &quot;Überschrift Römisch nicht im Inhaltsverzeichnis&quot; \l  \* MERGEFORMAT ">
            <w:r w:rsidR="008564DF">
              <w:rPr>
                <w:noProof/>
              </w:rPr>
              <w:t>Erklärung zum Programmentwurf</w:t>
            </w:r>
          </w:fldSimple>
        </w:p>
      </w:tc>
      <w:tc>
        <w:tcPr>
          <w:tcW w:w="594" w:type="dxa"/>
        </w:tcPr>
        <w:p w14:paraId="3073B775" w14:textId="77777777" w:rsidR="00A82DED" w:rsidRPr="00FA5BCC" w:rsidRDefault="00A82DED" w:rsidP="00A82DED">
          <w:pPr>
            <w:pStyle w:val="Textnormal"/>
            <w:jc w:val="right"/>
          </w:pPr>
          <w:r w:rsidRPr="00FA5BCC">
            <w:fldChar w:fldCharType="begin"/>
          </w:r>
          <w:r w:rsidRPr="00FA5BCC">
            <w:instrText xml:space="preserve"> PAGE </w:instrText>
          </w:r>
          <w:r w:rsidRPr="00FA5BCC">
            <w:fldChar w:fldCharType="separate"/>
          </w:r>
          <w:r>
            <w:rPr>
              <w:noProof/>
            </w:rPr>
            <w:t>III</w:t>
          </w:r>
          <w:r w:rsidRPr="00FA5BCC">
            <w:fldChar w:fldCharType="end"/>
          </w:r>
        </w:p>
      </w:tc>
    </w:tr>
  </w:tbl>
  <w:p w14:paraId="7A51CE61" w14:textId="77777777" w:rsidR="00A82DED" w:rsidRDefault="00A82DE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34"/>
      <w:gridCol w:w="592"/>
    </w:tblGrid>
    <w:tr w:rsidR="00465512" w:rsidRPr="00FA5BCC" w14:paraId="3262FB37" w14:textId="77777777" w:rsidTr="00654B98">
      <w:trPr>
        <w:trHeight w:hRule="exact" w:val="436"/>
      </w:trPr>
      <w:tc>
        <w:tcPr>
          <w:tcW w:w="8477" w:type="dxa"/>
        </w:tcPr>
        <w:p w14:paraId="7B4528E5" w14:textId="4DA4E83B" w:rsidR="00A82DED" w:rsidRPr="00FA5BCC" w:rsidRDefault="00000000" w:rsidP="00A82DED">
          <w:pPr>
            <w:pStyle w:val="Textnormal"/>
          </w:pPr>
          <w:r>
            <w:fldChar w:fldCharType="begin"/>
          </w:r>
          <w:r>
            <w:instrText xml:space="preserve"> STYLEREF  "Überschrift 1" \l  \* MERGEFORMAT </w:instrText>
          </w:r>
          <w:r>
            <w:fldChar w:fldCharType="separate"/>
          </w:r>
          <w:r w:rsidR="008564DF">
            <w:rPr>
              <w:b/>
              <w:bCs/>
              <w:noProof/>
              <w:lang w:val="en-US"/>
            </w:rPr>
            <w:t>Error! Use the Home tab to apply Überschrift 1 to the text that you want to appear here.</w:t>
          </w:r>
          <w:r>
            <w:rPr>
              <w:noProof/>
            </w:rPr>
            <w:fldChar w:fldCharType="end"/>
          </w:r>
        </w:p>
      </w:tc>
      <w:tc>
        <w:tcPr>
          <w:tcW w:w="594" w:type="dxa"/>
        </w:tcPr>
        <w:p w14:paraId="273EE1A3" w14:textId="77777777" w:rsidR="00A82DED" w:rsidRPr="00FA5BCC" w:rsidRDefault="00A82DED" w:rsidP="00A82DED">
          <w:pPr>
            <w:pStyle w:val="Textnormal"/>
            <w:jc w:val="right"/>
          </w:pPr>
          <w:r w:rsidRPr="00FA5BCC">
            <w:fldChar w:fldCharType="begin"/>
          </w:r>
          <w:r w:rsidRPr="00FA5BCC">
            <w:instrText xml:space="preserve"> PAGE </w:instrText>
          </w:r>
          <w:r w:rsidRPr="00FA5BCC">
            <w:fldChar w:fldCharType="separate"/>
          </w:r>
          <w:r>
            <w:rPr>
              <w:noProof/>
            </w:rPr>
            <w:t>III</w:t>
          </w:r>
          <w:r w:rsidRPr="00FA5BCC">
            <w:fldChar w:fldCharType="end"/>
          </w:r>
        </w:p>
      </w:tc>
    </w:tr>
  </w:tbl>
  <w:p w14:paraId="1A4C2E05" w14:textId="77777777" w:rsidR="00A82DED" w:rsidRDefault="00A82D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4C510" w14:textId="77777777" w:rsidR="00D57D2C" w:rsidRDefault="00D57D2C" w:rsidP="00541AE6">
      <w:pPr>
        <w:spacing w:before="0" w:after="0" w:line="240" w:lineRule="auto"/>
      </w:pPr>
      <w:r>
        <w:separator/>
      </w:r>
    </w:p>
  </w:footnote>
  <w:footnote w:type="continuationSeparator" w:id="0">
    <w:p w14:paraId="39AEE19E" w14:textId="77777777" w:rsidR="00D57D2C" w:rsidRDefault="00D57D2C" w:rsidP="00541AE6">
      <w:pPr>
        <w:spacing w:before="0" w:after="0" w:line="240" w:lineRule="auto"/>
      </w:pPr>
      <w:r>
        <w:continuationSeparator/>
      </w:r>
    </w:p>
  </w:footnote>
  <w:footnote w:type="continuationNotice" w:id="1">
    <w:p w14:paraId="2566D126" w14:textId="77777777" w:rsidR="00D57D2C" w:rsidRDefault="00D57D2C">
      <w:pPr>
        <w:spacing w:before="0" w:after="0" w:line="240" w:lineRule="auto"/>
      </w:pPr>
    </w:p>
  </w:footnote>
  <w:footnote w:id="2">
    <w:p w14:paraId="2DDA7FC7" w14:textId="2102CF76" w:rsidR="00E63BD3" w:rsidRDefault="00E63BD3">
      <w:pPr>
        <w:pStyle w:val="FootnoteText"/>
      </w:pPr>
      <w:r>
        <w:rPr>
          <w:rStyle w:val="FootnoteReference"/>
        </w:rPr>
        <w:footnoteRef/>
      </w:r>
      <w:r>
        <w:t xml:space="preserve"> Abbildung 1: </w:t>
      </w:r>
      <w:r w:rsidR="00D26C13">
        <w:t>Screenshot Bosch Datenbank</w:t>
      </w:r>
      <w:r w:rsidR="00C0717F">
        <w:t xml:space="preserve"> intern (geschwärzt) (2024)</w:t>
      </w:r>
    </w:p>
  </w:footnote>
  <w:footnote w:id="3">
    <w:p w14:paraId="5CDAAA0D" w14:textId="2A780465" w:rsidR="00465400" w:rsidRPr="00C45902" w:rsidRDefault="00465400">
      <w:pPr>
        <w:pStyle w:val="FootnoteText"/>
      </w:pPr>
      <w:r>
        <w:rPr>
          <w:rStyle w:val="FootnoteReference"/>
        </w:rPr>
        <w:footnoteRef/>
      </w:r>
      <w:r w:rsidRPr="00C45902">
        <w:t xml:space="preserve"> Abbildung 2: Screenshot</w:t>
      </w:r>
      <w:r w:rsidR="00BD74AA" w:rsidRPr="00C45902">
        <w:t xml:space="preserve"> aus Access Datenbank</w:t>
      </w:r>
      <w:r w:rsidR="006428DB" w:rsidRPr="00C45902">
        <w:t xml:space="preserve"> (2024)</w:t>
      </w:r>
    </w:p>
  </w:footnote>
  <w:footnote w:id="4">
    <w:p w14:paraId="612420C6" w14:textId="2762857B" w:rsidR="007E7CAE" w:rsidRDefault="007E7CAE">
      <w:pPr>
        <w:pStyle w:val="FootnoteText"/>
      </w:pPr>
      <w:r w:rsidRPr="00E55FC0">
        <w:rPr>
          <w:vertAlign w:val="superscript"/>
        </w:rPr>
        <w:footnoteRef/>
      </w:r>
      <w:r>
        <w:t xml:space="preserve"> </w:t>
      </w:r>
      <w:sdt>
        <w:sdtPr>
          <w:alias w:val="To edit, see citavi.com/edit"/>
          <w:tag w:val="CitaviPlaceholder#a1e30ac2-99c7-4985-831c-f529a58efb6b"/>
          <w:id w:val="-1112588266"/>
          <w:placeholder>
            <w:docPart w:val="DefaultPlaceholder_-1854013440"/>
          </w:placeholder>
        </w:sdtPr>
        <w:sdtContent>
          <w:sdt>
            <w:sdtPr>
              <w:alias w:val="To edit, see citavi.com/edit"/>
              <w:tag w:val="CitaviPlaceholder#11695478-845c-43db-b751-cbdbb8be4183"/>
              <w:id w:val="1249378216"/>
              <w:placeholder>
                <w:docPart w:val="DefaultPlaceholder_-1854013440"/>
              </w:placeholder>
            </w:sdtPr>
            <w:sdtContent>
              <w:r w:rsidR="0092012F">
                <w:fldChar w:fldCharType="begin"/>
              </w:r>
              <w:r w:rsidR="006308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TYwZGQzLTY4YjgtNGZhNi05ZmRiLTQ3ZTdmZjZiNGE2OSIsIlJhbmdlTGVuZ3RoIjoyMCwiUmVmZXJlbmNlSWQiOiJmMjEwZTNhNC0zYmM3LTQ1YTMtOWUyNS05OGY3OGI2YTV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zdGF0aXN0YS5jb20vc3RhdGlzdGlrL2RhdGVuL3N0dWRpZS8yMzgzNTgvdW1mcmFnZS9yZWljaHdlaXRlLWRlci1iZWxpZWJ0ZXN0ZW4tc21hcnRwaG9uZS1hcHBzLWluLWRlbi11c2EvIiwiVXJpU3RyaW5nIjoiaHR0cHM6Ly9kZS5zdGF0aXN0YS5jb20vc3RhdGlzdGlrL2RhdGVuL3N0dWRpZS8yMzgzNTgvdW1mcmFnZS9yZWljaHdlaXRlLWRlci1iZWxpZWJ0ZXN0ZW4tc21hcnRwaG9uZS1hcHBzLWluLWRlbi11c2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VmdsLiBjb21TY29yZSAoMjAyNCkifV19LCJUYWciOiJDaXRhdmlQbGFjZWhvbGRlciMxMTY5NTQ3OC04NDVjLTQzZGItYjc1MS1jYmRiYjhiZTQxODMiLCJUZXh0IjoiVmdsLiBjb21TY29yZSAoMjAyNCkiLCJXQUlWZXJzaW9uIjoiNi4xOC4wLjEifQ==}</w:instrText>
              </w:r>
              <w:r w:rsidR="0092012F">
                <w:fldChar w:fldCharType="separate"/>
              </w:r>
              <w:r w:rsidR="00630850">
                <w:t>Vgl. comScore (2024)</w:t>
              </w:r>
              <w:r w:rsidR="0092012F">
                <w:fldChar w:fldCharType="end"/>
              </w:r>
            </w:sdtContent>
          </w:sdt>
        </w:sdtContent>
      </w:sdt>
    </w:p>
  </w:footnote>
  <w:footnote w:id="5">
    <w:p w14:paraId="4ADE5AAA" w14:textId="1FFB5E3D" w:rsidR="000F1F38" w:rsidRDefault="000F1F38">
      <w:pPr>
        <w:pStyle w:val="FootnoteText"/>
      </w:pPr>
      <w:r>
        <w:rPr>
          <w:rStyle w:val="FootnoteReference"/>
        </w:rPr>
        <w:footnoteRef/>
      </w:r>
      <w:r>
        <w:t xml:space="preserve"> </w:t>
      </w:r>
      <w:r w:rsidR="003657C0">
        <w:t>Abbildung</w:t>
      </w:r>
      <w:r w:rsidR="001D482C">
        <w:t xml:space="preserve"> 3: </w:t>
      </w:r>
      <w:r w:rsidR="0085754D">
        <w:t>Screenshot</w:t>
      </w:r>
      <w:r w:rsidR="00401DF2">
        <w:t xml:space="preserve"> </w:t>
      </w:r>
      <w:r w:rsidR="00856392">
        <w:t>von der Datenbank</w:t>
      </w:r>
      <w:r w:rsidR="00C45902">
        <w:t xml:space="preserve"> (2024)</w:t>
      </w:r>
    </w:p>
  </w:footnote>
  <w:footnote w:id="6">
    <w:p w14:paraId="1DD735AF" w14:textId="1A70B91B" w:rsidR="001D482C" w:rsidRDefault="001D482C">
      <w:pPr>
        <w:pStyle w:val="FootnoteText"/>
      </w:pPr>
      <w:r>
        <w:rPr>
          <w:rStyle w:val="FootnoteReference"/>
        </w:rPr>
        <w:footnoteRef/>
      </w:r>
      <w:r>
        <w:t xml:space="preserve"> Abbildung </w:t>
      </w:r>
      <w:r w:rsidR="006B39CC">
        <w:t>4</w:t>
      </w:r>
      <w:r>
        <w:t>: Screenshot von der Datenba</w:t>
      </w:r>
      <w:r w:rsidR="00C45902">
        <w:t>nk (2024)</w:t>
      </w:r>
    </w:p>
  </w:footnote>
  <w:footnote w:id="7">
    <w:p w14:paraId="7151CFB3" w14:textId="79646380" w:rsidR="006B39CC" w:rsidRDefault="006B39CC">
      <w:pPr>
        <w:pStyle w:val="FootnoteText"/>
      </w:pPr>
      <w:r>
        <w:rPr>
          <w:rStyle w:val="FootnoteReference"/>
        </w:rPr>
        <w:footnoteRef/>
      </w:r>
      <w:r>
        <w:t xml:space="preserve"> Abbildung 5: Screenshot von der Datenbank (2024)</w:t>
      </w:r>
    </w:p>
  </w:footnote>
  <w:footnote w:id="8">
    <w:p w14:paraId="44BFCC55" w14:textId="7B990015" w:rsidR="004923F0" w:rsidRDefault="004923F0">
      <w:pPr>
        <w:pStyle w:val="FootnoteText"/>
      </w:pPr>
      <w:r>
        <w:rPr>
          <w:rStyle w:val="FootnoteReference"/>
        </w:rPr>
        <w:footnoteRef/>
      </w:r>
      <w:r>
        <w:t xml:space="preserve"> </w:t>
      </w:r>
      <w:r w:rsidR="001D482C">
        <w:t xml:space="preserve">Abbildung </w:t>
      </w:r>
      <w:r w:rsidR="00391C8C">
        <w:t>6</w:t>
      </w:r>
      <w:r w:rsidR="001D482C">
        <w:t xml:space="preserve"> Screenshot</w:t>
      </w:r>
      <w:r>
        <w:t xml:space="preserve"> von der Datenbank</w:t>
      </w:r>
      <w:r w:rsidR="00C45902">
        <w:t xml:space="preserve"> (2024)</w:t>
      </w:r>
    </w:p>
  </w:footnote>
  <w:footnote w:id="9">
    <w:p w14:paraId="5FC31006" w14:textId="0C0B5343" w:rsidR="00B17AB1" w:rsidRDefault="00B17AB1">
      <w:pPr>
        <w:pStyle w:val="FootnoteText"/>
      </w:pPr>
      <w:r>
        <w:rPr>
          <w:rStyle w:val="FootnoteReference"/>
        </w:rPr>
        <w:footnoteRef/>
      </w:r>
      <w:r>
        <w:t xml:space="preserve"> </w:t>
      </w:r>
      <w:r w:rsidR="001D482C">
        <w:t xml:space="preserve">Abbildung </w:t>
      </w:r>
      <w:r w:rsidR="00391C8C">
        <w:t>7</w:t>
      </w:r>
      <w:r w:rsidR="001D482C">
        <w:t xml:space="preserve">: </w:t>
      </w:r>
      <w:r>
        <w:t>Screenshot von der Datenbank</w:t>
      </w:r>
      <w:r w:rsidR="00C45902">
        <w:t xml:space="preserve"> (2024)</w:t>
      </w:r>
    </w:p>
  </w:footnote>
  <w:footnote w:id="10">
    <w:p w14:paraId="14EE247C" w14:textId="2F99DC3A" w:rsidR="00391C8C" w:rsidRDefault="00391C8C">
      <w:pPr>
        <w:pStyle w:val="FootnoteText"/>
      </w:pPr>
      <w:r>
        <w:rPr>
          <w:rStyle w:val="FootnoteReference"/>
        </w:rPr>
        <w:footnoteRef/>
      </w:r>
      <w:r>
        <w:t xml:space="preserve"> Abbildung 8: Screenshot von der Datenbank (2024)</w:t>
      </w:r>
    </w:p>
  </w:footnote>
  <w:footnote w:id="11">
    <w:p w14:paraId="4112212D" w14:textId="4C71C084" w:rsidR="00391C8C" w:rsidRDefault="00391C8C">
      <w:pPr>
        <w:pStyle w:val="FootnoteText"/>
      </w:pPr>
      <w:r>
        <w:rPr>
          <w:rStyle w:val="FootnoteReference"/>
        </w:rPr>
        <w:footnoteRef/>
      </w:r>
      <w:r>
        <w:t xml:space="preserve"> Abbildung 9: Screenshot von der Datenbank (2024)</w:t>
      </w:r>
    </w:p>
  </w:footnote>
  <w:footnote w:id="12">
    <w:p w14:paraId="2861F8E6" w14:textId="6B735CF6" w:rsidR="00391C8C" w:rsidRDefault="00391C8C">
      <w:pPr>
        <w:pStyle w:val="FootnoteText"/>
      </w:pPr>
      <w:r>
        <w:rPr>
          <w:rStyle w:val="FootnoteReference"/>
        </w:rPr>
        <w:footnoteRef/>
      </w:r>
      <w:r>
        <w:t xml:space="preserve"> Abbildung 10: Screenshot von der Datenbank (2024)</w:t>
      </w:r>
    </w:p>
  </w:footnote>
  <w:footnote w:id="13">
    <w:p w14:paraId="1A3A895E" w14:textId="6381A0A3" w:rsidR="00391C8C" w:rsidRDefault="00391C8C">
      <w:pPr>
        <w:pStyle w:val="FootnoteText"/>
      </w:pPr>
      <w:r>
        <w:rPr>
          <w:rStyle w:val="FootnoteReference"/>
        </w:rPr>
        <w:footnoteRef/>
      </w:r>
      <w:r>
        <w:t xml:space="preserve"> Abbildung 11: Screenshot von der Datenbank (2024)</w:t>
      </w:r>
    </w:p>
    <w:p w14:paraId="4515D217" w14:textId="77777777" w:rsidR="001A06CF" w:rsidRDefault="001A06CF" w:rsidP="001A06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ED77C" w14:textId="77777777" w:rsidR="00372E5C" w:rsidRDefault="00372E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C3F6B" w14:textId="77777777" w:rsidR="006C1DF9" w:rsidRPr="00EE2DA3" w:rsidRDefault="006C1DF9" w:rsidP="00EE2DA3">
    <w:pPr>
      <w:tabs>
        <w:tab w:val="left" w:pos="1134"/>
        <w:tab w:val="left" w:pos="2268"/>
      </w:tabs>
      <w:spacing w:before="0" w:after="0" w:line="280" w:lineRule="atLeast"/>
      <w:jc w:val="left"/>
      <w:rPr>
        <w:sz w:val="28"/>
        <w:szCs w:val="28"/>
      </w:rPr>
    </w:pPr>
    <w:r w:rsidRPr="00941E28">
      <w:rPr>
        <w:rFonts w:ascii="Arial Fett" w:hAnsi="Arial Fett"/>
        <w:b/>
        <w:noProof/>
        <w:color w:val="FF0000"/>
        <w:sz w:val="28"/>
        <w:szCs w:val="28"/>
      </w:rPr>
      <w:drawing>
        <wp:anchor distT="0" distB="0" distL="114300" distR="114300" simplePos="0" relativeHeight="251658241" behindDoc="0" locked="0" layoutInCell="1" allowOverlap="1" wp14:anchorId="5BA3EBE0" wp14:editId="3A9CCB1D">
          <wp:simplePos x="0" y="0"/>
          <wp:positionH relativeFrom="column">
            <wp:posOffset>4435475</wp:posOffset>
          </wp:positionH>
          <wp:positionV relativeFrom="paragraph">
            <wp:posOffset>-464820</wp:posOffset>
          </wp:positionV>
          <wp:extent cx="1638300" cy="685800"/>
          <wp:effectExtent l="0" t="0" r="0" b="0"/>
          <wp:wrapNone/>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5A1AB" w14:textId="6FD6F76B" w:rsidR="006C1DF9" w:rsidRPr="00EE2DA3" w:rsidRDefault="00D94ED8" w:rsidP="00EE2DA3">
    <w:pPr>
      <w:tabs>
        <w:tab w:val="left" w:pos="1134"/>
        <w:tab w:val="left" w:pos="2268"/>
      </w:tabs>
      <w:spacing w:before="0" w:after="0" w:line="280" w:lineRule="atLeast"/>
      <w:jc w:val="left"/>
      <w:rPr>
        <w:sz w:val="28"/>
        <w:szCs w:val="28"/>
      </w:rPr>
    </w:pPr>
    <w:r w:rsidRPr="00D94ED8">
      <w:rPr>
        <w:noProof/>
        <w:sz w:val="36"/>
        <w:szCs w:val="36"/>
      </w:rPr>
      <w:drawing>
        <wp:anchor distT="0" distB="0" distL="114300" distR="114300" simplePos="0" relativeHeight="251658242" behindDoc="0" locked="0" layoutInCell="1" allowOverlap="1" wp14:anchorId="24DEC19A" wp14:editId="46539B40">
          <wp:simplePos x="0" y="0"/>
          <wp:positionH relativeFrom="margin">
            <wp:align>right</wp:align>
          </wp:positionH>
          <wp:positionV relativeFrom="paragraph">
            <wp:posOffset>-133985</wp:posOffset>
          </wp:positionV>
          <wp:extent cx="2493012" cy="479425"/>
          <wp:effectExtent l="0" t="0" r="2540" b="0"/>
          <wp:wrapNone/>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493012" cy="479425"/>
                  </a:xfrm>
                  <a:prstGeom prst="rect">
                    <a:avLst/>
                  </a:prstGeom>
                </pic:spPr>
              </pic:pic>
            </a:graphicData>
          </a:graphic>
          <wp14:sizeRelH relativeFrom="margin">
            <wp14:pctWidth>0</wp14:pctWidth>
          </wp14:sizeRelH>
          <wp14:sizeRelV relativeFrom="margin">
            <wp14:pctHeight>0</wp14:pctHeight>
          </wp14:sizeRelV>
        </wp:anchor>
      </w:drawing>
    </w:r>
    <w:r w:rsidR="0099542A">
      <w:rPr>
        <w:sz w:val="28"/>
        <w:szCs w:val="28"/>
      </w:rPr>
      <w:t xml:space="preserve"> </w:t>
    </w:r>
    <w:r w:rsidR="006C1DF9">
      <w:rPr>
        <w:sz w:val="28"/>
        <w:szCs w:val="28"/>
      </w:rPr>
      <w:t>Mittwoch, 16. August 2023</w:t>
    </w:r>
    <w:r w:rsidR="004E7AA7" w:rsidRPr="004E7AA7">
      <w:rPr>
        <w:sz w:val="36"/>
        <w:szCs w:val="36"/>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75D92" w14:textId="0C9400AD" w:rsidR="009E0D04" w:rsidRPr="00EE2DA3" w:rsidRDefault="009E0D04" w:rsidP="009E0D04">
    <w:pPr>
      <w:tabs>
        <w:tab w:val="left" w:pos="1134"/>
        <w:tab w:val="left" w:pos="2268"/>
      </w:tabs>
      <w:spacing w:before="0" w:after="0" w:line="280" w:lineRule="atLeast"/>
      <w:jc w:val="left"/>
      <w:rPr>
        <w:sz w:val="28"/>
        <w:szCs w:val="28"/>
      </w:rPr>
    </w:pPr>
    <w:r w:rsidRPr="00D94ED8">
      <w:rPr>
        <w:noProof/>
        <w:sz w:val="36"/>
        <w:szCs w:val="36"/>
      </w:rPr>
      <w:drawing>
        <wp:anchor distT="0" distB="0" distL="114300" distR="114300" simplePos="0" relativeHeight="251658243" behindDoc="0" locked="0" layoutInCell="1" allowOverlap="1" wp14:anchorId="26FD9F27" wp14:editId="6ACF7155">
          <wp:simplePos x="0" y="0"/>
          <wp:positionH relativeFrom="margin">
            <wp:align>right</wp:align>
          </wp:positionH>
          <wp:positionV relativeFrom="paragraph">
            <wp:posOffset>-133985</wp:posOffset>
          </wp:positionV>
          <wp:extent cx="2493012" cy="479425"/>
          <wp:effectExtent l="0" t="0" r="254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493012" cy="479425"/>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 xml:space="preserve"> </w:t>
    </w:r>
  </w:p>
  <w:p w14:paraId="668FB5B2" w14:textId="0D2DC9ED" w:rsidR="00541AE6" w:rsidRPr="00EE2DA3" w:rsidRDefault="00541AE6" w:rsidP="00EE2DA3">
    <w:pPr>
      <w:tabs>
        <w:tab w:val="left" w:pos="1134"/>
        <w:tab w:val="left" w:pos="2268"/>
      </w:tabs>
      <w:spacing w:before="0" w:after="0" w:line="280" w:lineRule="atLeast"/>
      <w:jc w:val="left"/>
      <w:rPr>
        <w:sz w:val="28"/>
        <w:szCs w:val="2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28C5" w14:textId="17FFEB11" w:rsidR="00EE2DA3" w:rsidRPr="00EE2DA3" w:rsidRDefault="00833186" w:rsidP="00EE2DA3">
    <w:pPr>
      <w:tabs>
        <w:tab w:val="left" w:pos="1134"/>
        <w:tab w:val="left" w:pos="2268"/>
      </w:tabs>
      <w:spacing w:before="0" w:after="0" w:line="280" w:lineRule="atLeast"/>
      <w:jc w:val="left"/>
      <w:rPr>
        <w:sz w:val="28"/>
        <w:szCs w:val="28"/>
      </w:rPr>
    </w:pPr>
    <w:r>
      <w:rPr>
        <w:sz w:val="28"/>
        <w:szCs w:val="28"/>
      </w:rPr>
      <w:t>Mittwoch</w:t>
    </w:r>
    <w:r w:rsidR="00E46EB5">
      <w:rPr>
        <w:sz w:val="28"/>
        <w:szCs w:val="28"/>
      </w:rPr>
      <w:t xml:space="preserve">, </w:t>
    </w:r>
    <w:r w:rsidR="0069211B">
      <w:rPr>
        <w:sz w:val="28"/>
        <w:szCs w:val="28"/>
      </w:rPr>
      <w:t>1</w:t>
    </w:r>
    <w:r w:rsidR="00E46EB5">
      <w:rPr>
        <w:sz w:val="28"/>
        <w:szCs w:val="28"/>
      </w:rPr>
      <w:t xml:space="preserve">6. </w:t>
    </w:r>
    <w:r w:rsidR="0069211B">
      <w:rPr>
        <w:sz w:val="28"/>
        <w:szCs w:val="28"/>
      </w:rPr>
      <w:t>August</w:t>
    </w:r>
    <w:r w:rsidR="00E46EB5">
      <w:rPr>
        <w:sz w:val="28"/>
        <w:szCs w:val="28"/>
      </w:rPr>
      <w:t xml:space="preserve"> 2023</w:t>
    </w:r>
    <w:r w:rsidR="00EE2DA3" w:rsidRPr="00941E28">
      <w:rPr>
        <w:rFonts w:ascii="Arial Fett" w:hAnsi="Arial Fett"/>
        <w:b/>
        <w:noProof/>
        <w:color w:val="FF0000"/>
        <w:sz w:val="28"/>
        <w:szCs w:val="28"/>
      </w:rPr>
      <w:drawing>
        <wp:anchor distT="0" distB="0" distL="114300" distR="114300" simplePos="0" relativeHeight="251658240" behindDoc="0" locked="0" layoutInCell="1" allowOverlap="1" wp14:anchorId="59CE5E19" wp14:editId="5CFCC105">
          <wp:simplePos x="0" y="0"/>
          <wp:positionH relativeFrom="column">
            <wp:posOffset>4435475</wp:posOffset>
          </wp:positionH>
          <wp:positionV relativeFrom="paragraph">
            <wp:posOffset>-464820</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FD825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0063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74DD0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CAE423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4A930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1D05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A06651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610DF0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BEBA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0F819F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066508"/>
    <w:multiLevelType w:val="hybridMultilevel"/>
    <w:tmpl w:val="B98CBD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4EC2CA5"/>
    <w:multiLevelType w:val="hybridMultilevel"/>
    <w:tmpl w:val="016E2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777485F"/>
    <w:multiLevelType w:val="hybridMultilevel"/>
    <w:tmpl w:val="57DE38BC"/>
    <w:lvl w:ilvl="0" w:tplc="0742E3F8">
      <w:numFmt w:val="bullet"/>
      <w:lvlText w:val="-"/>
      <w:lvlJc w:val="left"/>
      <w:pPr>
        <w:ind w:left="1065" w:hanging="705"/>
      </w:pPr>
      <w:rPr>
        <w:rFonts w:ascii="Inter" w:eastAsia="Times New Roman" w:hAnsi="Inter"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56A5E8A"/>
    <w:multiLevelType w:val="hybridMultilevel"/>
    <w:tmpl w:val="55483E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F203BE0"/>
    <w:multiLevelType w:val="hybridMultilevel"/>
    <w:tmpl w:val="9402A136"/>
    <w:lvl w:ilvl="0" w:tplc="04070001">
      <w:start w:val="1"/>
      <w:numFmt w:val="bullet"/>
      <w:lvlText w:val=""/>
      <w:lvlJc w:val="left"/>
      <w:pPr>
        <w:ind w:left="3667" w:hanging="360"/>
      </w:pPr>
      <w:rPr>
        <w:rFonts w:ascii="Symbol" w:hAnsi="Symbol" w:hint="default"/>
      </w:rPr>
    </w:lvl>
    <w:lvl w:ilvl="1" w:tplc="04070003" w:tentative="1">
      <w:start w:val="1"/>
      <w:numFmt w:val="bullet"/>
      <w:lvlText w:val="o"/>
      <w:lvlJc w:val="left"/>
      <w:pPr>
        <w:ind w:left="4387" w:hanging="360"/>
      </w:pPr>
      <w:rPr>
        <w:rFonts w:ascii="Courier New" w:hAnsi="Courier New" w:cs="Courier New" w:hint="default"/>
      </w:rPr>
    </w:lvl>
    <w:lvl w:ilvl="2" w:tplc="04070005" w:tentative="1">
      <w:start w:val="1"/>
      <w:numFmt w:val="bullet"/>
      <w:lvlText w:val=""/>
      <w:lvlJc w:val="left"/>
      <w:pPr>
        <w:ind w:left="5107" w:hanging="360"/>
      </w:pPr>
      <w:rPr>
        <w:rFonts w:ascii="Wingdings" w:hAnsi="Wingdings" w:hint="default"/>
      </w:rPr>
    </w:lvl>
    <w:lvl w:ilvl="3" w:tplc="04070001" w:tentative="1">
      <w:start w:val="1"/>
      <w:numFmt w:val="bullet"/>
      <w:lvlText w:val=""/>
      <w:lvlJc w:val="left"/>
      <w:pPr>
        <w:ind w:left="5827" w:hanging="360"/>
      </w:pPr>
      <w:rPr>
        <w:rFonts w:ascii="Symbol" w:hAnsi="Symbol" w:hint="default"/>
      </w:rPr>
    </w:lvl>
    <w:lvl w:ilvl="4" w:tplc="04070003" w:tentative="1">
      <w:start w:val="1"/>
      <w:numFmt w:val="bullet"/>
      <w:lvlText w:val="o"/>
      <w:lvlJc w:val="left"/>
      <w:pPr>
        <w:ind w:left="6547" w:hanging="360"/>
      </w:pPr>
      <w:rPr>
        <w:rFonts w:ascii="Courier New" w:hAnsi="Courier New" w:cs="Courier New" w:hint="default"/>
      </w:rPr>
    </w:lvl>
    <w:lvl w:ilvl="5" w:tplc="04070005" w:tentative="1">
      <w:start w:val="1"/>
      <w:numFmt w:val="bullet"/>
      <w:lvlText w:val=""/>
      <w:lvlJc w:val="left"/>
      <w:pPr>
        <w:ind w:left="7267" w:hanging="360"/>
      </w:pPr>
      <w:rPr>
        <w:rFonts w:ascii="Wingdings" w:hAnsi="Wingdings" w:hint="default"/>
      </w:rPr>
    </w:lvl>
    <w:lvl w:ilvl="6" w:tplc="04070001" w:tentative="1">
      <w:start w:val="1"/>
      <w:numFmt w:val="bullet"/>
      <w:lvlText w:val=""/>
      <w:lvlJc w:val="left"/>
      <w:pPr>
        <w:ind w:left="7987" w:hanging="360"/>
      </w:pPr>
      <w:rPr>
        <w:rFonts w:ascii="Symbol" w:hAnsi="Symbol" w:hint="default"/>
      </w:rPr>
    </w:lvl>
    <w:lvl w:ilvl="7" w:tplc="04070003" w:tentative="1">
      <w:start w:val="1"/>
      <w:numFmt w:val="bullet"/>
      <w:lvlText w:val="o"/>
      <w:lvlJc w:val="left"/>
      <w:pPr>
        <w:ind w:left="8707" w:hanging="360"/>
      </w:pPr>
      <w:rPr>
        <w:rFonts w:ascii="Courier New" w:hAnsi="Courier New" w:cs="Courier New" w:hint="default"/>
      </w:rPr>
    </w:lvl>
    <w:lvl w:ilvl="8" w:tplc="04070005" w:tentative="1">
      <w:start w:val="1"/>
      <w:numFmt w:val="bullet"/>
      <w:lvlText w:val=""/>
      <w:lvlJc w:val="left"/>
      <w:pPr>
        <w:ind w:left="9427" w:hanging="360"/>
      </w:pPr>
      <w:rPr>
        <w:rFonts w:ascii="Wingdings" w:hAnsi="Wingdings" w:hint="default"/>
      </w:rPr>
    </w:lvl>
  </w:abstractNum>
  <w:abstractNum w:abstractNumId="15" w15:restartNumberingAfterBreak="0">
    <w:nsid w:val="501D3B06"/>
    <w:multiLevelType w:val="hybridMultilevel"/>
    <w:tmpl w:val="27C877C4"/>
    <w:lvl w:ilvl="0" w:tplc="2B72252C">
      <w:start w:val="1"/>
      <w:numFmt w:val="upperRoman"/>
      <w:pStyle w:val="berschriftRmisch"/>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5542CF2"/>
    <w:multiLevelType w:val="multilevel"/>
    <w:tmpl w:val="896C6488"/>
    <w:lvl w:ilvl="0">
      <w:start w:val="1"/>
      <w:numFmt w:val="decimal"/>
      <w:pStyle w:val="Heading1"/>
      <w:lvlText w:val="%1"/>
      <w:lvlJc w:val="left"/>
      <w:pPr>
        <w:tabs>
          <w:tab w:val="num" w:pos="540"/>
        </w:tabs>
        <w:ind w:left="540" w:firstLine="0"/>
      </w:pPr>
      <w:rPr>
        <w:rFonts w:hint="default"/>
        <w:sz w:val="40"/>
        <w:szCs w:val="36"/>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5B0C3761"/>
    <w:multiLevelType w:val="hybridMultilevel"/>
    <w:tmpl w:val="85582B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21224292">
    <w:abstractNumId w:val="15"/>
  </w:num>
  <w:num w:numId="2" w16cid:durableId="2045668749">
    <w:abstractNumId w:val="16"/>
  </w:num>
  <w:num w:numId="3" w16cid:durableId="2079549972">
    <w:abstractNumId w:val="10"/>
  </w:num>
  <w:num w:numId="4" w16cid:durableId="1112432034">
    <w:abstractNumId w:val="17"/>
  </w:num>
  <w:num w:numId="5" w16cid:durableId="1229421415">
    <w:abstractNumId w:val="12"/>
  </w:num>
  <w:num w:numId="6" w16cid:durableId="3252799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83551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06694189">
    <w:abstractNumId w:val="14"/>
  </w:num>
  <w:num w:numId="9" w16cid:durableId="899252009">
    <w:abstractNumId w:val="11"/>
  </w:num>
  <w:num w:numId="10" w16cid:durableId="1916738741">
    <w:abstractNumId w:val="0"/>
  </w:num>
  <w:num w:numId="11" w16cid:durableId="1924991818">
    <w:abstractNumId w:val="1"/>
  </w:num>
  <w:num w:numId="12" w16cid:durableId="10382331">
    <w:abstractNumId w:val="2"/>
  </w:num>
  <w:num w:numId="13" w16cid:durableId="1050954854">
    <w:abstractNumId w:val="3"/>
  </w:num>
  <w:num w:numId="14" w16cid:durableId="584191892">
    <w:abstractNumId w:val="4"/>
  </w:num>
  <w:num w:numId="15" w16cid:durableId="901717412">
    <w:abstractNumId w:val="5"/>
  </w:num>
  <w:num w:numId="16" w16cid:durableId="1011181301">
    <w:abstractNumId w:val="6"/>
  </w:num>
  <w:num w:numId="17" w16cid:durableId="89547777">
    <w:abstractNumId w:val="7"/>
  </w:num>
  <w:num w:numId="18" w16cid:durableId="1441149275">
    <w:abstractNumId w:val="8"/>
  </w:num>
  <w:num w:numId="19" w16cid:durableId="698091554">
    <w:abstractNumId w:val="9"/>
  </w:num>
  <w:num w:numId="20" w16cid:durableId="59509588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us Maltzan">
    <w15:presenceInfo w15:providerId="Windows Live" w15:userId="dd379dee84e12b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AE6"/>
    <w:rsid w:val="00001178"/>
    <w:rsid w:val="000011E7"/>
    <w:rsid w:val="00001E14"/>
    <w:rsid w:val="0000261C"/>
    <w:rsid w:val="000044C1"/>
    <w:rsid w:val="0000538B"/>
    <w:rsid w:val="00007A69"/>
    <w:rsid w:val="00010824"/>
    <w:rsid w:val="00010EF7"/>
    <w:rsid w:val="000118A6"/>
    <w:rsid w:val="00011CCD"/>
    <w:rsid w:val="00011D36"/>
    <w:rsid w:val="000128FD"/>
    <w:rsid w:val="00014235"/>
    <w:rsid w:val="00016209"/>
    <w:rsid w:val="00016596"/>
    <w:rsid w:val="00017E18"/>
    <w:rsid w:val="000209D5"/>
    <w:rsid w:val="00021366"/>
    <w:rsid w:val="0002148D"/>
    <w:rsid w:val="00021E02"/>
    <w:rsid w:val="000220F3"/>
    <w:rsid w:val="00023C29"/>
    <w:rsid w:val="00023F26"/>
    <w:rsid w:val="00025675"/>
    <w:rsid w:val="00026B9C"/>
    <w:rsid w:val="000271AD"/>
    <w:rsid w:val="00027A8A"/>
    <w:rsid w:val="0003047E"/>
    <w:rsid w:val="00030B4E"/>
    <w:rsid w:val="00030CF0"/>
    <w:rsid w:val="00034000"/>
    <w:rsid w:val="000346ED"/>
    <w:rsid w:val="00034EB5"/>
    <w:rsid w:val="00035559"/>
    <w:rsid w:val="000355A9"/>
    <w:rsid w:val="000358CE"/>
    <w:rsid w:val="00035CD0"/>
    <w:rsid w:val="00036595"/>
    <w:rsid w:val="00037817"/>
    <w:rsid w:val="000411DF"/>
    <w:rsid w:val="00042054"/>
    <w:rsid w:val="00042223"/>
    <w:rsid w:val="00042240"/>
    <w:rsid w:val="000429B6"/>
    <w:rsid w:val="00043704"/>
    <w:rsid w:val="0004382E"/>
    <w:rsid w:val="000450CB"/>
    <w:rsid w:val="0004641B"/>
    <w:rsid w:val="00046470"/>
    <w:rsid w:val="00047855"/>
    <w:rsid w:val="00050456"/>
    <w:rsid w:val="00050AAF"/>
    <w:rsid w:val="00051326"/>
    <w:rsid w:val="000516A1"/>
    <w:rsid w:val="00054B92"/>
    <w:rsid w:val="00054C81"/>
    <w:rsid w:val="000551E2"/>
    <w:rsid w:val="000565A2"/>
    <w:rsid w:val="00057D30"/>
    <w:rsid w:val="0006025A"/>
    <w:rsid w:val="000612BC"/>
    <w:rsid w:val="00061B1A"/>
    <w:rsid w:val="00062AC3"/>
    <w:rsid w:val="0006379B"/>
    <w:rsid w:val="000641CB"/>
    <w:rsid w:val="00064FD8"/>
    <w:rsid w:val="00065918"/>
    <w:rsid w:val="000659F1"/>
    <w:rsid w:val="000662B5"/>
    <w:rsid w:val="00066ECC"/>
    <w:rsid w:val="0006772B"/>
    <w:rsid w:val="00067A39"/>
    <w:rsid w:val="00067BDE"/>
    <w:rsid w:val="00071807"/>
    <w:rsid w:val="00072461"/>
    <w:rsid w:val="00074E74"/>
    <w:rsid w:val="00074EA2"/>
    <w:rsid w:val="00076038"/>
    <w:rsid w:val="00076804"/>
    <w:rsid w:val="00076814"/>
    <w:rsid w:val="00076F81"/>
    <w:rsid w:val="00080975"/>
    <w:rsid w:val="00081F05"/>
    <w:rsid w:val="00082725"/>
    <w:rsid w:val="00082A1C"/>
    <w:rsid w:val="00085B81"/>
    <w:rsid w:val="00085CF8"/>
    <w:rsid w:val="00086666"/>
    <w:rsid w:val="0008764E"/>
    <w:rsid w:val="00090272"/>
    <w:rsid w:val="00090544"/>
    <w:rsid w:val="000908ED"/>
    <w:rsid w:val="00090CF6"/>
    <w:rsid w:val="00091340"/>
    <w:rsid w:val="00091C16"/>
    <w:rsid w:val="00093138"/>
    <w:rsid w:val="00093940"/>
    <w:rsid w:val="000939AB"/>
    <w:rsid w:val="00093EB4"/>
    <w:rsid w:val="00094058"/>
    <w:rsid w:val="00094292"/>
    <w:rsid w:val="00094C04"/>
    <w:rsid w:val="00094D79"/>
    <w:rsid w:val="00095AA6"/>
    <w:rsid w:val="00095C04"/>
    <w:rsid w:val="00095DDD"/>
    <w:rsid w:val="00096C21"/>
    <w:rsid w:val="000972F3"/>
    <w:rsid w:val="000A1E52"/>
    <w:rsid w:val="000A2F71"/>
    <w:rsid w:val="000A30E5"/>
    <w:rsid w:val="000A3C69"/>
    <w:rsid w:val="000A4CC1"/>
    <w:rsid w:val="000A4F6F"/>
    <w:rsid w:val="000A52A8"/>
    <w:rsid w:val="000A71A2"/>
    <w:rsid w:val="000A7BB5"/>
    <w:rsid w:val="000B0E20"/>
    <w:rsid w:val="000B12C4"/>
    <w:rsid w:val="000B1700"/>
    <w:rsid w:val="000B181B"/>
    <w:rsid w:val="000B2C1C"/>
    <w:rsid w:val="000B3550"/>
    <w:rsid w:val="000B50D8"/>
    <w:rsid w:val="000B5B11"/>
    <w:rsid w:val="000B61CF"/>
    <w:rsid w:val="000B6284"/>
    <w:rsid w:val="000B6707"/>
    <w:rsid w:val="000B699C"/>
    <w:rsid w:val="000B704C"/>
    <w:rsid w:val="000C01CD"/>
    <w:rsid w:val="000C0B28"/>
    <w:rsid w:val="000C0E21"/>
    <w:rsid w:val="000C18B3"/>
    <w:rsid w:val="000C34BE"/>
    <w:rsid w:val="000C386E"/>
    <w:rsid w:val="000C402D"/>
    <w:rsid w:val="000C4ADB"/>
    <w:rsid w:val="000C4B86"/>
    <w:rsid w:val="000C50A1"/>
    <w:rsid w:val="000C7D02"/>
    <w:rsid w:val="000D029D"/>
    <w:rsid w:val="000D042F"/>
    <w:rsid w:val="000D0F78"/>
    <w:rsid w:val="000D12D9"/>
    <w:rsid w:val="000D1FB2"/>
    <w:rsid w:val="000D2F86"/>
    <w:rsid w:val="000D322C"/>
    <w:rsid w:val="000D4040"/>
    <w:rsid w:val="000D40CA"/>
    <w:rsid w:val="000D4AB3"/>
    <w:rsid w:val="000D4B77"/>
    <w:rsid w:val="000D659F"/>
    <w:rsid w:val="000D66AA"/>
    <w:rsid w:val="000D6A87"/>
    <w:rsid w:val="000D6E5F"/>
    <w:rsid w:val="000D6F09"/>
    <w:rsid w:val="000D733E"/>
    <w:rsid w:val="000D76C3"/>
    <w:rsid w:val="000D7B1C"/>
    <w:rsid w:val="000E0170"/>
    <w:rsid w:val="000E0B69"/>
    <w:rsid w:val="000E0F13"/>
    <w:rsid w:val="000E11DC"/>
    <w:rsid w:val="000E126C"/>
    <w:rsid w:val="000E161A"/>
    <w:rsid w:val="000E18C8"/>
    <w:rsid w:val="000E215D"/>
    <w:rsid w:val="000E2346"/>
    <w:rsid w:val="000E3C13"/>
    <w:rsid w:val="000E4BF6"/>
    <w:rsid w:val="000E519F"/>
    <w:rsid w:val="000E5A53"/>
    <w:rsid w:val="000E5FF9"/>
    <w:rsid w:val="000E735B"/>
    <w:rsid w:val="000E7AE7"/>
    <w:rsid w:val="000F091E"/>
    <w:rsid w:val="000F0A64"/>
    <w:rsid w:val="000F0D28"/>
    <w:rsid w:val="000F1508"/>
    <w:rsid w:val="000F1F38"/>
    <w:rsid w:val="000F395D"/>
    <w:rsid w:val="000F421F"/>
    <w:rsid w:val="000F562C"/>
    <w:rsid w:val="000F7263"/>
    <w:rsid w:val="00100C21"/>
    <w:rsid w:val="00102059"/>
    <w:rsid w:val="00102632"/>
    <w:rsid w:val="00102FE4"/>
    <w:rsid w:val="00103F6F"/>
    <w:rsid w:val="00104DF5"/>
    <w:rsid w:val="00104E3A"/>
    <w:rsid w:val="00105A0C"/>
    <w:rsid w:val="001061C1"/>
    <w:rsid w:val="00106337"/>
    <w:rsid w:val="001063C6"/>
    <w:rsid w:val="0010718A"/>
    <w:rsid w:val="0010747B"/>
    <w:rsid w:val="001077DC"/>
    <w:rsid w:val="00107BDF"/>
    <w:rsid w:val="001101B5"/>
    <w:rsid w:val="00110727"/>
    <w:rsid w:val="00110984"/>
    <w:rsid w:val="00111BBD"/>
    <w:rsid w:val="00111D67"/>
    <w:rsid w:val="00112CFD"/>
    <w:rsid w:val="00112F9F"/>
    <w:rsid w:val="00113735"/>
    <w:rsid w:val="001155D7"/>
    <w:rsid w:val="00115976"/>
    <w:rsid w:val="00115AD4"/>
    <w:rsid w:val="001173E4"/>
    <w:rsid w:val="00117B38"/>
    <w:rsid w:val="00120EEE"/>
    <w:rsid w:val="001214BD"/>
    <w:rsid w:val="0012188B"/>
    <w:rsid w:val="00121CDD"/>
    <w:rsid w:val="001228E4"/>
    <w:rsid w:val="00122E44"/>
    <w:rsid w:val="00122E45"/>
    <w:rsid w:val="00123166"/>
    <w:rsid w:val="001244E0"/>
    <w:rsid w:val="0012574A"/>
    <w:rsid w:val="00125A2E"/>
    <w:rsid w:val="00126E93"/>
    <w:rsid w:val="00127E2F"/>
    <w:rsid w:val="00130F84"/>
    <w:rsid w:val="00130FF7"/>
    <w:rsid w:val="00131C24"/>
    <w:rsid w:val="0013283E"/>
    <w:rsid w:val="00133F4A"/>
    <w:rsid w:val="00134060"/>
    <w:rsid w:val="00134FBC"/>
    <w:rsid w:val="00135F5F"/>
    <w:rsid w:val="00135F6B"/>
    <w:rsid w:val="00137216"/>
    <w:rsid w:val="00137291"/>
    <w:rsid w:val="00137ADA"/>
    <w:rsid w:val="00140405"/>
    <w:rsid w:val="00140F9C"/>
    <w:rsid w:val="0014181A"/>
    <w:rsid w:val="0014183C"/>
    <w:rsid w:val="001418FB"/>
    <w:rsid w:val="001419E7"/>
    <w:rsid w:val="00141D9B"/>
    <w:rsid w:val="00142688"/>
    <w:rsid w:val="00144223"/>
    <w:rsid w:val="001448C0"/>
    <w:rsid w:val="00144B49"/>
    <w:rsid w:val="00144BA0"/>
    <w:rsid w:val="00145F4A"/>
    <w:rsid w:val="00146127"/>
    <w:rsid w:val="001465F3"/>
    <w:rsid w:val="00147A72"/>
    <w:rsid w:val="00150786"/>
    <w:rsid w:val="0015118F"/>
    <w:rsid w:val="001512AB"/>
    <w:rsid w:val="00151BA9"/>
    <w:rsid w:val="00152237"/>
    <w:rsid w:val="0015282A"/>
    <w:rsid w:val="00154FCB"/>
    <w:rsid w:val="00155021"/>
    <w:rsid w:val="0015505E"/>
    <w:rsid w:val="0015696B"/>
    <w:rsid w:val="00156BDE"/>
    <w:rsid w:val="00156D68"/>
    <w:rsid w:val="001571CD"/>
    <w:rsid w:val="00157236"/>
    <w:rsid w:val="00157ED2"/>
    <w:rsid w:val="00160940"/>
    <w:rsid w:val="00161785"/>
    <w:rsid w:val="001617ED"/>
    <w:rsid w:val="00163B1E"/>
    <w:rsid w:val="00163D23"/>
    <w:rsid w:val="00165BDB"/>
    <w:rsid w:val="0016604C"/>
    <w:rsid w:val="0016754D"/>
    <w:rsid w:val="001702C0"/>
    <w:rsid w:val="00170BDE"/>
    <w:rsid w:val="00171A2C"/>
    <w:rsid w:val="00171DD2"/>
    <w:rsid w:val="00172105"/>
    <w:rsid w:val="0017218D"/>
    <w:rsid w:val="0017309C"/>
    <w:rsid w:val="001732AE"/>
    <w:rsid w:val="00173D22"/>
    <w:rsid w:val="00174D6A"/>
    <w:rsid w:val="00174DEB"/>
    <w:rsid w:val="00174FAA"/>
    <w:rsid w:val="00175C96"/>
    <w:rsid w:val="00177B75"/>
    <w:rsid w:val="00181457"/>
    <w:rsid w:val="00182130"/>
    <w:rsid w:val="001822E2"/>
    <w:rsid w:val="00182B36"/>
    <w:rsid w:val="001832F9"/>
    <w:rsid w:val="00183BF9"/>
    <w:rsid w:val="0018411D"/>
    <w:rsid w:val="001846E9"/>
    <w:rsid w:val="00185007"/>
    <w:rsid w:val="00185366"/>
    <w:rsid w:val="0018576C"/>
    <w:rsid w:val="00185DCE"/>
    <w:rsid w:val="00186F4F"/>
    <w:rsid w:val="0018730A"/>
    <w:rsid w:val="00190348"/>
    <w:rsid w:val="0019056B"/>
    <w:rsid w:val="001905B0"/>
    <w:rsid w:val="001906FE"/>
    <w:rsid w:val="00190838"/>
    <w:rsid w:val="00192CF6"/>
    <w:rsid w:val="00193A03"/>
    <w:rsid w:val="001940A3"/>
    <w:rsid w:val="00194424"/>
    <w:rsid w:val="00195003"/>
    <w:rsid w:val="00196F65"/>
    <w:rsid w:val="001A06CF"/>
    <w:rsid w:val="001A0AA4"/>
    <w:rsid w:val="001A0BFD"/>
    <w:rsid w:val="001A1870"/>
    <w:rsid w:val="001A2A1E"/>
    <w:rsid w:val="001A2C73"/>
    <w:rsid w:val="001A2F03"/>
    <w:rsid w:val="001A39B2"/>
    <w:rsid w:val="001A3FCB"/>
    <w:rsid w:val="001A40F3"/>
    <w:rsid w:val="001A4651"/>
    <w:rsid w:val="001A4950"/>
    <w:rsid w:val="001A53BE"/>
    <w:rsid w:val="001A5511"/>
    <w:rsid w:val="001A746E"/>
    <w:rsid w:val="001B0F75"/>
    <w:rsid w:val="001B37C6"/>
    <w:rsid w:val="001B560D"/>
    <w:rsid w:val="001B71E6"/>
    <w:rsid w:val="001C0798"/>
    <w:rsid w:val="001C0C80"/>
    <w:rsid w:val="001C3C2F"/>
    <w:rsid w:val="001C3D36"/>
    <w:rsid w:val="001C3FF5"/>
    <w:rsid w:val="001C4947"/>
    <w:rsid w:val="001C4B0B"/>
    <w:rsid w:val="001C4BD3"/>
    <w:rsid w:val="001C4DF7"/>
    <w:rsid w:val="001C59AF"/>
    <w:rsid w:val="001C71D6"/>
    <w:rsid w:val="001D07D3"/>
    <w:rsid w:val="001D0929"/>
    <w:rsid w:val="001D0FA0"/>
    <w:rsid w:val="001D22F3"/>
    <w:rsid w:val="001D2DF6"/>
    <w:rsid w:val="001D363E"/>
    <w:rsid w:val="001D482C"/>
    <w:rsid w:val="001D4E8F"/>
    <w:rsid w:val="001D5376"/>
    <w:rsid w:val="001D6A63"/>
    <w:rsid w:val="001D6D73"/>
    <w:rsid w:val="001D744D"/>
    <w:rsid w:val="001D7C78"/>
    <w:rsid w:val="001E11B3"/>
    <w:rsid w:val="001E11CB"/>
    <w:rsid w:val="001E1290"/>
    <w:rsid w:val="001E1669"/>
    <w:rsid w:val="001E1DD5"/>
    <w:rsid w:val="001E267F"/>
    <w:rsid w:val="001E350F"/>
    <w:rsid w:val="001E353F"/>
    <w:rsid w:val="001E370E"/>
    <w:rsid w:val="001E3F31"/>
    <w:rsid w:val="001E4B16"/>
    <w:rsid w:val="001E4F3F"/>
    <w:rsid w:val="001E5478"/>
    <w:rsid w:val="001E63ED"/>
    <w:rsid w:val="001E6F0D"/>
    <w:rsid w:val="001E71D2"/>
    <w:rsid w:val="001F16A5"/>
    <w:rsid w:val="001F1DD7"/>
    <w:rsid w:val="001F1E71"/>
    <w:rsid w:val="001F1EE3"/>
    <w:rsid w:val="001F5B96"/>
    <w:rsid w:val="001F5CD5"/>
    <w:rsid w:val="001F7370"/>
    <w:rsid w:val="002009B4"/>
    <w:rsid w:val="00203931"/>
    <w:rsid w:val="002058B2"/>
    <w:rsid w:val="0020590B"/>
    <w:rsid w:val="00205A44"/>
    <w:rsid w:val="002069E6"/>
    <w:rsid w:val="002076A8"/>
    <w:rsid w:val="00210B54"/>
    <w:rsid w:val="00210F1B"/>
    <w:rsid w:val="0021196A"/>
    <w:rsid w:val="00213D9D"/>
    <w:rsid w:val="00215A1A"/>
    <w:rsid w:val="00215F17"/>
    <w:rsid w:val="002160D5"/>
    <w:rsid w:val="002162BE"/>
    <w:rsid w:val="00220B62"/>
    <w:rsid w:val="0022138B"/>
    <w:rsid w:val="00221B07"/>
    <w:rsid w:val="00222396"/>
    <w:rsid w:val="00223267"/>
    <w:rsid w:val="00225DC2"/>
    <w:rsid w:val="0022649E"/>
    <w:rsid w:val="002267B2"/>
    <w:rsid w:val="002336F2"/>
    <w:rsid w:val="00233EF8"/>
    <w:rsid w:val="00233FCF"/>
    <w:rsid w:val="0023699D"/>
    <w:rsid w:val="002375C4"/>
    <w:rsid w:val="00237EA5"/>
    <w:rsid w:val="002405DC"/>
    <w:rsid w:val="0024090E"/>
    <w:rsid w:val="0024107C"/>
    <w:rsid w:val="002424CC"/>
    <w:rsid w:val="00243309"/>
    <w:rsid w:val="00243A07"/>
    <w:rsid w:val="002447D5"/>
    <w:rsid w:val="00245F33"/>
    <w:rsid w:val="00246A65"/>
    <w:rsid w:val="00246D0A"/>
    <w:rsid w:val="0024780C"/>
    <w:rsid w:val="0024789F"/>
    <w:rsid w:val="00247F8F"/>
    <w:rsid w:val="00250F42"/>
    <w:rsid w:val="0025283A"/>
    <w:rsid w:val="00252ECB"/>
    <w:rsid w:val="00253C06"/>
    <w:rsid w:val="0025643E"/>
    <w:rsid w:val="00256A10"/>
    <w:rsid w:val="00257235"/>
    <w:rsid w:val="00257E07"/>
    <w:rsid w:val="0026091B"/>
    <w:rsid w:val="00261643"/>
    <w:rsid w:val="002616DB"/>
    <w:rsid w:val="002627F7"/>
    <w:rsid w:val="002636A6"/>
    <w:rsid w:val="002651DB"/>
    <w:rsid w:val="002657E8"/>
    <w:rsid w:val="00265A54"/>
    <w:rsid w:val="00265A9D"/>
    <w:rsid w:val="00265C6E"/>
    <w:rsid w:val="00265D77"/>
    <w:rsid w:val="0026658F"/>
    <w:rsid w:val="002667CB"/>
    <w:rsid w:val="002668D7"/>
    <w:rsid w:val="00266B49"/>
    <w:rsid w:val="00266D65"/>
    <w:rsid w:val="00266DFC"/>
    <w:rsid w:val="002675A7"/>
    <w:rsid w:val="00267A00"/>
    <w:rsid w:val="00267F41"/>
    <w:rsid w:val="00270348"/>
    <w:rsid w:val="00272204"/>
    <w:rsid w:val="002722C6"/>
    <w:rsid w:val="0027231C"/>
    <w:rsid w:val="00272690"/>
    <w:rsid w:val="0027304A"/>
    <w:rsid w:val="002735E8"/>
    <w:rsid w:val="00274E2B"/>
    <w:rsid w:val="00275349"/>
    <w:rsid w:val="0027597F"/>
    <w:rsid w:val="002764EC"/>
    <w:rsid w:val="00276950"/>
    <w:rsid w:val="0027740E"/>
    <w:rsid w:val="00280147"/>
    <w:rsid w:val="00280813"/>
    <w:rsid w:val="0028119E"/>
    <w:rsid w:val="00281A20"/>
    <w:rsid w:val="00281DCE"/>
    <w:rsid w:val="0028347B"/>
    <w:rsid w:val="00284022"/>
    <w:rsid w:val="0028494C"/>
    <w:rsid w:val="00284989"/>
    <w:rsid w:val="00285BA1"/>
    <w:rsid w:val="00286568"/>
    <w:rsid w:val="002865EA"/>
    <w:rsid w:val="00286C8C"/>
    <w:rsid w:val="00287950"/>
    <w:rsid w:val="00287C4F"/>
    <w:rsid w:val="0029036D"/>
    <w:rsid w:val="002907AA"/>
    <w:rsid w:val="00293C5A"/>
    <w:rsid w:val="0029401B"/>
    <w:rsid w:val="00294C77"/>
    <w:rsid w:val="00294E79"/>
    <w:rsid w:val="002964E0"/>
    <w:rsid w:val="00296896"/>
    <w:rsid w:val="002969F1"/>
    <w:rsid w:val="00296A62"/>
    <w:rsid w:val="002970D9"/>
    <w:rsid w:val="002A205A"/>
    <w:rsid w:val="002A31C2"/>
    <w:rsid w:val="002A3A86"/>
    <w:rsid w:val="002A3FFE"/>
    <w:rsid w:val="002A4266"/>
    <w:rsid w:val="002A4B82"/>
    <w:rsid w:val="002A4F06"/>
    <w:rsid w:val="002A542D"/>
    <w:rsid w:val="002A67AA"/>
    <w:rsid w:val="002A77A9"/>
    <w:rsid w:val="002B1963"/>
    <w:rsid w:val="002B1CF1"/>
    <w:rsid w:val="002B3548"/>
    <w:rsid w:val="002B3AD9"/>
    <w:rsid w:val="002B49DA"/>
    <w:rsid w:val="002B5BF4"/>
    <w:rsid w:val="002B6319"/>
    <w:rsid w:val="002B6DCE"/>
    <w:rsid w:val="002B7306"/>
    <w:rsid w:val="002B73B2"/>
    <w:rsid w:val="002B74BC"/>
    <w:rsid w:val="002B7F46"/>
    <w:rsid w:val="002C0CEA"/>
    <w:rsid w:val="002C247D"/>
    <w:rsid w:val="002C2AB7"/>
    <w:rsid w:val="002C39B4"/>
    <w:rsid w:val="002C40E7"/>
    <w:rsid w:val="002C524C"/>
    <w:rsid w:val="002C575D"/>
    <w:rsid w:val="002C6191"/>
    <w:rsid w:val="002C716F"/>
    <w:rsid w:val="002C7627"/>
    <w:rsid w:val="002D0BEB"/>
    <w:rsid w:val="002D0C56"/>
    <w:rsid w:val="002D1168"/>
    <w:rsid w:val="002D223A"/>
    <w:rsid w:val="002D2C13"/>
    <w:rsid w:val="002D4E3E"/>
    <w:rsid w:val="002D5FA3"/>
    <w:rsid w:val="002D626F"/>
    <w:rsid w:val="002D635E"/>
    <w:rsid w:val="002D765A"/>
    <w:rsid w:val="002D7FE6"/>
    <w:rsid w:val="002E0832"/>
    <w:rsid w:val="002E098C"/>
    <w:rsid w:val="002E0E71"/>
    <w:rsid w:val="002E2986"/>
    <w:rsid w:val="002E3FE5"/>
    <w:rsid w:val="002E53A2"/>
    <w:rsid w:val="002E64ED"/>
    <w:rsid w:val="002E7886"/>
    <w:rsid w:val="002E7958"/>
    <w:rsid w:val="002F19B0"/>
    <w:rsid w:val="002F2369"/>
    <w:rsid w:val="002F2568"/>
    <w:rsid w:val="002F2888"/>
    <w:rsid w:val="002F464E"/>
    <w:rsid w:val="002F4962"/>
    <w:rsid w:val="002F5681"/>
    <w:rsid w:val="002F58C4"/>
    <w:rsid w:val="002F596B"/>
    <w:rsid w:val="002F599E"/>
    <w:rsid w:val="002F6DD7"/>
    <w:rsid w:val="002F759C"/>
    <w:rsid w:val="002F79CE"/>
    <w:rsid w:val="002F7FFC"/>
    <w:rsid w:val="0030004E"/>
    <w:rsid w:val="003030C3"/>
    <w:rsid w:val="0030367F"/>
    <w:rsid w:val="00303A4D"/>
    <w:rsid w:val="00304406"/>
    <w:rsid w:val="0030446B"/>
    <w:rsid w:val="00305869"/>
    <w:rsid w:val="00306425"/>
    <w:rsid w:val="0030792F"/>
    <w:rsid w:val="00310B84"/>
    <w:rsid w:val="00311805"/>
    <w:rsid w:val="00313E03"/>
    <w:rsid w:val="0031422A"/>
    <w:rsid w:val="00314854"/>
    <w:rsid w:val="0031686E"/>
    <w:rsid w:val="00317830"/>
    <w:rsid w:val="00317D58"/>
    <w:rsid w:val="00320077"/>
    <w:rsid w:val="00320119"/>
    <w:rsid w:val="00320383"/>
    <w:rsid w:val="00320848"/>
    <w:rsid w:val="00320979"/>
    <w:rsid w:val="00321701"/>
    <w:rsid w:val="00321E95"/>
    <w:rsid w:val="00322D7B"/>
    <w:rsid w:val="0032308C"/>
    <w:rsid w:val="00323684"/>
    <w:rsid w:val="003247E6"/>
    <w:rsid w:val="00325058"/>
    <w:rsid w:val="003250E0"/>
    <w:rsid w:val="00327065"/>
    <w:rsid w:val="003271DB"/>
    <w:rsid w:val="00330569"/>
    <w:rsid w:val="003315EB"/>
    <w:rsid w:val="00332A6E"/>
    <w:rsid w:val="003349DB"/>
    <w:rsid w:val="00336369"/>
    <w:rsid w:val="003364DB"/>
    <w:rsid w:val="00337702"/>
    <w:rsid w:val="00341145"/>
    <w:rsid w:val="003415B8"/>
    <w:rsid w:val="00341683"/>
    <w:rsid w:val="00341FF3"/>
    <w:rsid w:val="00342041"/>
    <w:rsid w:val="003434AD"/>
    <w:rsid w:val="00343BFF"/>
    <w:rsid w:val="0034639C"/>
    <w:rsid w:val="003466E6"/>
    <w:rsid w:val="00346E47"/>
    <w:rsid w:val="00347509"/>
    <w:rsid w:val="003479D8"/>
    <w:rsid w:val="00347D51"/>
    <w:rsid w:val="00350432"/>
    <w:rsid w:val="00352094"/>
    <w:rsid w:val="00352B61"/>
    <w:rsid w:val="00353489"/>
    <w:rsid w:val="003546AA"/>
    <w:rsid w:val="00354B02"/>
    <w:rsid w:val="00354E99"/>
    <w:rsid w:val="003559AE"/>
    <w:rsid w:val="00355A9F"/>
    <w:rsid w:val="0035621A"/>
    <w:rsid w:val="00357E75"/>
    <w:rsid w:val="00360E65"/>
    <w:rsid w:val="00361EEA"/>
    <w:rsid w:val="00363F8C"/>
    <w:rsid w:val="003641D9"/>
    <w:rsid w:val="00364228"/>
    <w:rsid w:val="0036481E"/>
    <w:rsid w:val="0036539E"/>
    <w:rsid w:val="003657C0"/>
    <w:rsid w:val="00365891"/>
    <w:rsid w:val="00366488"/>
    <w:rsid w:val="003702D7"/>
    <w:rsid w:val="003716E1"/>
    <w:rsid w:val="003718D1"/>
    <w:rsid w:val="003719DB"/>
    <w:rsid w:val="00371E6A"/>
    <w:rsid w:val="0037219D"/>
    <w:rsid w:val="003723BF"/>
    <w:rsid w:val="003729A4"/>
    <w:rsid w:val="00372E5C"/>
    <w:rsid w:val="0037325F"/>
    <w:rsid w:val="00375128"/>
    <w:rsid w:val="00376FCA"/>
    <w:rsid w:val="003806DE"/>
    <w:rsid w:val="00380838"/>
    <w:rsid w:val="00381A38"/>
    <w:rsid w:val="003822D3"/>
    <w:rsid w:val="00384720"/>
    <w:rsid w:val="00384D5C"/>
    <w:rsid w:val="00385ED2"/>
    <w:rsid w:val="003869BE"/>
    <w:rsid w:val="003872D9"/>
    <w:rsid w:val="00387732"/>
    <w:rsid w:val="00387CDB"/>
    <w:rsid w:val="00390040"/>
    <w:rsid w:val="00390648"/>
    <w:rsid w:val="00390D53"/>
    <w:rsid w:val="00391C8C"/>
    <w:rsid w:val="003931B0"/>
    <w:rsid w:val="0039368E"/>
    <w:rsid w:val="0039442B"/>
    <w:rsid w:val="00395EC3"/>
    <w:rsid w:val="00396044"/>
    <w:rsid w:val="0039609A"/>
    <w:rsid w:val="0039609C"/>
    <w:rsid w:val="00396748"/>
    <w:rsid w:val="00396DB9"/>
    <w:rsid w:val="003970AB"/>
    <w:rsid w:val="003974DA"/>
    <w:rsid w:val="00397F40"/>
    <w:rsid w:val="003A0A81"/>
    <w:rsid w:val="003A117F"/>
    <w:rsid w:val="003A190F"/>
    <w:rsid w:val="003A2069"/>
    <w:rsid w:val="003A4645"/>
    <w:rsid w:val="003A5118"/>
    <w:rsid w:val="003A619B"/>
    <w:rsid w:val="003A6B61"/>
    <w:rsid w:val="003A7662"/>
    <w:rsid w:val="003B0787"/>
    <w:rsid w:val="003B20B2"/>
    <w:rsid w:val="003B2C21"/>
    <w:rsid w:val="003B413B"/>
    <w:rsid w:val="003B4146"/>
    <w:rsid w:val="003B41FF"/>
    <w:rsid w:val="003B5F0F"/>
    <w:rsid w:val="003B6DD7"/>
    <w:rsid w:val="003C13FD"/>
    <w:rsid w:val="003C1E14"/>
    <w:rsid w:val="003C2082"/>
    <w:rsid w:val="003C2B4A"/>
    <w:rsid w:val="003C506C"/>
    <w:rsid w:val="003D0E42"/>
    <w:rsid w:val="003D15E5"/>
    <w:rsid w:val="003D1BAB"/>
    <w:rsid w:val="003D2AD9"/>
    <w:rsid w:val="003D2AEF"/>
    <w:rsid w:val="003D2DEC"/>
    <w:rsid w:val="003D3CB7"/>
    <w:rsid w:val="003D3D5B"/>
    <w:rsid w:val="003D4FEE"/>
    <w:rsid w:val="003D5B2C"/>
    <w:rsid w:val="003D6A14"/>
    <w:rsid w:val="003D766B"/>
    <w:rsid w:val="003E3052"/>
    <w:rsid w:val="003E32EF"/>
    <w:rsid w:val="003E4361"/>
    <w:rsid w:val="003E489F"/>
    <w:rsid w:val="003E4E15"/>
    <w:rsid w:val="003E5FDE"/>
    <w:rsid w:val="003E62DA"/>
    <w:rsid w:val="003E695F"/>
    <w:rsid w:val="003E6BA5"/>
    <w:rsid w:val="003E7466"/>
    <w:rsid w:val="003E7EF0"/>
    <w:rsid w:val="003F0768"/>
    <w:rsid w:val="003F0991"/>
    <w:rsid w:val="003F0A1C"/>
    <w:rsid w:val="003F0C33"/>
    <w:rsid w:val="003F110C"/>
    <w:rsid w:val="003F12D3"/>
    <w:rsid w:val="003F210B"/>
    <w:rsid w:val="003F3959"/>
    <w:rsid w:val="003F50E9"/>
    <w:rsid w:val="003F586D"/>
    <w:rsid w:val="003F7976"/>
    <w:rsid w:val="003F7C0E"/>
    <w:rsid w:val="003F7C76"/>
    <w:rsid w:val="003F7CDD"/>
    <w:rsid w:val="00400643"/>
    <w:rsid w:val="00401272"/>
    <w:rsid w:val="004013EF"/>
    <w:rsid w:val="00401BDF"/>
    <w:rsid w:val="00401DF2"/>
    <w:rsid w:val="00402434"/>
    <w:rsid w:val="00402C63"/>
    <w:rsid w:val="004031C9"/>
    <w:rsid w:val="00403344"/>
    <w:rsid w:val="004046F7"/>
    <w:rsid w:val="00407D1B"/>
    <w:rsid w:val="00407F88"/>
    <w:rsid w:val="00410D41"/>
    <w:rsid w:val="004117CA"/>
    <w:rsid w:val="00411818"/>
    <w:rsid w:val="0041291B"/>
    <w:rsid w:val="004140B0"/>
    <w:rsid w:val="00414DDF"/>
    <w:rsid w:val="00415679"/>
    <w:rsid w:val="0041643D"/>
    <w:rsid w:val="004165B1"/>
    <w:rsid w:val="00417F5A"/>
    <w:rsid w:val="00420485"/>
    <w:rsid w:val="00420A69"/>
    <w:rsid w:val="00422030"/>
    <w:rsid w:val="00422D5D"/>
    <w:rsid w:val="00422E5D"/>
    <w:rsid w:val="004233F5"/>
    <w:rsid w:val="00424BC0"/>
    <w:rsid w:val="0042795E"/>
    <w:rsid w:val="00427A03"/>
    <w:rsid w:val="00431404"/>
    <w:rsid w:val="00431530"/>
    <w:rsid w:val="0043176A"/>
    <w:rsid w:val="00431D5F"/>
    <w:rsid w:val="004325D7"/>
    <w:rsid w:val="00432851"/>
    <w:rsid w:val="00432D1B"/>
    <w:rsid w:val="004337B0"/>
    <w:rsid w:val="0043524C"/>
    <w:rsid w:val="00435339"/>
    <w:rsid w:val="004361E3"/>
    <w:rsid w:val="00437519"/>
    <w:rsid w:val="004378D8"/>
    <w:rsid w:val="0044024B"/>
    <w:rsid w:val="004409D8"/>
    <w:rsid w:val="00441D32"/>
    <w:rsid w:val="004424BC"/>
    <w:rsid w:val="00443628"/>
    <w:rsid w:val="00443CD3"/>
    <w:rsid w:val="0044434A"/>
    <w:rsid w:val="00445675"/>
    <w:rsid w:val="00445C89"/>
    <w:rsid w:val="0044610C"/>
    <w:rsid w:val="004503AF"/>
    <w:rsid w:val="00451124"/>
    <w:rsid w:val="004516E5"/>
    <w:rsid w:val="0045270E"/>
    <w:rsid w:val="00453232"/>
    <w:rsid w:val="00453816"/>
    <w:rsid w:val="00454590"/>
    <w:rsid w:val="0045475A"/>
    <w:rsid w:val="00456030"/>
    <w:rsid w:val="004566FA"/>
    <w:rsid w:val="00456E17"/>
    <w:rsid w:val="004571C5"/>
    <w:rsid w:val="00457FF5"/>
    <w:rsid w:val="004605A3"/>
    <w:rsid w:val="004605E1"/>
    <w:rsid w:val="004609EB"/>
    <w:rsid w:val="004615C8"/>
    <w:rsid w:val="00461E75"/>
    <w:rsid w:val="00464718"/>
    <w:rsid w:val="00464F05"/>
    <w:rsid w:val="00465400"/>
    <w:rsid w:val="00465512"/>
    <w:rsid w:val="00465D3B"/>
    <w:rsid w:val="00465DF9"/>
    <w:rsid w:val="004670D1"/>
    <w:rsid w:val="0047048C"/>
    <w:rsid w:val="004705F5"/>
    <w:rsid w:val="0047064C"/>
    <w:rsid w:val="00471149"/>
    <w:rsid w:val="004712BA"/>
    <w:rsid w:val="00471B31"/>
    <w:rsid w:val="00473150"/>
    <w:rsid w:val="00473ABC"/>
    <w:rsid w:val="00473D26"/>
    <w:rsid w:val="00473D7C"/>
    <w:rsid w:val="004743AE"/>
    <w:rsid w:val="00475162"/>
    <w:rsid w:val="004753BB"/>
    <w:rsid w:val="0047579A"/>
    <w:rsid w:val="00477025"/>
    <w:rsid w:val="004772A5"/>
    <w:rsid w:val="00477651"/>
    <w:rsid w:val="00477FDE"/>
    <w:rsid w:val="0048074B"/>
    <w:rsid w:val="00481365"/>
    <w:rsid w:val="0048179C"/>
    <w:rsid w:val="004829ED"/>
    <w:rsid w:val="00482F54"/>
    <w:rsid w:val="00482F92"/>
    <w:rsid w:val="00483105"/>
    <w:rsid w:val="00483D64"/>
    <w:rsid w:val="00484147"/>
    <w:rsid w:val="00484214"/>
    <w:rsid w:val="00486029"/>
    <w:rsid w:val="004870BB"/>
    <w:rsid w:val="004900C7"/>
    <w:rsid w:val="00490290"/>
    <w:rsid w:val="00490580"/>
    <w:rsid w:val="00490BBF"/>
    <w:rsid w:val="004923F0"/>
    <w:rsid w:val="00492B08"/>
    <w:rsid w:val="004930C2"/>
    <w:rsid w:val="00493361"/>
    <w:rsid w:val="00493448"/>
    <w:rsid w:val="00493B9D"/>
    <w:rsid w:val="00494607"/>
    <w:rsid w:val="0049694C"/>
    <w:rsid w:val="004A0DAF"/>
    <w:rsid w:val="004A1C3A"/>
    <w:rsid w:val="004A2253"/>
    <w:rsid w:val="004A523B"/>
    <w:rsid w:val="004A53F8"/>
    <w:rsid w:val="004A5452"/>
    <w:rsid w:val="004A5ED7"/>
    <w:rsid w:val="004A677E"/>
    <w:rsid w:val="004B0A73"/>
    <w:rsid w:val="004B16E6"/>
    <w:rsid w:val="004B1F94"/>
    <w:rsid w:val="004B242F"/>
    <w:rsid w:val="004B2EA1"/>
    <w:rsid w:val="004B309B"/>
    <w:rsid w:val="004B32B7"/>
    <w:rsid w:val="004B3586"/>
    <w:rsid w:val="004B36E1"/>
    <w:rsid w:val="004B4EF7"/>
    <w:rsid w:val="004B5B97"/>
    <w:rsid w:val="004B62C6"/>
    <w:rsid w:val="004B6D47"/>
    <w:rsid w:val="004B7C63"/>
    <w:rsid w:val="004C00E9"/>
    <w:rsid w:val="004C016C"/>
    <w:rsid w:val="004C0BA3"/>
    <w:rsid w:val="004C0F07"/>
    <w:rsid w:val="004C3344"/>
    <w:rsid w:val="004C36F1"/>
    <w:rsid w:val="004C4F47"/>
    <w:rsid w:val="004C5D46"/>
    <w:rsid w:val="004C6572"/>
    <w:rsid w:val="004C6B5D"/>
    <w:rsid w:val="004D39C5"/>
    <w:rsid w:val="004D4148"/>
    <w:rsid w:val="004D41F5"/>
    <w:rsid w:val="004D4614"/>
    <w:rsid w:val="004D5122"/>
    <w:rsid w:val="004D572E"/>
    <w:rsid w:val="004D6155"/>
    <w:rsid w:val="004D6244"/>
    <w:rsid w:val="004D67C1"/>
    <w:rsid w:val="004D7A37"/>
    <w:rsid w:val="004D7AD7"/>
    <w:rsid w:val="004D7D10"/>
    <w:rsid w:val="004E0574"/>
    <w:rsid w:val="004E0867"/>
    <w:rsid w:val="004E2D24"/>
    <w:rsid w:val="004E2D87"/>
    <w:rsid w:val="004E38F1"/>
    <w:rsid w:val="004E4433"/>
    <w:rsid w:val="004E456D"/>
    <w:rsid w:val="004E5BFE"/>
    <w:rsid w:val="004E6C1D"/>
    <w:rsid w:val="004E7116"/>
    <w:rsid w:val="004E7707"/>
    <w:rsid w:val="004E7AA7"/>
    <w:rsid w:val="004F07CD"/>
    <w:rsid w:val="004F0C94"/>
    <w:rsid w:val="004F1EB1"/>
    <w:rsid w:val="004F2BE3"/>
    <w:rsid w:val="004F30AC"/>
    <w:rsid w:val="004F35B3"/>
    <w:rsid w:val="004F3C39"/>
    <w:rsid w:val="004F4556"/>
    <w:rsid w:val="004F56B4"/>
    <w:rsid w:val="004F5F7E"/>
    <w:rsid w:val="004F646E"/>
    <w:rsid w:val="004F6E55"/>
    <w:rsid w:val="004F7415"/>
    <w:rsid w:val="004F760B"/>
    <w:rsid w:val="004F77FB"/>
    <w:rsid w:val="005030E8"/>
    <w:rsid w:val="0050327E"/>
    <w:rsid w:val="00503796"/>
    <w:rsid w:val="00503E19"/>
    <w:rsid w:val="0050401F"/>
    <w:rsid w:val="00504776"/>
    <w:rsid w:val="00505A97"/>
    <w:rsid w:val="0050606C"/>
    <w:rsid w:val="00507B43"/>
    <w:rsid w:val="00510D26"/>
    <w:rsid w:val="00510F05"/>
    <w:rsid w:val="005128EA"/>
    <w:rsid w:val="00513142"/>
    <w:rsid w:val="0051430E"/>
    <w:rsid w:val="00515A7C"/>
    <w:rsid w:val="00515A9D"/>
    <w:rsid w:val="00515AB5"/>
    <w:rsid w:val="00515E7D"/>
    <w:rsid w:val="00517630"/>
    <w:rsid w:val="00520189"/>
    <w:rsid w:val="005205BB"/>
    <w:rsid w:val="005207DA"/>
    <w:rsid w:val="005210ED"/>
    <w:rsid w:val="00521B5A"/>
    <w:rsid w:val="00521E8A"/>
    <w:rsid w:val="0052255C"/>
    <w:rsid w:val="00522C3A"/>
    <w:rsid w:val="0052451E"/>
    <w:rsid w:val="00524BA2"/>
    <w:rsid w:val="0052504D"/>
    <w:rsid w:val="00525B52"/>
    <w:rsid w:val="005278C7"/>
    <w:rsid w:val="00527961"/>
    <w:rsid w:val="00527B15"/>
    <w:rsid w:val="005300C1"/>
    <w:rsid w:val="005314FC"/>
    <w:rsid w:val="00532BB7"/>
    <w:rsid w:val="00532FE5"/>
    <w:rsid w:val="00534022"/>
    <w:rsid w:val="005363D4"/>
    <w:rsid w:val="005363F5"/>
    <w:rsid w:val="005373A7"/>
    <w:rsid w:val="00537A0D"/>
    <w:rsid w:val="005401EE"/>
    <w:rsid w:val="00540285"/>
    <w:rsid w:val="00540AA6"/>
    <w:rsid w:val="00540EF6"/>
    <w:rsid w:val="00541360"/>
    <w:rsid w:val="00541A3E"/>
    <w:rsid w:val="00541AE6"/>
    <w:rsid w:val="005420A5"/>
    <w:rsid w:val="00542699"/>
    <w:rsid w:val="00542B39"/>
    <w:rsid w:val="005451DE"/>
    <w:rsid w:val="00545260"/>
    <w:rsid w:val="005460E1"/>
    <w:rsid w:val="00546FD0"/>
    <w:rsid w:val="005470A1"/>
    <w:rsid w:val="005479A7"/>
    <w:rsid w:val="00547AC2"/>
    <w:rsid w:val="0055033F"/>
    <w:rsid w:val="005508D4"/>
    <w:rsid w:val="00551D19"/>
    <w:rsid w:val="00551FF1"/>
    <w:rsid w:val="005524CB"/>
    <w:rsid w:val="00553490"/>
    <w:rsid w:val="0055588D"/>
    <w:rsid w:val="0055600C"/>
    <w:rsid w:val="0055703A"/>
    <w:rsid w:val="00557096"/>
    <w:rsid w:val="005572C9"/>
    <w:rsid w:val="00561923"/>
    <w:rsid w:val="00562DCB"/>
    <w:rsid w:val="00563B7F"/>
    <w:rsid w:val="00564562"/>
    <w:rsid w:val="005648F5"/>
    <w:rsid w:val="00564B82"/>
    <w:rsid w:val="00564FA7"/>
    <w:rsid w:val="00565465"/>
    <w:rsid w:val="00565BAE"/>
    <w:rsid w:val="00566BA0"/>
    <w:rsid w:val="005671C0"/>
    <w:rsid w:val="00567451"/>
    <w:rsid w:val="00567697"/>
    <w:rsid w:val="005706B2"/>
    <w:rsid w:val="00571456"/>
    <w:rsid w:val="00571A93"/>
    <w:rsid w:val="00572276"/>
    <w:rsid w:val="005724A6"/>
    <w:rsid w:val="005725B2"/>
    <w:rsid w:val="00577253"/>
    <w:rsid w:val="00580555"/>
    <w:rsid w:val="00580E9F"/>
    <w:rsid w:val="00581588"/>
    <w:rsid w:val="00581964"/>
    <w:rsid w:val="00582D0C"/>
    <w:rsid w:val="005847E0"/>
    <w:rsid w:val="00585B54"/>
    <w:rsid w:val="005876C7"/>
    <w:rsid w:val="005879EB"/>
    <w:rsid w:val="00590B46"/>
    <w:rsid w:val="00590E23"/>
    <w:rsid w:val="00592081"/>
    <w:rsid w:val="00592F6F"/>
    <w:rsid w:val="0059321A"/>
    <w:rsid w:val="00593D33"/>
    <w:rsid w:val="0059412E"/>
    <w:rsid w:val="00594E5C"/>
    <w:rsid w:val="00596473"/>
    <w:rsid w:val="00596A78"/>
    <w:rsid w:val="0059710F"/>
    <w:rsid w:val="005A01C8"/>
    <w:rsid w:val="005A0852"/>
    <w:rsid w:val="005A1425"/>
    <w:rsid w:val="005A19E0"/>
    <w:rsid w:val="005A1A09"/>
    <w:rsid w:val="005A1B4F"/>
    <w:rsid w:val="005A45CF"/>
    <w:rsid w:val="005A5CB4"/>
    <w:rsid w:val="005A5D88"/>
    <w:rsid w:val="005A5FB5"/>
    <w:rsid w:val="005A70B0"/>
    <w:rsid w:val="005A7F80"/>
    <w:rsid w:val="005B0305"/>
    <w:rsid w:val="005B046F"/>
    <w:rsid w:val="005B1F6A"/>
    <w:rsid w:val="005B2C98"/>
    <w:rsid w:val="005B30CC"/>
    <w:rsid w:val="005B3EC2"/>
    <w:rsid w:val="005B6538"/>
    <w:rsid w:val="005B66D5"/>
    <w:rsid w:val="005B66D8"/>
    <w:rsid w:val="005B6A17"/>
    <w:rsid w:val="005B7BCD"/>
    <w:rsid w:val="005B7E0D"/>
    <w:rsid w:val="005C0B50"/>
    <w:rsid w:val="005C16D6"/>
    <w:rsid w:val="005C2C8C"/>
    <w:rsid w:val="005C367E"/>
    <w:rsid w:val="005C3E24"/>
    <w:rsid w:val="005C3F98"/>
    <w:rsid w:val="005C51F3"/>
    <w:rsid w:val="005C55C4"/>
    <w:rsid w:val="005C6005"/>
    <w:rsid w:val="005C6794"/>
    <w:rsid w:val="005C755E"/>
    <w:rsid w:val="005C78AA"/>
    <w:rsid w:val="005C7DFC"/>
    <w:rsid w:val="005D0195"/>
    <w:rsid w:val="005D1277"/>
    <w:rsid w:val="005D128F"/>
    <w:rsid w:val="005D16D5"/>
    <w:rsid w:val="005D36C2"/>
    <w:rsid w:val="005D3A7A"/>
    <w:rsid w:val="005D4497"/>
    <w:rsid w:val="005D51D5"/>
    <w:rsid w:val="005D5546"/>
    <w:rsid w:val="005D57B3"/>
    <w:rsid w:val="005D5D1D"/>
    <w:rsid w:val="005D6325"/>
    <w:rsid w:val="005D673A"/>
    <w:rsid w:val="005D675A"/>
    <w:rsid w:val="005D72AB"/>
    <w:rsid w:val="005D7A98"/>
    <w:rsid w:val="005E04C6"/>
    <w:rsid w:val="005E07A7"/>
    <w:rsid w:val="005E0CF7"/>
    <w:rsid w:val="005E0D4B"/>
    <w:rsid w:val="005E2299"/>
    <w:rsid w:val="005E33FF"/>
    <w:rsid w:val="005E3E25"/>
    <w:rsid w:val="005E5F36"/>
    <w:rsid w:val="005E639D"/>
    <w:rsid w:val="005E6814"/>
    <w:rsid w:val="005E68A6"/>
    <w:rsid w:val="005E7E30"/>
    <w:rsid w:val="005E7F6C"/>
    <w:rsid w:val="005F095B"/>
    <w:rsid w:val="005F1288"/>
    <w:rsid w:val="005F1ED3"/>
    <w:rsid w:val="005F449E"/>
    <w:rsid w:val="005F4B05"/>
    <w:rsid w:val="005F4F7A"/>
    <w:rsid w:val="005F4FB3"/>
    <w:rsid w:val="005F53BA"/>
    <w:rsid w:val="005F612F"/>
    <w:rsid w:val="005F6DD8"/>
    <w:rsid w:val="005F772C"/>
    <w:rsid w:val="006007D1"/>
    <w:rsid w:val="00601518"/>
    <w:rsid w:val="00602E05"/>
    <w:rsid w:val="00603A5A"/>
    <w:rsid w:val="006040E6"/>
    <w:rsid w:val="00604C2F"/>
    <w:rsid w:val="00605690"/>
    <w:rsid w:val="00605E74"/>
    <w:rsid w:val="00607F1C"/>
    <w:rsid w:val="006109C4"/>
    <w:rsid w:val="00610CA5"/>
    <w:rsid w:val="00611FD5"/>
    <w:rsid w:val="0061202B"/>
    <w:rsid w:val="0061293A"/>
    <w:rsid w:val="00613F74"/>
    <w:rsid w:val="006148EC"/>
    <w:rsid w:val="00615FD5"/>
    <w:rsid w:val="006167F2"/>
    <w:rsid w:val="00616A15"/>
    <w:rsid w:val="00617BB5"/>
    <w:rsid w:val="00617E0C"/>
    <w:rsid w:val="00617FCE"/>
    <w:rsid w:val="006218D9"/>
    <w:rsid w:val="0062273D"/>
    <w:rsid w:val="00622C00"/>
    <w:rsid w:val="00623A05"/>
    <w:rsid w:val="00623A7D"/>
    <w:rsid w:val="006243C7"/>
    <w:rsid w:val="00624E29"/>
    <w:rsid w:val="006256B1"/>
    <w:rsid w:val="00625942"/>
    <w:rsid w:val="00625ECD"/>
    <w:rsid w:val="00630850"/>
    <w:rsid w:val="0063166B"/>
    <w:rsid w:val="006329CA"/>
    <w:rsid w:val="00634C3D"/>
    <w:rsid w:val="00635496"/>
    <w:rsid w:val="00636944"/>
    <w:rsid w:val="0064179F"/>
    <w:rsid w:val="006428DB"/>
    <w:rsid w:val="0064369F"/>
    <w:rsid w:val="00643B9E"/>
    <w:rsid w:val="006444BB"/>
    <w:rsid w:val="006448B1"/>
    <w:rsid w:val="00644E97"/>
    <w:rsid w:val="006468DF"/>
    <w:rsid w:val="00647954"/>
    <w:rsid w:val="00647984"/>
    <w:rsid w:val="00647C78"/>
    <w:rsid w:val="006505A3"/>
    <w:rsid w:val="00650AC5"/>
    <w:rsid w:val="006513E6"/>
    <w:rsid w:val="006517D9"/>
    <w:rsid w:val="006522A6"/>
    <w:rsid w:val="0065230A"/>
    <w:rsid w:val="00652D89"/>
    <w:rsid w:val="00654B98"/>
    <w:rsid w:val="00657A21"/>
    <w:rsid w:val="00657B5E"/>
    <w:rsid w:val="00660484"/>
    <w:rsid w:val="006609BA"/>
    <w:rsid w:val="00661604"/>
    <w:rsid w:val="00662DE1"/>
    <w:rsid w:val="006636BB"/>
    <w:rsid w:val="00663B72"/>
    <w:rsid w:val="00664065"/>
    <w:rsid w:val="006658E9"/>
    <w:rsid w:val="00670461"/>
    <w:rsid w:val="00670746"/>
    <w:rsid w:val="00671288"/>
    <w:rsid w:val="00671A92"/>
    <w:rsid w:val="00672FD4"/>
    <w:rsid w:val="0067383E"/>
    <w:rsid w:val="00674DE7"/>
    <w:rsid w:val="006755E5"/>
    <w:rsid w:val="00676E74"/>
    <w:rsid w:val="0068093C"/>
    <w:rsid w:val="00680A84"/>
    <w:rsid w:val="00680C97"/>
    <w:rsid w:val="00681698"/>
    <w:rsid w:val="00682A28"/>
    <w:rsid w:val="00684232"/>
    <w:rsid w:val="00684EAA"/>
    <w:rsid w:val="00686AFA"/>
    <w:rsid w:val="006871CC"/>
    <w:rsid w:val="0068757F"/>
    <w:rsid w:val="0069069E"/>
    <w:rsid w:val="0069175D"/>
    <w:rsid w:val="00691D17"/>
    <w:rsid w:val="0069211B"/>
    <w:rsid w:val="00692F10"/>
    <w:rsid w:val="006955E7"/>
    <w:rsid w:val="00695A85"/>
    <w:rsid w:val="00696276"/>
    <w:rsid w:val="00697CC7"/>
    <w:rsid w:val="006A068C"/>
    <w:rsid w:val="006A2316"/>
    <w:rsid w:val="006A2755"/>
    <w:rsid w:val="006A2D3B"/>
    <w:rsid w:val="006A3C57"/>
    <w:rsid w:val="006A3DE8"/>
    <w:rsid w:val="006A48B4"/>
    <w:rsid w:val="006A4BE5"/>
    <w:rsid w:val="006A53AC"/>
    <w:rsid w:val="006A56AB"/>
    <w:rsid w:val="006A6C90"/>
    <w:rsid w:val="006A6D6E"/>
    <w:rsid w:val="006A6DFD"/>
    <w:rsid w:val="006A7475"/>
    <w:rsid w:val="006B0074"/>
    <w:rsid w:val="006B0C14"/>
    <w:rsid w:val="006B2218"/>
    <w:rsid w:val="006B22D5"/>
    <w:rsid w:val="006B2475"/>
    <w:rsid w:val="006B293D"/>
    <w:rsid w:val="006B2C3B"/>
    <w:rsid w:val="006B39CC"/>
    <w:rsid w:val="006B4928"/>
    <w:rsid w:val="006B6884"/>
    <w:rsid w:val="006B6F29"/>
    <w:rsid w:val="006B72D8"/>
    <w:rsid w:val="006B7536"/>
    <w:rsid w:val="006B7D5A"/>
    <w:rsid w:val="006B7E83"/>
    <w:rsid w:val="006C1035"/>
    <w:rsid w:val="006C14C8"/>
    <w:rsid w:val="006C168E"/>
    <w:rsid w:val="006C1704"/>
    <w:rsid w:val="006C1DF9"/>
    <w:rsid w:val="006C24C0"/>
    <w:rsid w:val="006C3844"/>
    <w:rsid w:val="006C3864"/>
    <w:rsid w:val="006C4B56"/>
    <w:rsid w:val="006C4CFB"/>
    <w:rsid w:val="006C5A6A"/>
    <w:rsid w:val="006C6235"/>
    <w:rsid w:val="006D056A"/>
    <w:rsid w:val="006D109C"/>
    <w:rsid w:val="006D24AE"/>
    <w:rsid w:val="006D2A0D"/>
    <w:rsid w:val="006D2A8D"/>
    <w:rsid w:val="006D3311"/>
    <w:rsid w:val="006D4E30"/>
    <w:rsid w:val="006D650A"/>
    <w:rsid w:val="006D7C41"/>
    <w:rsid w:val="006E0DCD"/>
    <w:rsid w:val="006E1479"/>
    <w:rsid w:val="006E1901"/>
    <w:rsid w:val="006E1C5D"/>
    <w:rsid w:val="006E25C6"/>
    <w:rsid w:val="006E2E55"/>
    <w:rsid w:val="006E3D86"/>
    <w:rsid w:val="006E407A"/>
    <w:rsid w:val="006E44B7"/>
    <w:rsid w:val="006E4738"/>
    <w:rsid w:val="006E49C0"/>
    <w:rsid w:val="006E55E6"/>
    <w:rsid w:val="006E622C"/>
    <w:rsid w:val="006E6D7A"/>
    <w:rsid w:val="006E7061"/>
    <w:rsid w:val="006E7E6E"/>
    <w:rsid w:val="006F0808"/>
    <w:rsid w:val="006F19F8"/>
    <w:rsid w:val="006F27B9"/>
    <w:rsid w:val="006F4064"/>
    <w:rsid w:val="006F47B9"/>
    <w:rsid w:val="006F5B9E"/>
    <w:rsid w:val="006F5E5F"/>
    <w:rsid w:val="006F60E4"/>
    <w:rsid w:val="006F67A4"/>
    <w:rsid w:val="006F6C38"/>
    <w:rsid w:val="006F6D9B"/>
    <w:rsid w:val="006F6DB9"/>
    <w:rsid w:val="006F77DA"/>
    <w:rsid w:val="006F7DA0"/>
    <w:rsid w:val="0070048B"/>
    <w:rsid w:val="0070094E"/>
    <w:rsid w:val="007016E8"/>
    <w:rsid w:val="00701AB5"/>
    <w:rsid w:val="00703D97"/>
    <w:rsid w:val="00704EAB"/>
    <w:rsid w:val="0070509B"/>
    <w:rsid w:val="007069CB"/>
    <w:rsid w:val="00706BAB"/>
    <w:rsid w:val="00707A04"/>
    <w:rsid w:val="00707E0B"/>
    <w:rsid w:val="007102F2"/>
    <w:rsid w:val="00710FDE"/>
    <w:rsid w:val="007115A0"/>
    <w:rsid w:val="007119E5"/>
    <w:rsid w:val="0071276C"/>
    <w:rsid w:val="00712B27"/>
    <w:rsid w:val="00713E37"/>
    <w:rsid w:val="00713E59"/>
    <w:rsid w:val="00714719"/>
    <w:rsid w:val="00714AC2"/>
    <w:rsid w:val="007154FA"/>
    <w:rsid w:val="007158AF"/>
    <w:rsid w:val="00721C5C"/>
    <w:rsid w:val="00723B90"/>
    <w:rsid w:val="007247A9"/>
    <w:rsid w:val="00724F56"/>
    <w:rsid w:val="007262A2"/>
    <w:rsid w:val="00726BF4"/>
    <w:rsid w:val="00726EB2"/>
    <w:rsid w:val="00727660"/>
    <w:rsid w:val="007276C1"/>
    <w:rsid w:val="0073011C"/>
    <w:rsid w:val="00730613"/>
    <w:rsid w:val="00731815"/>
    <w:rsid w:val="007320A2"/>
    <w:rsid w:val="00732475"/>
    <w:rsid w:val="00732EF4"/>
    <w:rsid w:val="00733260"/>
    <w:rsid w:val="00733349"/>
    <w:rsid w:val="00734584"/>
    <w:rsid w:val="00735363"/>
    <w:rsid w:val="00736594"/>
    <w:rsid w:val="007369C5"/>
    <w:rsid w:val="0073736A"/>
    <w:rsid w:val="0074147F"/>
    <w:rsid w:val="00741E9A"/>
    <w:rsid w:val="00743D69"/>
    <w:rsid w:val="00745C8C"/>
    <w:rsid w:val="00746B46"/>
    <w:rsid w:val="00747145"/>
    <w:rsid w:val="0074729A"/>
    <w:rsid w:val="007520A3"/>
    <w:rsid w:val="0075253A"/>
    <w:rsid w:val="00754CF0"/>
    <w:rsid w:val="007560FE"/>
    <w:rsid w:val="007561D9"/>
    <w:rsid w:val="007562C7"/>
    <w:rsid w:val="007567B6"/>
    <w:rsid w:val="00756AEE"/>
    <w:rsid w:val="007579D7"/>
    <w:rsid w:val="00757E6B"/>
    <w:rsid w:val="0076160F"/>
    <w:rsid w:val="0076244B"/>
    <w:rsid w:val="0076251A"/>
    <w:rsid w:val="00762737"/>
    <w:rsid w:val="0076648B"/>
    <w:rsid w:val="00767CF0"/>
    <w:rsid w:val="00771134"/>
    <w:rsid w:val="007719C5"/>
    <w:rsid w:val="007725BC"/>
    <w:rsid w:val="00772CCE"/>
    <w:rsid w:val="0077460A"/>
    <w:rsid w:val="007751E8"/>
    <w:rsid w:val="00775B58"/>
    <w:rsid w:val="00775DF1"/>
    <w:rsid w:val="007767EC"/>
    <w:rsid w:val="007774EA"/>
    <w:rsid w:val="007800FF"/>
    <w:rsid w:val="00780DAF"/>
    <w:rsid w:val="0078101D"/>
    <w:rsid w:val="00781855"/>
    <w:rsid w:val="00781BB9"/>
    <w:rsid w:val="00781C08"/>
    <w:rsid w:val="00781E65"/>
    <w:rsid w:val="007823BD"/>
    <w:rsid w:val="00782959"/>
    <w:rsid w:val="00782B67"/>
    <w:rsid w:val="00785064"/>
    <w:rsid w:val="00786C29"/>
    <w:rsid w:val="00787489"/>
    <w:rsid w:val="007877ED"/>
    <w:rsid w:val="0079093A"/>
    <w:rsid w:val="0079098E"/>
    <w:rsid w:val="00791E87"/>
    <w:rsid w:val="0079204C"/>
    <w:rsid w:val="00792450"/>
    <w:rsid w:val="00792BB3"/>
    <w:rsid w:val="00793A3B"/>
    <w:rsid w:val="00794CA6"/>
    <w:rsid w:val="0079531C"/>
    <w:rsid w:val="00795B68"/>
    <w:rsid w:val="007A036C"/>
    <w:rsid w:val="007A0FF0"/>
    <w:rsid w:val="007A113C"/>
    <w:rsid w:val="007A1CF2"/>
    <w:rsid w:val="007A2BDB"/>
    <w:rsid w:val="007A3013"/>
    <w:rsid w:val="007A6C33"/>
    <w:rsid w:val="007B014D"/>
    <w:rsid w:val="007B02DC"/>
    <w:rsid w:val="007B0BE9"/>
    <w:rsid w:val="007B10C3"/>
    <w:rsid w:val="007B154C"/>
    <w:rsid w:val="007B2204"/>
    <w:rsid w:val="007B2A75"/>
    <w:rsid w:val="007B3939"/>
    <w:rsid w:val="007B5026"/>
    <w:rsid w:val="007B52E9"/>
    <w:rsid w:val="007B7E4F"/>
    <w:rsid w:val="007C00B5"/>
    <w:rsid w:val="007C0148"/>
    <w:rsid w:val="007C05A4"/>
    <w:rsid w:val="007C0A4C"/>
    <w:rsid w:val="007C0EC9"/>
    <w:rsid w:val="007C2107"/>
    <w:rsid w:val="007C22B6"/>
    <w:rsid w:val="007C31F0"/>
    <w:rsid w:val="007C3393"/>
    <w:rsid w:val="007C3A1A"/>
    <w:rsid w:val="007C3D5F"/>
    <w:rsid w:val="007C4369"/>
    <w:rsid w:val="007C4A18"/>
    <w:rsid w:val="007C4A93"/>
    <w:rsid w:val="007C547C"/>
    <w:rsid w:val="007C5CAC"/>
    <w:rsid w:val="007C79D3"/>
    <w:rsid w:val="007D1032"/>
    <w:rsid w:val="007D3671"/>
    <w:rsid w:val="007D48EB"/>
    <w:rsid w:val="007D4E4F"/>
    <w:rsid w:val="007D5A7D"/>
    <w:rsid w:val="007D5C9F"/>
    <w:rsid w:val="007E0C6A"/>
    <w:rsid w:val="007E14EF"/>
    <w:rsid w:val="007E162D"/>
    <w:rsid w:val="007E2B7E"/>
    <w:rsid w:val="007E2E45"/>
    <w:rsid w:val="007E35D0"/>
    <w:rsid w:val="007E3790"/>
    <w:rsid w:val="007E5EE7"/>
    <w:rsid w:val="007E6531"/>
    <w:rsid w:val="007E7CAE"/>
    <w:rsid w:val="007F01DC"/>
    <w:rsid w:val="007F0B86"/>
    <w:rsid w:val="007F1F1C"/>
    <w:rsid w:val="007F2CF3"/>
    <w:rsid w:val="007F4CD6"/>
    <w:rsid w:val="007F4EE8"/>
    <w:rsid w:val="007F5348"/>
    <w:rsid w:val="007F6833"/>
    <w:rsid w:val="007F777F"/>
    <w:rsid w:val="007F7AF2"/>
    <w:rsid w:val="00800A41"/>
    <w:rsid w:val="00801290"/>
    <w:rsid w:val="0080141F"/>
    <w:rsid w:val="008039D3"/>
    <w:rsid w:val="0080473A"/>
    <w:rsid w:val="008049C8"/>
    <w:rsid w:val="0080500C"/>
    <w:rsid w:val="00805257"/>
    <w:rsid w:val="0080588D"/>
    <w:rsid w:val="00806773"/>
    <w:rsid w:val="00806DD3"/>
    <w:rsid w:val="00807850"/>
    <w:rsid w:val="00811924"/>
    <w:rsid w:val="00813490"/>
    <w:rsid w:val="008148CD"/>
    <w:rsid w:val="0081526B"/>
    <w:rsid w:val="00816F05"/>
    <w:rsid w:val="008171B3"/>
    <w:rsid w:val="00820171"/>
    <w:rsid w:val="0082081A"/>
    <w:rsid w:val="00820823"/>
    <w:rsid w:val="00820DE1"/>
    <w:rsid w:val="00820FCB"/>
    <w:rsid w:val="008219EF"/>
    <w:rsid w:val="00821B71"/>
    <w:rsid w:val="00822980"/>
    <w:rsid w:val="00822F52"/>
    <w:rsid w:val="0082448F"/>
    <w:rsid w:val="0082495D"/>
    <w:rsid w:val="00825113"/>
    <w:rsid w:val="00827A33"/>
    <w:rsid w:val="00827E28"/>
    <w:rsid w:val="00827FFD"/>
    <w:rsid w:val="008306C3"/>
    <w:rsid w:val="00830F81"/>
    <w:rsid w:val="00831C17"/>
    <w:rsid w:val="0083217D"/>
    <w:rsid w:val="00832372"/>
    <w:rsid w:val="008324C8"/>
    <w:rsid w:val="00832842"/>
    <w:rsid w:val="00832D2A"/>
    <w:rsid w:val="00833186"/>
    <w:rsid w:val="00834916"/>
    <w:rsid w:val="00835688"/>
    <w:rsid w:val="00835759"/>
    <w:rsid w:val="008358A6"/>
    <w:rsid w:val="00836BBE"/>
    <w:rsid w:val="00837090"/>
    <w:rsid w:val="00840F92"/>
    <w:rsid w:val="008414BC"/>
    <w:rsid w:val="00842B48"/>
    <w:rsid w:val="00844D74"/>
    <w:rsid w:val="00844D84"/>
    <w:rsid w:val="008450B0"/>
    <w:rsid w:val="0084537E"/>
    <w:rsid w:val="00845AF8"/>
    <w:rsid w:val="008461D9"/>
    <w:rsid w:val="0084654E"/>
    <w:rsid w:val="00847E73"/>
    <w:rsid w:val="00850731"/>
    <w:rsid w:val="00850C2F"/>
    <w:rsid w:val="008549DD"/>
    <w:rsid w:val="008561D7"/>
    <w:rsid w:val="00856392"/>
    <w:rsid w:val="008564DF"/>
    <w:rsid w:val="00856DC2"/>
    <w:rsid w:val="0085737D"/>
    <w:rsid w:val="00857455"/>
    <w:rsid w:val="0085754D"/>
    <w:rsid w:val="0085772B"/>
    <w:rsid w:val="00857C2D"/>
    <w:rsid w:val="00857EEA"/>
    <w:rsid w:val="00860195"/>
    <w:rsid w:val="008603C4"/>
    <w:rsid w:val="00860F19"/>
    <w:rsid w:val="00861886"/>
    <w:rsid w:val="00861D9D"/>
    <w:rsid w:val="00865FA6"/>
    <w:rsid w:val="00865FCA"/>
    <w:rsid w:val="00866317"/>
    <w:rsid w:val="00866C36"/>
    <w:rsid w:val="00866E7D"/>
    <w:rsid w:val="00866FEF"/>
    <w:rsid w:val="00870A3B"/>
    <w:rsid w:val="00871C13"/>
    <w:rsid w:val="00871C74"/>
    <w:rsid w:val="00871E82"/>
    <w:rsid w:val="00872B44"/>
    <w:rsid w:val="00873547"/>
    <w:rsid w:val="008748A8"/>
    <w:rsid w:val="00874AA5"/>
    <w:rsid w:val="00874FF0"/>
    <w:rsid w:val="00875423"/>
    <w:rsid w:val="00876277"/>
    <w:rsid w:val="0087640E"/>
    <w:rsid w:val="00877933"/>
    <w:rsid w:val="008806E7"/>
    <w:rsid w:val="00880B1E"/>
    <w:rsid w:val="00880C70"/>
    <w:rsid w:val="00883D10"/>
    <w:rsid w:val="00884758"/>
    <w:rsid w:val="00884944"/>
    <w:rsid w:val="00887955"/>
    <w:rsid w:val="00887D65"/>
    <w:rsid w:val="00890605"/>
    <w:rsid w:val="00890F3A"/>
    <w:rsid w:val="00891A4F"/>
    <w:rsid w:val="00891F8B"/>
    <w:rsid w:val="008921EF"/>
    <w:rsid w:val="008930BB"/>
    <w:rsid w:val="00895227"/>
    <w:rsid w:val="00895A2F"/>
    <w:rsid w:val="00896A3B"/>
    <w:rsid w:val="00897192"/>
    <w:rsid w:val="008972C9"/>
    <w:rsid w:val="00897A59"/>
    <w:rsid w:val="008A015F"/>
    <w:rsid w:val="008A1550"/>
    <w:rsid w:val="008A25F1"/>
    <w:rsid w:val="008A2DB8"/>
    <w:rsid w:val="008A3E8C"/>
    <w:rsid w:val="008A3F07"/>
    <w:rsid w:val="008A46B7"/>
    <w:rsid w:val="008A4921"/>
    <w:rsid w:val="008A4C34"/>
    <w:rsid w:val="008A6266"/>
    <w:rsid w:val="008A6FC2"/>
    <w:rsid w:val="008A7435"/>
    <w:rsid w:val="008A7500"/>
    <w:rsid w:val="008A765D"/>
    <w:rsid w:val="008B0A67"/>
    <w:rsid w:val="008B1A80"/>
    <w:rsid w:val="008B20ED"/>
    <w:rsid w:val="008B212D"/>
    <w:rsid w:val="008B2E77"/>
    <w:rsid w:val="008B3E08"/>
    <w:rsid w:val="008B53C2"/>
    <w:rsid w:val="008B5958"/>
    <w:rsid w:val="008B696A"/>
    <w:rsid w:val="008B761D"/>
    <w:rsid w:val="008B77DC"/>
    <w:rsid w:val="008C03CE"/>
    <w:rsid w:val="008C143A"/>
    <w:rsid w:val="008C2737"/>
    <w:rsid w:val="008C2F23"/>
    <w:rsid w:val="008C324E"/>
    <w:rsid w:val="008C39BE"/>
    <w:rsid w:val="008C3A54"/>
    <w:rsid w:val="008C3B14"/>
    <w:rsid w:val="008C3D95"/>
    <w:rsid w:val="008C6D21"/>
    <w:rsid w:val="008C6FE1"/>
    <w:rsid w:val="008C7040"/>
    <w:rsid w:val="008C73F1"/>
    <w:rsid w:val="008C7A8A"/>
    <w:rsid w:val="008C7D2E"/>
    <w:rsid w:val="008D119A"/>
    <w:rsid w:val="008D1214"/>
    <w:rsid w:val="008D26EB"/>
    <w:rsid w:val="008D2B77"/>
    <w:rsid w:val="008D2D4F"/>
    <w:rsid w:val="008D2DB5"/>
    <w:rsid w:val="008D3A4D"/>
    <w:rsid w:val="008D42F1"/>
    <w:rsid w:val="008D5169"/>
    <w:rsid w:val="008D7476"/>
    <w:rsid w:val="008D784E"/>
    <w:rsid w:val="008E00DA"/>
    <w:rsid w:val="008E05C3"/>
    <w:rsid w:val="008E103C"/>
    <w:rsid w:val="008E1224"/>
    <w:rsid w:val="008E1A85"/>
    <w:rsid w:val="008E3DF1"/>
    <w:rsid w:val="008E4B14"/>
    <w:rsid w:val="008E58B3"/>
    <w:rsid w:val="008E5ED4"/>
    <w:rsid w:val="008E6366"/>
    <w:rsid w:val="008E6862"/>
    <w:rsid w:val="008E7ABC"/>
    <w:rsid w:val="008F00DF"/>
    <w:rsid w:val="008F2ED1"/>
    <w:rsid w:val="008F33D3"/>
    <w:rsid w:val="008F3C5F"/>
    <w:rsid w:val="008F3E23"/>
    <w:rsid w:val="008F41C2"/>
    <w:rsid w:val="008F6E0E"/>
    <w:rsid w:val="008F703C"/>
    <w:rsid w:val="00900267"/>
    <w:rsid w:val="009009D5"/>
    <w:rsid w:val="00902676"/>
    <w:rsid w:val="00902BEB"/>
    <w:rsid w:val="00904E9D"/>
    <w:rsid w:val="009052D2"/>
    <w:rsid w:val="00905706"/>
    <w:rsid w:val="00905871"/>
    <w:rsid w:val="00906495"/>
    <w:rsid w:val="00906F45"/>
    <w:rsid w:val="00907104"/>
    <w:rsid w:val="00910111"/>
    <w:rsid w:val="0091025B"/>
    <w:rsid w:val="0091074D"/>
    <w:rsid w:val="009114A0"/>
    <w:rsid w:val="00911EF9"/>
    <w:rsid w:val="00912071"/>
    <w:rsid w:val="0091218E"/>
    <w:rsid w:val="00912324"/>
    <w:rsid w:val="00913255"/>
    <w:rsid w:val="00913FD3"/>
    <w:rsid w:val="009151F9"/>
    <w:rsid w:val="00917D58"/>
    <w:rsid w:val="0092012F"/>
    <w:rsid w:val="00920172"/>
    <w:rsid w:val="00920225"/>
    <w:rsid w:val="00920E29"/>
    <w:rsid w:val="00921454"/>
    <w:rsid w:val="00922302"/>
    <w:rsid w:val="00922C6E"/>
    <w:rsid w:val="00923EDD"/>
    <w:rsid w:val="00923FEA"/>
    <w:rsid w:val="00924566"/>
    <w:rsid w:val="00925170"/>
    <w:rsid w:val="00925914"/>
    <w:rsid w:val="00930A1A"/>
    <w:rsid w:val="00931587"/>
    <w:rsid w:val="0093316C"/>
    <w:rsid w:val="00933195"/>
    <w:rsid w:val="00933529"/>
    <w:rsid w:val="00934A65"/>
    <w:rsid w:val="009350BF"/>
    <w:rsid w:val="009352FA"/>
    <w:rsid w:val="0093601E"/>
    <w:rsid w:val="00936A69"/>
    <w:rsid w:val="0093725B"/>
    <w:rsid w:val="00940145"/>
    <w:rsid w:val="009416E8"/>
    <w:rsid w:val="009419D8"/>
    <w:rsid w:val="00941F95"/>
    <w:rsid w:val="00942404"/>
    <w:rsid w:val="009431AE"/>
    <w:rsid w:val="0094471E"/>
    <w:rsid w:val="009458B4"/>
    <w:rsid w:val="00945AE3"/>
    <w:rsid w:val="00945C6A"/>
    <w:rsid w:val="00946D4A"/>
    <w:rsid w:val="00946E02"/>
    <w:rsid w:val="009503B5"/>
    <w:rsid w:val="0095078A"/>
    <w:rsid w:val="00950935"/>
    <w:rsid w:val="00950A81"/>
    <w:rsid w:val="00951967"/>
    <w:rsid w:val="00952864"/>
    <w:rsid w:val="00952917"/>
    <w:rsid w:val="00952F76"/>
    <w:rsid w:val="009535BE"/>
    <w:rsid w:val="009547C0"/>
    <w:rsid w:val="00954860"/>
    <w:rsid w:val="00954B51"/>
    <w:rsid w:val="00954F9E"/>
    <w:rsid w:val="009557B5"/>
    <w:rsid w:val="0095593D"/>
    <w:rsid w:val="00960865"/>
    <w:rsid w:val="00961DCE"/>
    <w:rsid w:val="00962345"/>
    <w:rsid w:val="0096244D"/>
    <w:rsid w:val="00962902"/>
    <w:rsid w:val="00962F22"/>
    <w:rsid w:val="009636C5"/>
    <w:rsid w:val="00963B54"/>
    <w:rsid w:val="00965EED"/>
    <w:rsid w:val="00967DB0"/>
    <w:rsid w:val="00970C59"/>
    <w:rsid w:val="00970FC6"/>
    <w:rsid w:val="009721E9"/>
    <w:rsid w:val="0097261E"/>
    <w:rsid w:val="00973039"/>
    <w:rsid w:val="00973209"/>
    <w:rsid w:val="00973871"/>
    <w:rsid w:val="0097781D"/>
    <w:rsid w:val="00980353"/>
    <w:rsid w:val="0098155B"/>
    <w:rsid w:val="00981B2E"/>
    <w:rsid w:val="00981D7C"/>
    <w:rsid w:val="00982352"/>
    <w:rsid w:val="00984EEA"/>
    <w:rsid w:val="00985AE1"/>
    <w:rsid w:val="009862DF"/>
    <w:rsid w:val="00986925"/>
    <w:rsid w:val="00986D70"/>
    <w:rsid w:val="0098797A"/>
    <w:rsid w:val="00987F79"/>
    <w:rsid w:val="009907AB"/>
    <w:rsid w:val="00990823"/>
    <w:rsid w:val="00990944"/>
    <w:rsid w:val="0099113B"/>
    <w:rsid w:val="00991229"/>
    <w:rsid w:val="009913C6"/>
    <w:rsid w:val="00993520"/>
    <w:rsid w:val="0099542A"/>
    <w:rsid w:val="00995785"/>
    <w:rsid w:val="00996BED"/>
    <w:rsid w:val="00997B45"/>
    <w:rsid w:val="009A00D6"/>
    <w:rsid w:val="009A04EE"/>
    <w:rsid w:val="009A0F54"/>
    <w:rsid w:val="009A19C5"/>
    <w:rsid w:val="009A20B6"/>
    <w:rsid w:val="009A2C5A"/>
    <w:rsid w:val="009A3472"/>
    <w:rsid w:val="009A3E78"/>
    <w:rsid w:val="009A5122"/>
    <w:rsid w:val="009A586A"/>
    <w:rsid w:val="009A603C"/>
    <w:rsid w:val="009A61C7"/>
    <w:rsid w:val="009A7243"/>
    <w:rsid w:val="009A74D7"/>
    <w:rsid w:val="009B0466"/>
    <w:rsid w:val="009B1D99"/>
    <w:rsid w:val="009B2943"/>
    <w:rsid w:val="009B2A5A"/>
    <w:rsid w:val="009B2C56"/>
    <w:rsid w:val="009B31BF"/>
    <w:rsid w:val="009B355A"/>
    <w:rsid w:val="009B397C"/>
    <w:rsid w:val="009B44D1"/>
    <w:rsid w:val="009B4684"/>
    <w:rsid w:val="009B5C68"/>
    <w:rsid w:val="009C069C"/>
    <w:rsid w:val="009C1C3D"/>
    <w:rsid w:val="009C1F02"/>
    <w:rsid w:val="009C2547"/>
    <w:rsid w:val="009C271A"/>
    <w:rsid w:val="009C2B73"/>
    <w:rsid w:val="009C4BE1"/>
    <w:rsid w:val="009C5074"/>
    <w:rsid w:val="009C55F4"/>
    <w:rsid w:val="009C5ADB"/>
    <w:rsid w:val="009C777B"/>
    <w:rsid w:val="009C79FD"/>
    <w:rsid w:val="009D1065"/>
    <w:rsid w:val="009D16E6"/>
    <w:rsid w:val="009D2264"/>
    <w:rsid w:val="009D2ACE"/>
    <w:rsid w:val="009D2B9F"/>
    <w:rsid w:val="009D6489"/>
    <w:rsid w:val="009D66E4"/>
    <w:rsid w:val="009D6914"/>
    <w:rsid w:val="009D6992"/>
    <w:rsid w:val="009D7435"/>
    <w:rsid w:val="009D7867"/>
    <w:rsid w:val="009E0D04"/>
    <w:rsid w:val="009E2345"/>
    <w:rsid w:val="009E2A40"/>
    <w:rsid w:val="009E33DF"/>
    <w:rsid w:val="009E457A"/>
    <w:rsid w:val="009E4FF3"/>
    <w:rsid w:val="009E567A"/>
    <w:rsid w:val="009E56EF"/>
    <w:rsid w:val="009E58B9"/>
    <w:rsid w:val="009E6996"/>
    <w:rsid w:val="009E73DD"/>
    <w:rsid w:val="009F13FC"/>
    <w:rsid w:val="009F285D"/>
    <w:rsid w:val="009F3842"/>
    <w:rsid w:val="009F3D90"/>
    <w:rsid w:val="009F3EFA"/>
    <w:rsid w:val="009F4568"/>
    <w:rsid w:val="009F536E"/>
    <w:rsid w:val="009F578D"/>
    <w:rsid w:val="009F6CCB"/>
    <w:rsid w:val="009F6D8F"/>
    <w:rsid w:val="009F71DF"/>
    <w:rsid w:val="009F736D"/>
    <w:rsid w:val="009F7C5C"/>
    <w:rsid w:val="009F7ECC"/>
    <w:rsid w:val="00A00EBB"/>
    <w:rsid w:val="00A00F05"/>
    <w:rsid w:val="00A0142C"/>
    <w:rsid w:val="00A01B7F"/>
    <w:rsid w:val="00A01D69"/>
    <w:rsid w:val="00A027D9"/>
    <w:rsid w:val="00A02C63"/>
    <w:rsid w:val="00A03101"/>
    <w:rsid w:val="00A0319D"/>
    <w:rsid w:val="00A032A0"/>
    <w:rsid w:val="00A03ACB"/>
    <w:rsid w:val="00A04E9E"/>
    <w:rsid w:val="00A059F1"/>
    <w:rsid w:val="00A05C9A"/>
    <w:rsid w:val="00A0643D"/>
    <w:rsid w:val="00A071F8"/>
    <w:rsid w:val="00A0757A"/>
    <w:rsid w:val="00A0782C"/>
    <w:rsid w:val="00A078AE"/>
    <w:rsid w:val="00A10014"/>
    <w:rsid w:val="00A134A9"/>
    <w:rsid w:val="00A150FE"/>
    <w:rsid w:val="00A152F1"/>
    <w:rsid w:val="00A15EA6"/>
    <w:rsid w:val="00A16524"/>
    <w:rsid w:val="00A16FFB"/>
    <w:rsid w:val="00A1796F"/>
    <w:rsid w:val="00A1798F"/>
    <w:rsid w:val="00A20B8B"/>
    <w:rsid w:val="00A214D4"/>
    <w:rsid w:val="00A22F21"/>
    <w:rsid w:val="00A2345B"/>
    <w:rsid w:val="00A247AD"/>
    <w:rsid w:val="00A247FC"/>
    <w:rsid w:val="00A24CB3"/>
    <w:rsid w:val="00A257B6"/>
    <w:rsid w:val="00A25D13"/>
    <w:rsid w:val="00A2611C"/>
    <w:rsid w:val="00A262F2"/>
    <w:rsid w:val="00A264FC"/>
    <w:rsid w:val="00A2766B"/>
    <w:rsid w:val="00A30231"/>
    <w:rsid w:val="00A30EF3"/>
    <w:rsid w:val="00A31BB5"/>
    <w:rsid w:val="00A3290F"/>
    <w:rsid w:val="00A33430"/>
    <w:rsid w:val="00A34773"/>
    <w:rsid w:val="00A350D0"/>
    <w:rsid w:val="00A35DC0"/>
    <w:rsid w:val="00A3650B"/>
    <w:rsid w:val="00A37137"/>
    <w:rsid w:val="00A37864"/>
    <w:rsid w:val="00A40852"/>
    <w:rsid w:val="00A425A1"/>
    <w:rsid w:val="00A44F8B"/>
    <w:rsid w:val="00A451A5"/>
    <w:rsid w:val="00A458FB"/>
    <w:rsid w:val="00A46FFB"/>
    <w:rsid w:val="00A47A81"/>
    <w:rsid w:val="00A47A9F"/>
    <w:rsid w:val="00A47E37"/>
    <w:rsid w:val="00A5022A"/>
    <w:rsid w:val="00A503F4"/>
    <w:rsid w:val="00A50495"/>
    <w:rsid w:val="00A50D9F"/>
    <w:rsid w:val="00A514F5"/>
    <w:rsid w:val="00A53E78"/>
    <w:rsid w:val="00A548AF"/>
    <w:rsid w:val="00A55E5A"/>
    <w:rsid w:val="00A56928"/>
    <w:rsid w:val="00A571A8"/>
    <w:rsid w:val="00A609D6"/>
    <w:rsid w:val="00A62E89"/>
    <w:rsid w:val="00A6333D"/>
    <w:rsid w:val="00A63374"/>
    <w:rsid w:val="00A63655"/>
    <w:rsid w:val="00A638D3"/>
    <w:rsid w:val="00A63D24"/>
    <w:rsid w:val="00A671E2"/>
    <w:rsid w:val="00A675BC"/>
    <w:rsid w:val="00A67D0A"/>
    <w:rsid w:val="00A71769"/>
    <w:rsid w:val="00A7274C"/>
    <w:rsid w:val="00A73EC2"/>
    <w:rsid w:val="00A746CB"/>
    <w:rsid w:val="00A74C4E"/>
    <w:rsid w:val="00A751F0"/>
    <w:rsid w:val="00A7520B"/>
    <w:rsid w:val="00A75B17"/>
    <w:rsid w:val="00A7765C"/>
    <w:rsid w:val="00A80C47"/>
    <w:rsid w:val="00A80F73"/>
    <w:rsid w:val="00A8130C"/>
    <w:rsid w:val="00A8145E"/>
    <w:rsid w:val="00A82A88"/>
    <w:rsid w:val="00A82DED"/>
    <w:rsid w:val="00A82E9D"/>
    <w:rsid w:val="00A83800"/>
    <w:rsid w:val="00A83FE1"/>
    <w:rsid w:val="00A8420B"/>
    <w:rsid w:val="00A85C50"/>
    <w:rsid w:val="00A85E9B"/>
    <w:rsid w:val="00A86FBC"/>
    <w:rsid w:val="00A87695"/>
    <w:rsid w:val="00A9176F"/>
    <w:rsid w:val="00A93533"/>
    <w:rsid w:val="00A93858"/>
    <w:rsid w:val="00A938FA"/>
    <w:rsid w:val="00A94AFC"/>
    <w:rsid w:val="00A96510"/>
    <w:rsid w:val="00A96BA2"/>
    <w:rsid w:val="00A975C7"/>
    <w:rsid w:val="00A9760B"/>
    <w:rsid w:val="00AA031A"/>
    <w:rsid w:val="00AA0B7E"/>
    <w:rsid w:val="00AA27F3"/>
    <w:rsid w:val="00AA2B5C"/>
    <w:rsid w:val="00AA339E"/>
    <w:rsid w:val="00AA347D"/>
    <w:rsid w:val="00AA42A6"/>
    <w:rsid w:val="00AA5F7D"/>
    <w:rsid w:val="00AB0A02"/>
    <w:rsid w:val="00AB1181"/>
    <w:rsid w:val="00AB271C"/>
    <w:rsid w:val="00AB2BB1"/>
    <w:rsid w:val="00AB3250"/>
    <w:rsid w:val="00AB333B"/>
    <w:rsid w:val="00AB3EB6"/>
    <w:rsid w:val="00AB5C98"/>
    <w:rsid w:val="00AB6EB6"/>
    <w:rsid w:val="00AB7437"/>
    <w:rsid w:val="00AB790F"/>
    <w:rsid w:val="00AB7CD8"/>
    <w:rsid w:val="00AC04C9"/>
    <w:rsid w:val="00AC1EF8"/>
    <w:rsid w:val="00AC21FB"/>
    <w:rsid w:val="00AC284F"/>
    <w:rsid w:val="00AC2946"/>
    <w:rsid w:val="00AC34A1"/>
    <w:rsid w:val="00AC3A93"/>
    <w:rsid w:val="00AC3C19"/>
    <w:rsid w:val="00AC4B6F"/>
    <w:rsid w:val="00AC61D8"/>
    <w:rsid w:val="00AC628D"/>
    <w:rsid w:val="00AC65A8"/>
    <w:rsid w:val="00AC70E5"/>
    <w:rsid w:val="00AC72C9"/>
    <w:rsid w:val="00AC7724"/>
    <w:rsid w:val="00AD01FB"/>
    <w:rsid w:val="00AD079D"/>
    <w:rsid w:val="00AD0B6C"/>
    <w:rsid w:val="00AD0DBB"/>
    <w:rsid w:val="00AD0F22"/>
    <w:rsid w:val="00AD13D7"/>
    <w:rsid w:val="00AD191B"/>
    <w:rsid w:val="00AD1E55"/>
    <w:rsid w:val="00AD2561"/>
    <w:rsid w:val="00AD34E6"/>
    <w:rsid w:val="00AD3D9B"/>
    <w:rsid w:val="00AD3E45"/>
    <w:rsid w:val="00AD536C"/>
    <w:rsid w:val="00AD6A12"/>
    <w:rsid w:val="00AD6DEB"/>
    <w:rsid w:val="00AD708A"/>
    <w:rsid w:val="00AD74FF"/>
    <w:rsid w:val="00AD75FC"/>
    <w:rsid w:val="00AD7E73"/>
    <w:rsid w:val="00AE0CDB"/>
    <w:rsid w:val="00AE0F29"/>
    <w:rsid w:val="00AE26BA"/>
    <w:rsid w:val="00AE3E6D"/>
    <w:rsid w:val="00AE47D1"/>
    <w:rsid w:val="00AE591B"/>
    <w:rsid w:val="00AE634A"/>
    <w:rsid w:val="00AE7847"/>
    <w:rsid w:val="00AF1AD0"/>
    <w:rsid w:val="00AF2788"/>
    <w:rsid w:val="00AF2E10"/>
    <w:rsid w:val="00AF3551"/>
    <w:rsid w:val="00AF3736"/>
    <w:rsid w:val="00AF3E8A"/>
    <w:rsid w:val="00AF4123"/>
    <w:rsid w:val="00AF412D"/>
    <w:rsid w:val="00AF4BF8"/>
    <w:rsid w:val="00AF53CD"/>
    <w:rsid w:val="00AF65BD"/>
    <w:rsid w:val="00AF7B38"/>
    <w:rsid w:val="00B010E1"/>
    <w:rsid w:val="00B01CFA"/>
    <w:rsid w:val="00B0219B"/>
    <w:rsid w:val="00B0378D"/>
    <w:rsid w:val="00B03A1B"/>
    <w:rsid w:val="00B03F4D"/>
    <w:rsid w:val="00B05067"/>
    <w:rsid w:val="00B05C34"/>
    <w:rsid w:val="00B05CC5"/>
    <w:rsid w:val="00B05F8D"/>
    <w:rsid w:val="00B062D2"/>
    <w:rsid w:val="00B070A8"/>
    <w:rsid w:val="00B070C3"/>
    <w:rsid w:val="00B07242"/>
    <w:rsid w:val="00B07530"/>
    <w:rsid w:val="00B122E0"/>
    <w:rsid w:val="00B12A4D"/>
    <w:rsid w:val="00B12E91"/>
    <w:rsid w:val="00B12F11"/>
    <w:rsid w:val="00B1372D"/>
    <w:rsid w:val="00B14547"/>
    <w:rsid w:val="00B145CB"/>
    <w:rsid w:val="00B15EFF"/>
    <w:rsid w:val="00B17AB1"/>
    <w:rsid w:val="00B17AD9"/>
    <w:rsid w:val="00B17C06"/>
    <w:rsid w:val="00B17D7B"/>
    <w:rsid w:val="00B20362"/>
    <w:rsid w:val="00B21850"/>
    <w:rsid w:val="00B222AD"/>
    <w:rsid w:val="00B22830"/>
    <w:rsid w:val="00B233AC"/>
    <w:rsid w:val="00B23FC5"/>
    <w:rsid w:val="00B245C3"/>
    <w:rsid w:val="00B24989"/>
    <w:rsid w:val="00B258CB"/>
    <w:rsid w:val="00B2661B"/>
    <w:rsid w:val="00B268FC"/>
    <w:rsid w:val="00B26D84"/>
    <w:rsid w:val="00B27439"/>
    <w:rsid w:val="00B279AD"/>
    <w:rsid w:val="00B30360"/>
    <w:rsid w:val="00B30C08"/>
    <w:rsid w:val="00B33D1E"/>
    <w:rsid w:val="00B34A34"/>
    <w:rsid w:val="00B34AD3"/>
    <w:rsid w:val="00B3572C"/>
    <w:rsid w:val="00B35D84"/>
    <w:rsid w:val="00B408EA"/>
    <w:rsid w:val="00B41419"/>
    <w:rsid w:val="00B4193C"/>
    <w:rsid w:val="00B42F5A"/>
    <w:rsid w:val="00B433A7"/>
    <w:rsid w:val="00B43C69"/>
    <w:rsid w:val="00B4481D"/>
    <w:rsid w:val="00B44C0C"/>
    <w:rsid w:val="00B4741E"/>
    <w:rsid w:val="00B476F8"/>
    <w:rsid w:val="00B477B5"/>
    <w:rsid w:val="00B518A1"/>
    <w:rsid w:val="00B51C28"/>
    <w:rsid w:val="00B52739"/>
    <w:rsid w:val="00B52B15"/>
    <w:rsid w:val="00B536B7"/>
    <w:rsid w:val="00B53F7C"/>
    <w:rsid w:val="00B540E8"/>
    <w:rsid w:val="00B54812"/>
    <w:rsid w:val="00B55503"/>
    <w:rsid w:val="00B55CC8"/>
    <w:rsid w:val="00B56372"/>
    <w:rsid w:val="00B56AD0"/>
    <w:rsid w:val="00B571CC"/>
    <w:rsid w:val="00B60359"/>
    <w:rsid w:val="00B60478"/>
    <w:rsid w:val="00B6071A"/>
    <w:rsid w:val="00B60EA4"/>
    <w:rsid w:val="00B61DCF"/>
    <w:rsid w:val="00B61E69"/>
    <w:rsid w:val="00B62ED4"/>
    <w:rsid w:val="00B630AB"/>
    <w:rsid w:val="00B63C51"/>
    <w:rsid w:val="00B640B0"/>
    <w:rsid w:val="00B65E37"/>
    <w:rsid w:val="00B705F3"/>
    <w:rsid w:val="00B71A1B"/>
    <w:rsid w:val="00B7343E"/>
    <w:rsid w:val="00B75933"/>
    <w:rsid w:val="00B76BA1"/>
    <w:rsid w:val="00B776F1"/>
    <w:rsid w:val="00B77F0F"/>
    <w:rsid w:val="00B81991"/>
    <w:rsid w:val="00B82334"/>
    <w:rsid w:val="00B8311A"/>
    <w:rsid w:val="00B83515"/>
    <w:rsid w:val="00B84244"/>
    <w:rsid w:val="00B84A1C"/>
    <w:rsid w:val="00B856C6"/>
    <w:rsid w:val="00B86537"/>
    <w:rsid w:val="00B86E54"/>
    <w:rsid w:val="00B900AA"/>
    <w:rsid w:val="00B90EEA"/>
    <w:rsid w:val="00B912CA"/>
    <w:rsid w:val="00B91E8C"/>
    <w:rsid w:val="00B949B0"/>
    <w:rsid w:val="00B94D3E"/>
    <w:rsid w:val="00B95520"/>
    <w:rsid w:val="00B963F7"/>
    <w:rsid w:val="00B9665E"/>
    <w:rsid w:val="00B967AA"/>
    <w:rsid w:val="00B96EF3"/>
    <w:rsid w:val="00B976B1"/>
    <w:rsid w:val="00BA08AF"/>
    <w:rsid w:val="00BA0CE1"/>
    <w:rsid w:val="00BA1565"/>
    <w:rsid w:val="00BA1969"/>
    <w:rsid w:val="00BA3A5B"/>
    <w:rsid w:val="00BA4052"/>
    <w:rsid w:val="00BA46B4"/>
    <w:rsid w:val="00BA46E2"/>
    <w:rsid w:val="00BA4A2E"/>
    <w:rsid w:val="00BA4C78"/>
    <w:rsid w:val="00BB0EF7"/>
    <w:rsid w:val="00BB2478"/>
    <w:rsid w:val="00BB2825"/>
    <w:rsid w:val="00BB367E"/>
    <w:rsid w:val="00BB3AF8"/>
    <w:rsid w:val="00BB4CFE"/>
    <w:rsid w:val="00BB4DEB"/>
    <w:rsid w:val="00BB5CAE"/>
    <w:rsid w:val="00BB5F7D"/>
    <w:rsid w:val="00BC02E4"/>
    <w:rsid w:val="00BC08AD"/>
    <w:rsid w:val="00BC11E6"/>
    <w:rsid w:val="00BC3805"/>
    <w:rsid w:val="00BC518C"/>
    <w:rsid w:val="00BC536D"/>
    <w:rsid w:val="00BC63C5"/>
    <w:rsid w:val="00BC6715"/>
    <w:rsid w:val="00BC7F8A"/>
    <w:rsid w:val="00BD0AAD"/>
    <w:rsid w:val="00BD2269"/>
    <w:rsid w:val="00BD2EC6"/>
    <w:rsid w:val="00BD3A95"/>
    <w:rsid w:val="00BD4D45"/>
    <w:rsid w:val="00BD4D9D"/>
    <w:rsid w:val="00BD6766"/>
    <w:rsid w:val="00BD6F08"/>
    <w:rsid w:val="00BD6FF2"/>
    <w:rsid w:val="00BD7307"/>
    <w:rsid w:val="00BD74AA"/>
    <w:rsid w:val="00BD7ADA"/>
    <w:rsid w:val="00BE0786"/>
    <w:rsid w:val="00BE08AD"/>
    <w:rsid w:val="00BE126D"/>
    <w:rsid w:val="00BE2EB2"/>
    <w:rsid w:val="00BE2F7F"/>
    <w:rsid w:val="00BE3B8D"/>
    <w:rsid w:val="00BE4E0E"/>
    <w:rsid w:val="00BE56E9"/>
    <w:rsid w:val="00BE6682"/>
    <w:rsid w:val="00BE6982"/>
    <w:rsid w:val="00BE7D0D"/>
    <w:rsid w:val="00BE7D78"/>
    <w:rsid w:val="00BF052F"/>
    <w:rsid w:val="00BF228D"/>
    <w:rsid w:val="00BF3D82"/>
    <w:rsid w:val="00BF5CB3"/>
    <w:rsid w:val="00BF6484"/>
    <w:rsid w:val="00BF6512"/>
    <w:rsid w:val="00BF6EAF"/>
    <w:rsid w:val="00BF6F7F"/>
    <w:rsid w:val="00BF7132"/>
    <w:rsid w:val="00BF7910"/>
    <w:rsid w:val="00BF7C6E"/>
    <w:rsid w:val="00BF7D4B"/>
    <w:rsid w:val="00C012E9"/>
    <w:rsid w:val="00C023B5"/>
    <w:rsid w:val="00C024CA"/>
    <w:rsid w:val="00C032C3"/>
    <w:rsid w:val="00C03BC1"/>
    <w:rsid w:val="00C049CD"/>
    <w:rsid w:val="00C04B57"/>
    <w:rsid w:val="00C050B7"/>
    <w:rsid w:val="00C065FB"/>
    <w:rsid w:val="00C0717F"/>
    <w:rsid w:val="00C07912"/>
    <w:rsid w:val="00C10D7F"/>
    <w:rsid w:val="00C1147C"/>
    <w:rsid w:val="00C12C21"/>
    <w:rsid w:val="00C13786"/>
    <w:rsid w:val="00C13CAB"/>
    <w:rsid w:val="00C14BF7"/>
    <w:rsid w:val="00C16CE1"/>
    <w:rsid w:val="00C16DE3"/>
    <w:rsid w:val="00C2003B"/>
    <w:rsid w:val="00C21CE5"/>
    <w:rsid w:val="00C220DA"/>
    <w:rsid w:val="00C224B8"/>
    <w:rsid w:val="00C239D2"/>
    <w:rsid w:val="00C25B7C"/>
    <w:rsid w:val="00C26ABA"/>
    <w:rsid w:val="00C31054"/>
    <w:rsid w:val="00C3178B"/>
    <w:rsid w:val="00C3223B"/>
    <w:rsid w:val="00C3261F"/>
    <w:rsid w:val="00C34460"/>
    <w:rsid w:val="00C348DF"/>
    <w:rsid w:val="00C34911"/>
    <w:rsid w:val="00C34A0B"/>
    <w:rsid w:val="00C34FFE"/>
    <w:rsid w:val="00C35213"/>
    <w:rsid w:val="00C3575A"/>
    <w:rsid w:val="00C35B8B"/>
    <w:rsid w:val="00C36319"/>
    <w:rsid w:val="00C3740F"/>
    <w:rsid w:val="00C40451"/>
    <w:rsid w:val="00C404B7"/>
    <w:rsid w:val="00C404F1"/>
    <w:rsid w:val="00C4078C"/>
    <w:rsid w:val="00C40E7A"/>
    <w:rsid w:val="00C40EE5"/>
    <w:rsid w:val="00C421E5"/>
    <w:rsid w:val="00C42B14"/>
    <w:rsid w:val="00C4492D"/>
    <w:rsid w:val="00C453EF"/>
    <w:rsid w:val="00C456D9"/>
    <w:rsid w:val="00C45902"/>
    <w:rsid w:val="00C46AD5"/>
    <w:rsid w:val="00C508E6"/>
    <w:rsid w:val="00C5133B"/>
    <w:rsid w:val="00C51A36"/>
    <w:rsid w:val="00C5397E"/>
    <w:rsid w:val="00C539FC"/>
    <w:rsid w:val="00C53B0F"/>
    <w:rsid w:val="00C53C6E"/>
    <w:rsid w:val="00C54B09"/>
    <w:rsid w:val="00C551DD"/>
    <w:rsid w:val="00C56664"/>
    <w:rsid w:val="00C56F85"/>
    <w:rsid w:val="00C57024"/>
    <w:rsid w:val="00C57842"/>
    <w:rsid w:val="00C57C39"/>
    <w:rsid w:val="00C60DFB"/>
    <w:rsid w:val="00C620CA"/>
    <w:rsid w:val="00C6292B"/>
    <w:rsid w:val="00C62ABC"/>
    <w:rsid w:val="00C62D2E"/>
    <w:rsid w:val="00C63D63"/>
    <w:rsid w:val="00C66595"/>
    <w:rsid w:val="00C67D3B"/>
    <w:rsid w:val="00C70374"/>
    <w:rsid w:val="00C71268"/>
    <w:rsid w:val="00C715B2"/>
    <w:rsid w:val="00C71F15"/>
    <w:rsid w:val="00C72A86"/>
    <w:rsid w:val="00C72F97"/>
    <w:rsid w:val="00C73A36"/>
    <w:rsid w:val="00C73AA7"/>
    <w:rsid w:val="00C73B1E"/>
    <w:rsid w:val="00C74A59"/>
    <w:rsid w:val="00C7559D"/>
    <w:rsid w:val="00C75D0A"/>
    <w:rsid w:val="00C7749C"/>
    <w:rsid w:val="00C80978"/>
    <w:rsid w:val="00C81956"/>
    <w:rsid w:val="00C82184"/>
    <w:rsid w:val="00C82412"/>
    <w:rsid w:val="00C82513"/>
    <w:rsid w:val="00C8290C"/>
    <w:rsid w:val="00C82C26"/>
    <w:rsid w:val="00C82EA5"/>
    <w:rsid w:val="00C83248"/>
    <w:rsid w:val="00C83364"/>
    <w:rsid w:val="00C84CF4"/>
    <w:rsid w:val="00C85861"/>
    <w:rsid w:val="00C858AE"/>
    <w:rsid w:val="00C8658C"/>
    <w:rsid w:val="00C87742"/>
    <w:rsid w:val="00C877F2"/>
    <w:rsid w:val="00C8791A"/>
    <w:rsid w:val="00C87BBF"/>
    <w:rsid w:val="00C87F17"/>
    <w:rsid w:val="00C90038"/>
    <w:rsid w:val="00C90A27"/>
    <w:rsid w:val="00C9103C"/>
    <w:rsid w:val="00C91C38"/>
    <w:rsid w:val="00C9267E"/>
    <w:rsid w:val="00C92A49"/>
    <w:rsid w:val="00C92C81"/>
    <w:rsid w:val="00C937EF"/>
    <w:rsid w:val="00C951AA"/>
    <w:rsid w:val="00C95D57"/>
    <w:rsid w:val="00C9639B"/>
    <w:rsid w:val="00C969D4"/>
    <w:rsid w:val="00C97559"/>
    <w:rsid w:val="00CA071A"/>
    <w:rsid w:val="00CA0E13"/>
    <w:rsid w:val="00CA2912"/>
    <w:rsid w:val="00CA3FCD"/>
    <w:rsid w:val="00CA5350"/>
    <w:rsid w:val="00CA5C2B"/>
    <w:rsid w:val="00CA6431"/>
    <w:rsid w:val="00CA680B"/>
    <w:rsid w:val="00CA7264"/>
    <w:rsid w:val="00CA755E"/>
    <w:rsid w:val="00CA7AC1"/>
    <w:rsid w:val="00CA7AF0"/>
    <w:rsid w:val="00CB01F0"/>
    <w:rsid w:val="00CB10C1"/>
    <w:rsid w:val="00CB1C26"/>
    <w:rsid w:val="00CB23C8"/>
    <w:rsid w:val="00CB28E5"/>
    <w:rsid w:val="00CB29DA"/>
    <w:rsid w:val="00CB461B"/>
    <w:rsid w:val="00CB4EB5"/>
    <w:rsid w:val="00CB511F"/>
    <w:rsid w:val="00CB546E"/>
    <w:rsid w:val="00CB57AB"/>
    <w:rsid w:val="00CB5B4F"/>
    <w:rsid w:val="00CB5C4A"/>
    <w:rsid w:val="00CB6190"/>
    <w:rsid w:val="00CB720E"/>
    <w:rsid w:val="00CB7BFB"/>
    <w:rsid w:val="00CB7CE2"/>
    <w:rsid w:val="00CC0F97"/>
    <w:rsid w:val="00CC1328"/>
    <w:rsid w:val="00CC2178"/>
    <w:rsid w:val="00CC2897"/>
    <w:rsid w:val="00CC308B"/>
    <w:rsid w:val="00CC30B9"/>
    <w:rsid w:val="00CC3F4C"/>
    <w:rsid w:val="00CC4728"/>
    <w:rsid w:val="00CC68F4"/>
    <w:rsid w:val="00CC6A83"/>
    <w:rsid w:val="00CC6C03"/>
    <w:rsid w:val="00CC75E2"/>
    <w:rsid w:val="00CD137B"/>
    <w:rsid w:val="00CD17CF"/>
    <w:rsid w:val="00CD2188"/>
    <w:rsid w:val="00CD24C4"/>
    <w:rsid w:val="00CD25A3"/>
    <w:rsid w:val="00CD40D2"/>
    <w:rsid w:val="00CD5367"/>
    <w:rsid w:val="00CD57E8"/>
    <w:rsid w:val="00CD67A9"/>
    <w:rsid w:val="00CE1522"/>
    <w:rsid w:val="00CE2564"/>
    <w:rsid w:val="00CE25C2"/>
    <w:rsid w:val="00CE25DE"/>
    <w:rsid w:val="00CE271D"/>
    <w:rsid w:val="00CE2DA1"/>
    <w:rsid w:val="00CE3219"/>
    <w:rsid w:val="00CE3446"/>
    <w:rsid w:val="00CE39A6"/>
    <w:rsid w:val="00CE3DF9"/>
    <w:rsid w:val="00CE4835"/>
    <w:rsid w:val="00CE4D45"/>
    <w:rsid w:val="00CE6EBD"/>
    <w:rsid w:val="00CE7127"/>
    <w:rsid w:val="00CE7902"/>
    <w:rsid w:val="00CF159B"/>
    <w:rsid w:val="00CF2087"/>
    <w:rsid w:val="00CF2D4C"/>
    <w:rsid w:val="00CF5083"/>
    <w:rsid w:val="00CF56FB"/>
    <w:rsid w:val="00CF5BF9"/>
    <w:rsid w:val="00CF6140"/>
    <w:rsid w:val="00CF6B0F"/>
    <w:rsid w:val="00CF6E27"/>
    <w:rsid w:val="00CF722E"/>
    <w:rsid w:val="00CF7948"/>
    <w:rsid w:val="00CF7B02"/>
    <w:rsid w:val="00CF7E94"/>
    <w:rsid w:val="00D00864"/>
    <w:rsid w:val="00D01360"/>
    <w:rsid w:val="00D0375D"/>
    <w:rsid w:val="00D03B9F"/>
    <w:rsid w:val="00D03BA4"/>
    <w:rsid w:val="00D04025"/>
    <w:rsid w:val="00D043FA"/>
    <w:rsid w:val="00D0481E"/>
    <w:rsid w:val="00D05075"/>
    <w:rsid w:val="00D05850"/>
    <w:rsid w:val="00D05CE2"/>
    <w:rsid w:val="00D061C8"/>
    <w:rsid w:val="00D06905"/>
    <w:rsid w:val="00D07EB3"/>
    <w:rsid w:val="00D11039"/>
    <w:rsid w:val="00D1243B"/>
    <w:rsid w:val="00D12AFE"/>
    <w:rsid w:val="00D13185"/>
    <w:rsid w:val="00D133DC"/>
    <w:rsid w:val="00D134B2"/>
    <w:rsid w:val="00D1455A"/>
    <w:rsid w:val="00D149DE"/>
    <w:rsid w:val="00D14BFB"/>
    <w:rsid w:val="00D14F85"/>
    <w:rsid w:val="00D16AFA"/>
    <w:rsid w:val="00D207C2"/>
    <w:rsid w:val="00D212E6"/>
    <w:rsid w:val="00D218D1"/>
    <w:rsid w:val="00D236C8"/>
    <w:rsid w:val="00D244F2"/>
    <w:rsid w:val="00D263CA"/>
    <w:rsid w:val="00D26C13"/>
    <w:rsid w:val="00D26E39"/>
    <w:rsid w:val="00D27D7E"/>
    <w:rsid w:val="00D307DE"/>
    <w:rsid w:val="00D31051"/>
    <w:rsid w:val="00D316AA"/>
    <w:rsid w:val="00D31A4C"/>
    <w:rsid w:val="00D31BA7"/>
    <w:rsid w:val="00D320B7"/>
    <w:rsid w:val="00D328D8"/>
    <w:rsid w:val="00D32E24"/>
    <w:rsid w:val="00D3612F"/>
    <w:rsid w:val="00D36A01"/>
    <w:rsid w:val="00D36E90"/>
    <w:rsid w:val="00D37306"/>
    <w:rsid w:val="00D40878"/>
    <w:rsid w:val="00D411CF"/>
    <w:rsid w:val="00D412E9"/>
    <w:rsid w:val="00D41A72"/>
    <w:rsid w:val="00D43304"/>
    <w:rsid w:val="00D43DE4"/>
    <w:rsid w:val="00D440DA"/>
    <w:rsid w:val="00D449BE"/>
    <w:rsid w:val="00D461EF"/>
    <w:rsid w:val="00D46EB3"/>
    <w:rsid w:val="00D46FD4"/>
    <w:rsid w:val="00D47E6E"/>
    <w:rsid w:val="00D5014A"/>
    <w:rsid w:val="00D50750"/>
    <w:rsid w:val="00D50C54"/>
    <w:rsid w:val="00D50CC5"/>
    <w:rsid w:val="00D50EB1"/>
    <w:rsid w:val="00D51A80"/>
    <w:rsid w:val="00D52213"/>
    <w:rsid w:val="00D522F4"/>
    <w:rsid w:val="00D53DA8"/>
    <w:rsid w:val="00D54987"/>
    <w:rsid w:val="00D54EAC"/>
    <w:rsid w:val="00D5656E"/>
    <w:rsid w:val="00D56A48"/>
    <w:rsid w:val="00D57306"/>
    <w:rsid w:val="00D57D2C"/>
    <w:rsid w:val="00D61577"/>
    <w:rsid w:val="00D61791"/>
    <w:rsid w:val="00D61EC9"/>
    <w:rsid w:val="00D64112"/>
    <w:rsid w:val="00D64473"/>
    <w:rsid w:val="00D64497"/>
    <w:rsid w:val="00D64B7B"/>
    <w:rsid w:val="00D64DCC"/>
    <w:rsid w:val="00D65E20"/>
    <w:rsid w:val="00D666A9"/>
    <w:rsid w:val="00D6671B"/>
    <w:rsid w:val="00D6689A"/>
    <w:rsid w:val="00D66D4D"/>
    <w:rsid w:val="00D70E09"/>
    <w:rsid w:val="00D7238D"/>
    <w:rsid w:val="00D72973"/>
    <w:rsid w:val="00D739AA"/>
    <w:rsid w:val="00D73BBC"/>
    <w:rsid w:val="00D75E0B"/>
    <w:rsid w:val="00D764BA"/>
    <w:rsid w:val="00D768F5"/>
    <w:rsid w:val="00D76DBA"/>
    <w:rsid w:val="00D77960"/>
    <w:rsid w:val="00D80950"/>
    <w:rsid w:val="00D809C2"/>
    <w:rsid w:val="00D80CC8"/>
    <w:rsid w:val="00D80E84"/>
    <w:rsid w:val="00D8110C"/>
    <w:rsid w:val="00D8157A"/>
    <w:rsid w:val="00D81908"/>
    <w:rsid w:val="00D81A5E"/>
    <w:rsid w:val="00D81BE1"/>
    <w:rsid w:val="00D82392"/>
    <w:rsid w:val="00D82551"/>
    <w:rsid w:val="00D84370"/>
    <w:rsid w:val="00D8551B"/>
    <w:rsid w:val="00D866DE"/>
    <w:rsid w:val="00D8705E"/>
    <w:rsid w:val="00D90E3E"/>
    <w:rsid w:val="00D91137"/>
    <w:rsid w:val="00D91A82"/>
    <w:rsid w:val="00D92B06"/>
    <w:rsid w:val="00D92E7F"/>
    <w:rsid w:val="00D93AA0"/>
    <w:rsid w:val="00D94ED8"/>
    <w:rsid w:val="00D95856"/>
    <w:rsid w:val="00D9627B"/>
    <w:rsid w:val="00D96B64"/>
    <w:rsid w:val="00D96EF3"/>
    <w:rsid w:val="00D9712F"/>
    <w:rsid w:val="00D9786F"/>
    <w:rsid w:val="00D97886"/>
    <w:rsid w:val="00D97F9D"/>
    <w:rsid w:val="00DA0336"/>
    <w:rsid w:val="00DA1069"/>
    <w:rsid w:val="00DA202F"/>
    <w:rsid w:val="00DA304E"/>
    <w:rsid w:val="00DA30B4"/>
    <w:rsid w:val="00DA365C"/>
    <w:rsid w:val="00DA3903"/>
    <w:rsid w:val="00DA3EB1"/>
    <w:rsid w:val="00DA3EC3"/>
    <w:rsid w:val="00DA662E"/>
    <w:rsid w:val="00DA73D7"/>
    <w:rsid w:val="00DA7587"/>
    <w:rsid w:val="00DB19D6"/>
    <w:rsid w:val="00DB1A0D"/>
    <w:rsid w:val="00DB242D"/>
    <w:rsid w:val="00DB2498"/>
    <w:rsid w:val="00DB2A91"/>
    <w:rsid w:val="00DB3476"/>
    <w:rsid w:val="00DB3A60"/>
    <w:rsid w:val="00DB4492"/>
    <w:rsid w:val="00DB56BD"/>
    <w:rsid w:val="00DB7158"/>
    <w:rsid w:val="00DC043F"/>
    <w:rsid w:val="00DC0D74"/>
    <w:rsid w:val="00DC1E35"/>
    <w:rsid w:val="00DC3082"/>
    <w:rsid w:val="00DC3772"/>
    <w:rsid w:val="00DC3C27"/>
    <w:rsid w:val="00DC422D"/>
    <w:rsid w:val="00DC54C8"/>
    <w:rsid w:val="00DC5B15"/>
    <w:rsid w:val="00DC6615"/>
    <w:rsid w:val="00DC67B4"/>
    <w:rsid w:val="00DC7CC7"/>
    <w:rsid w:val="00DD1713"/>
    <w:rsid w:val="00DD2E9B"/>
    <w:rsid w:val="00DD2FA8"/>
    <w:rsid w:val="00DD49F8"/>
    <w:rsid w:val="00DD5747"/>
    <w:rsid w:val="00DE0947"/>
    <w:rsid w:val="00DE0B91"/>
    <w:rsid w:val="00DE0CDC"/>
    <w:rsid w:val="00DE1CC1"/>
    <w:rsid w:val="00DE279B"/>
    <w:rsid w:val="00DE3C81"/>
    <w:rsid w:val="00DE40E5"/>
    <w:rsid w:val="00DE55E7"/>
    <w:rsid w:val="00DE79D1"/>
    <w:rsid w:val="00DE7F32"/>
    <w:rsid w:val="00DF05B6"/>
    <w:rsid w:val="00DF0A02"/>
    <w:rsid w:val="00DF1EB9"/>
    <w:rsid w:val="00DF2172"/>
    <w:rsid w:val="00DF2971"/>
    <w:rsid w:val="00DF2BCD"/>
    <w:rsid w:val="00DF2D84"/>
    <w:rsid w:val="00DF3DF9"/>
    <w:rsid w:val="00DF5E63"/>
    <w:rsid w:val="00DF7C13"/>
    <w:rsid w:val="00E010DD"/>
    <w:rsid w:val="00E02A58"/>
    <w:rsid w:val="00E03C80"/>
    <w:rsid w:val="00E047FF"/>
    <w:rsid w:val="00E06698"/>
    <w:rsid w:val="00E067C9"/>
    <w:rsid w:val="00E0682E"/>
    <w:rsid w:val="00E0695E"/>
    <w:rsid w:val="00E0698A"/>
    <w:rsid w:val="00E0757E"/>
    <w:rsid w:val="00E1093E"/>
    <w:rsid w:val="00E10B1E"/>
    <w:rsid w:val="00E12816"/>
    <w:rsid w:val="00E131E3"/>
    <w:rsid w:val="00E13576"/>
    <w:rsid w:val="00E13BC8"/>
    <w:rsid w:val="00E14AD2"/>
    <w:rsid w:val="00E15064"/>
    <w:rsid w:val="00E15273"/>
    <w:rsid w:val="00E15937"/>
    <w:rsid w:val="00E167FF"/>
    <w:rsid w:val="00E17B76"/>
    <w:rsid w:val="00E17BB8"/>
    <w:rsid w:val="00E201E8"/>
    <w:rsid w:val="00E20234"/>
    <w:rsid w:val="00E20732"/>
    <w:rsid w:val="00E22A4D"/>
    <w:rsid w:val="00E2312E"/>
    <w:rsid w:val="00E246DE"/>
    <w:rsid w:val="00E259D7"/>
    <w:rsid w:val="00E25AE3"/>
    <w:rsid w:val="00E25E05"/>
    <w:rsid w:val="00E2632B"/>
    <w:rsid w:val="00E266E3"/>
    <w:rsid w:val="00E26F08"/>
    <w:rsid w:val="00E27272"/>
    <w:rsid w:val="00E301AF"/>
    <w:rsid w:val="00E30BC6"/>
    <w:rsid w:val="00E30F0D"/>
    <w:rsid w:val="00E31A0A"/>
    <w:rsid w:val="00E3329C"/>
    <w:rsid w:val="00E3341A"/>
    <w:rsid w:val="00E34505"/>
    <w:rsid w:val="00E34700"/>
    <w:rsid w:val="00E34883"/>
    <w:rsid w:val="00E352F1"/>
    <w:rsid w:val="00E360EA"/>
    <w:rsid w:val="00E3645B"/>
    <w:rsid w:val="00E36BF3"/>
    <w:rsid w:val="00E416ED"/>
    <w:rsid w:val="00E418D4"/>
    <w:rsid w:val="00E41A88"/>
    <w:rsid w:val="00E422A3"/>
    <w:rsid w:val="00E428A0"/>
    <w:rsid w:val="00E4313A"/>
    <w:rsid w:val="00E450E7"/>
    <w:rsid w:val="00E45857"/>
    <w:rsid w:val="00E46EB5"/>
    <w:rsid w:val="00E501BE"/>
    <w:rsid w:val="00E50852"/>
    <w:rsid w:val="00E50A77"/>
    <w:rsid w:val="00E512A6"/>
    <w:rsid w:val="00E5277E"/>
    <w:rsid w:val="00E52A30"/>
    <w:rsid w:val="00E53131"/>
    <w:rsid w:val="00E537EF"/>
    <w:rsid w:val="00E53ABC"/>
    <w:rsid w:val="00E55197"/>
    <w:rsid w:val="00E55462"/>
    <w:rsid w:val="00E55FC0"/>
    <w:rsid w:val="00E57632"/>
    <w:rsid w:val="00E57D32"/>
    <w:rsid w:val="00E60BC9"/>
    <w:rsid w:val="00E61AA2"/>
    <w:rsid w:val="00E6288C"/>
    <w:rsid w:val="00E637F8"/>
    <w:rsid w:val="00E63BD3"/>
    <w:rsid w:val="00E63C03"/>
    <w:rsid w:val="00E63C28"/>
    <w:rsid w:val="00E64815"/>
    <w:rsid w:val="00E6510D"/>
    <w:rsid w:val="00E65284"/>
    <w:rsid w:val="00E66874"/>
    <w:rsid w:val="00E66FCA"/>
    <w:rsid w:val="00E674C5"/>
    <w:rsid w:val="00E67DD6"/>
    <w:rsid w:val="00E7072D"/>
    <w:rsid w:val="00E7161D"/>
    <w:rsid w:val="00E7305C"/>
    <w:rsid w:val="00E73AB5"/>
    <w:rsid w:val="00E744B8"/>
    <w:rsid w:val="00E748C9"/>
    <w:rsid w:val="00E74E68"/>
    <w:rsid w:val="00E7577B"/>
    <w:rsid w:val="00E7577F"/>
    <w:rsid w:val="00E7584E"/>
    <w:rsid w:val="00E75B6A"/>
    <w:rsid w:val="00E80BE0"/>
    <w:rsid w:val="00E8195D"/>
    <w:rsid w:val="00E81D05"/>
    <w:rsid w:val="00E8254B"/>
    <w:rsid w:val="00E82A3E"/>
    <w:rsid w:val="00E838FC"/>
    <w:rsid w:val="00E83BB7"/>
    <w:rsid w:val="00E841EE"/>
    <w:rsid w:val="00E84AA4"/>
    <w:rsid w:val="00E85027"/>
    <w:rsid w:val="00E875B5"/>
    <w:rsid w:val="00E87A2F"/>
    <w:rsid w:val="00E87DC3"/>
    <w:rsid w:val="00E90DCA"/>
    <w:rsid w:val="00E9238A"/>
    <w:rsid w:val="00E92C51"/>
    <w:rsid w:val="00E938F6"/>
    <w:rsid w:val="00E9543E"/>
    <w:rsid w:val="00E95BC0"/>
    <w:rsid w:val="00E95C69"/>
    <w:rsid w:val="00E97CBD"/>
    <w:rsid w:val="00EA0AEA"/>
    <w:rsid w:val="00EA139F"/>
    <w:rsid w:val="00EA1460"/>
    <w:rsid w:val="00EA2344"/>
    <w:rsid w:val="00EA25D9"/>
    <w:rsid w:val="00EA4039"/>
    <w:rsid w:val="00EA4C90"/>
    <w:rsid w:val="00EA5DE1"/>
    <w:rsid w:val="00EA6BA6"/>
    <w:rsid w:val="00EA6BB6"/>
    <w:rsid w:val="00EA7010"/>
    <w:rsid w:val="00EA768E"/>
    <w:rsid w:val="00EA7FFC"/>
    <w:rsid w:val="00EB04CB"/>
    <w:rsid w:val="00EB0663"/>
    <w:rsid w:val="00EB0F50"/>
    <w:rsid w:val="00EB18CC"/>
    <w:rsid w:val="00EB227A"/>
    <w:rsid w:val="00EB2D1E"/>
    <w:rsid w:val="00EB36DA"/>
    <w:rsid w:val="00EB37E5"/>
    <w:rsid w:val="00EB420A"/>
    <w:rsid w:val="00EB434D"/>
    <w:rsid w:val="00EB4693"/>
    <w:rsid w:val="00EB4709"/>
    <w:rsid w:val="00EB4EE7"/>
    <w:rsid w:val="00EB5011"/>
    <w:rsid w:val="00EB529E"/>
    <w:rsid w:val="00EB5331"/>
    <w:rsid w:val="00EB61E2"/>
    <w:rsid w:val="00EB70B8"/>
    <w:rsid w:val="00EB7996"/>
    <w:rsid w:val="00EB7D5A"/>
    <w:rsid w:val="00EC1323"/>
    <w:rsid w:val="00EC1555"/>
    <w:rsid w:val="00EC163B"/>
    <w:rsid w:val="00EC3583"/>
    <w:rsid w:val="00EC3C56"/>
    <w:rsid w:val="00EC3E75"/>
    <w:rsid w:val="00EC4114"/>
    <w:rsid w:val="00EC41A6"/>
    <w:rsid w:val="00EC44A0"/>
    <w:rsid w:val="00EC44E1"/>
    <w:rsid w:val="00EC5512"/>
    <w:rsid w:val="00EC5AE5"/>
    <w:rsid w:val="00EC6528"/>
    <w:rsid w:val="00EC79DB"/>
    <w:rsid w:val="00EC7CFD"/>
    <w:rsid w:val="00ED08A5"/>
    <w:rsid w:val="00ED095E"/>
    <w:rsid w:val="00ED0B2B"/>
    <w:rsid w:val="00ED0CA1"/>
    <w:rsid w:val="00ED0D49"/>
    <w:rsid w:val="00ED1CE1"/>
    <w:rsid w:val="00ED254E"/>
    <w:rsid w:val="00ED370A"/>
    <w:rsid w:val="00ED396A"/>
    <w:rsid w:val="00ED3A47"/>
    <w:rsid w:val="00ED4611"/>
    <w:rsid w:val="00ED4D82"/>
    <w:rsid w:val="00ED5014"/>
    <w:rsid w:val="00ED5643"/>
    <w:rsid w:val="00ED62CE"/>
    <w:rsid w:val="00EE01A6"/>
    <w:rsid w:val="00EE0658"/>
    <w:rsid w:val="00EE07BE"/>
    <w:rsid w:val="00EE13EC"/>
    <w:rsid w:val="00EE2DA3"/>
    <w:rsid w:val="00EE36D3"/>
    <w:rsid w:val="00EE3D03"/>
    <w:rsid w:val="00EE4CC2"/>
    <w:rsid w:val="00EE4DC8"/>
    <w:rsid w:val="00EE7AB0"/>
    <w:rsid w:val="00EF0169"/>
    <w:rsid w:val="00EF0EA1"/>
    <w:rsid w:val="00EF1254"/>
    <w:rsid w:val="00EF1907"/>
    <w:rsid w:val="00EF1B77"/>
    <w:rsid w:val="00EF2035"/>
    <w:rsid w:val="00EF226D"/>
    <w:rsid w:val="00EF29A7"/>
    <w:rsid w:val="00EF4579"/>
    <w:rsid w:val="00EF56B7"/>
    <w:rsid w:val="00EF5F2D"/>
    <w:rsid w:val="00F000B9"/>
    <w:rsid w:val="00F00145"/>
    <w:rsid w:val="00F00A94"/>
    <w:rsid w:val="00F00B47"/>
    <w:rsid w:val="00F02338"/>
    <w:rsid w:val="00F026C0"/>
    <w:rsid w:val="00F04400"/>
    <w:rsid w:val="00F046B8"/>
    <w:rsid w:val="00F04EB6"/>
    <w:rsid w:val="00F061E7"/>
    <w:rsid w:val="00F0745A"/>
    <w:rsid w:val="00F10264"/>
    <w:rsid w:val="00F121D4"/>
    <w:rsid w:val="00F12A69"/>
    <w:rsid w:val="00F12D01"/>
    <w:rsid w:val="00F12F8B"/>
    <w:rsid w:val="00F13751"/>
    <w:rsid w:val="00F15935"/>
    <w:rsid w:val="00F166E4"/>
    <w:rsid w:val="00F16F65"/>
    <w:rsid w:val="00F17470"/>
    <w:rsid w:val="00F17AF8"/>
    <w:rsid w:val="00F21966"/>
    <w:rsid w:val="00F21CC1"/>
    <w:rsid w:val="00F22219"/>
    <w:rsid w:val="00F22455"/>
    <w:rsid w:val="00F22A78"/>
    <w:rsid w:val="00F23CFB"/>
    <w:rsid w:val="00F242C7"/>
    <w:rsid w:val="00F24EE4"/>
    <w:rsid w:val="00F25826"/>
    <w:rsid w:val="00F25BA0"/>
    <w:rsid w:val="00F27060"/>
    <w:rsid w:val="00F27856"/>
    <w:rsid w:val="00F30833"/>
    <w:rsid w:val="00F30B7A"/>
    <w:rsid w:val="00F3108B"/>
    <w:rsid w:val="00F31122"/>
    <w:rsid w:val="00F31A7C"/>
    <w:rsid w:val="00F32024"/>
    <w:rsid w:val="00F32C49"/>
    <w:rsid w:val="00F334FE"/>
    <w:rsid w:val="00F33711"/>
    <w:rsid w:val="00F3645A"/>
    <w:rsid w:val="00F367F4"/>
    <w:rsid w:val="00F3724F"/>
    <w:rsid w:val="00F37BF1"/>
    <w:rsid w:val="00F4094C"/>
    <w:rsid w:val="00F411DC"/>
    <w:rsid w:val="00F41DF3"/>
    <w:rsid w:val="00F41E0E"/>
    <w:rsid w:val="00F43420"/>
    <w:rsid w:val="00F43783"/>
    <w:rsid w:val="00F439F7"/>
    <w:rsid w:val="00F4486B"/>
    <w:rsid w:val="00F448DC"/>
    <w:rsid w:val="00F44EF6"/>
    <w:rsid w:val="00F46055"/>
    <w:rsid w:val="00F46497"/>
    <w:rsid w:val="00F468E5"/>
    <w:rsid w:val="00F52887"/>
    <w:rsid w:val="00F52DCB"/>
    <w:rsid w:val="00F54292"/>
    <w:rsid w:val="00F54689"/>
    <w:rsid w:val="00F54F08"/>
    <w:rsid w:val="00F57413"/>
    <w:rsid w:val="00F57884"/>
    <w:rsid w:val="00F57E0E"/>
    <w:rsid w:val="00F602EE"/>
    <w:rsid w:val="00F623DF"/>
    <w:rsid w:val="00F62BDF"/>
    <w:rsid w:val="00F62CBC"/>
    <w:rsid w:val="00F6325A"/>
    <w:rsid w:val="00F64F4B"/>
    <w:rsid w:val="00F66079"/>
    <w:rsid w:val="00F674BC"/>
    <w:rsid w:val="00F704D8"/>
    <w:rsid w:val="00F70BE2"/>
    <w:rsid w:val="00F70CD0"/>
    <w:rsid w:val="00F70F01"/>
    <w:rsid w:val="00F7131D"/>
    <w:rsid w:val="00F72424"/>
    <w:rsid w:val="00F727C7"/>
    <w:rsid w:val="00F727D6"/>
    <w:rsid w:val="00F73612"/>
    <w:rsid w:val="00F73968"/>
    <w:rsid w:val="00F74628"/>
    <w:rsid w:val="00F74ACE"/>
    <w:rsid w:val="00F7518D"/>
    <w:rsid w:val="00F754B0"/>
    <w:rsid w:val="00F7584A"/>
    <w:rsid w:val="00F77AB3"/>
    <w:rsid w:val="00F77C0B"/>
    <w:rsid w:val="00F8089B"/>
    <w:rsid w:val="00F8179D"/>
    <w:rsid w:val="00F8339C"/>
    <w:rsid w:val="00F8416F"/>
    <w:rsid w:val="00F848ED"/>
    <w:rsid w:val="00F84EFC"/>
    <w:rsid w:val="00F86EF5"/>
    <w:rsid w:val="00F90B51"/>
    <w:rsid w:val="00F910E2"/>
    <w:rsid w:val="00F92790"/>
    <w:rsid w:val="00F93CA8"/>
    <w:rsid w:val="00F9546C"/>
    <w:rsid w:val="00F9622B"/>
    <w:rsid w:val="00F96DA6"/>
    <w:rsid w:val="00F96FF7"/>
    <w:rsid w:val="00F97B79"/>
    <w:rsid w:val="00FA04F1"/>
    <w:rsid w:val="00FA0C66"/>
    <w:rsid w:val="00FA13D5"/>
    <w:rsid w:val="00FA1AB5"/>
    <w:rsid w:val="00FA30AE"/>
    <w:rsid w:val="00FA31B8"/>
    <w:rsid w:val="00FA339F"/>
    <w:rsid w:val="00FA6FA8"/>
    <w:rsid w:val="00FA7E70"/>
    <w:rsid w:val="00FB0557"/>
    <w:rsid w:val="00FB0AC9"/>
    <w:rsid w:val="00FB10CE"/>
    <w:rsid w:val="00FB1130"/>
    <w:rsid w:val="00FB155B"/>
    <w:rsid w:val="00FB16DE"/>
    <w:rsid w:val="00FB344C"/>
    <w:rsid w:val="00FB4DFA"/>
    <w:rsid w:val="00FB5A63"/>
    <w:rsid w:val="00FB5FC5"/>
    <w:rsid w:val="00FB7121"/>
    <w:rsid w:val="00FB76F8"/>
    <w:rsid w:val="00FB7B19"/>
    <w:rsid w:val="00FC027F"/>
    <w:rsid w:val="00FC28D2"/>
    <w:rsid w:val="00FC3733"/>
    <w:rsid w:val="00FC3B0B"/>
    <w:rsid w:val="00FC4BF0"/>
    <w:rsid w:val="00FC52B1"/>
    <w:rsid w:val="00FC6578"/>
    <w:rsid w:val="00FC79D6"/>
    <w:rsid w:val="00FD0C85"/>
    <w:rsid w:val="00FD252B"/>
    <w:rsid w:val="00FD2B45"/>
    <w:rsid w:val="00FD3BA0"/>
    <w:rsid w:val="00FD4BD5"/>
    <w:rsid w:val="00FD52D5"/>
    <w:rsid w:val="00FD55C0"/>
    <w:rsid w:val="00FD6BB6"/>
    <w:rsid w:val="00FD6D58"/>
    <w:rsid w:val="00FD755A"/>
    <w:rsid w:val="00FD7888"/>
    <w:rsid w:val="00FD7D85"/>
    <w:rsid w:val="00FE0315"/>
    <w:rsid w:val="00FE1340"/>
    <w:rsid w:val="00FE18A0"/>
    <w:rsid w:val="00FE1D40"/>
    <w:rsid w:val="00FE39BB"/>
    <w:rsid w:val="00FE3D80"/>
    <w:rsid w:val="00FE40EB"/>
    <w:rsid w:val="00FE4217"/>
    <w:rsid w:val="00FE43B8"/>
    <w:rsid w:val="00FE56D9"/>
    <w:rsid w:val="00FE68BB"/>
    <w:rsid w:val="00FE6A82"/>
    <w:rsid w:val="00FE7206"/>
    <w:rsid w:val="00FE7272"/>
    <w:rsid w:val="00FE77B1"/>
    <w:rsid w:val="00FE7F96"/>
    <w:rsid w:val="00FF0551"/>
    <w:rsid w:val="00FF093F"/>
    <w:rsid w:val="00FF2161"/>
    <w:rsid w:val="00FF2EC7"/>
    <w:rsid w:val="00FF3489"/>
    <w:rsid w:val="00FF3C8D"/>
    <w:rsid w:val="00FF3DB0"/>
    <w:rsid w:val="00FF5B19"/>
    <w:rsid w:val="00FF6091"/>
    <w:rsid w:val="00FF6D51"/>
    <w:rsid w:val="00FF744E"/>
    <w:rsid w:val="3D9083B9"/>
    <w:rsid w:val="5AF07EE6"/>
    <w:rsid w:val="7D41BDA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5B1C8"/>
  <w15:chartTrackingRefBased/>
  <w15:docId w15:val="{6E6BDE83-5243-4684-A1CB-B2372800A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4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087"/>
    <w:pPr>
      <w:spacing w:before="120" w:after="120" w:line="360" w:lineRule="auto"/>
      <w:jc w:val="both"/>
    </w:pPr>
    <w:rPr>
      <w:rFonts w:ascii="Inter" w:eastAsia="Times New Roman" w:hAnsi="Inter" w:cs="Times New Roman"/>
      <w:kern w:val="0"/>
      <w:sz w:val="24"/>
      <w:szCs w:val="24"/>
      <w:lang w:eastAsia="de-DE"/>
    </w:rPr>
  </w:style>
  <w:style w:type="paragraph" w:styleId="Heading1">
    <w:name w:val="heading 1"/>
    <w:basedOn w:val="Normal"/>
    <w:next w:val="Textnormal"/>
    <w:link w:val="Heading1Char"/>
    <w:autoRedefine/>
    <w:uiPriority w:val="9"/>
    <w:qFormat/>
    <w:rsid w:val="00D31A4C"/>
    <w:pPr>
      <w:keepNext/>
      <w:widowControl w:val="0"/>
      <w:numPr>
        <w:numId w:val="2"/>
      </w:numPr>
      <w:spacing w:before="360" w:after="240"/>
      <w:jc w:val="left"/>
      <w:textboxTightWrap w:val="allLines"/>
      <w:outlineLvl w:val="0"/>
    </w:pPr>
    <w:rPr>
      <w:b/>
      <w:kern w:val="32"/>
      <w:sz w:val="40"/>
      <w:szCs w:val="32"/>
    </w:rPr>
  </w:style>
  <w:style w:type="paragraph" w:styleId="Heading2">
    <w:name w:val="heading 2"/>
    <w:basedOn w:val="Normal"/>
    <w:next w:val="Textnormal"/>
    <w:link w:val="Heading2Char"/>
    <w:qFormat/>
    <w:rsid w:val="00CB6190"/>
    <w:pPr>
      <w:keepNext/>
      <w:numPr>
        <w:ilvl w:val="1"/>
        <w:numId w:val="2"/>
      </w:numPr>
      <w:tabs>
        <w:tab w:val="left" w:pos="471"/>
      </w:tabs>
      <w:spacing w:before="360" w:after="240"/>
      <w:outlineLvl w:val="1"/>
    </w:pPr>
    <w:rPr>
      <w:b/>
      <w:iCs/>
      <w:sz w:val="28"/>
      <w:szCs w:val="28"/>
    </w:rPr>
  </w:style>
  <w:style w:type="paragraph" w:styleId="Heading3">
    <w:name w:val="heading 3"/>
    <w:basedOn w:val="Normal"/>
    <w:next w:val="Textnormal"/>
    <w:link w:val="Heading3Char"/>
    <w:qFormat/>
    <w:rsid w:val="00CB6190"/>
    <w:pPr>
      <w:keepNext/>
      <w:numPr>
        <w:ilvl w:val="2"/>
        <w:numId w:val="2"/>
      </w:numPr>
      <w:spacing w:before="360" w:after="240"/>
      <w:outlineLvl w:val="2"/>
    </w:pPr>
    <w:rPr>
      <w:b/>
      <w:bCs/>
      <w:szCs w:val="26"/>
    </w:rPr>
  </w:style>
  <w:style w:type="paragraph" w:styleId="Heading4">
    <w:name w:val="heading 4"/>
    <w:basedOn w:val="Normal"/>
    <w:next w:val="Normal"/>
    <w:link w:val="Heading4Char"/>
    <w:qFormat/>
    <w:rsid w:val="00CB6190"/>
    <w:pPr>
      <w:keepNext/>
      <w:numPr>
        <w:ilvl w:val="3"/>
        <w:numId w:val="2"/>
      </w:numPr>
      <w:spacing w:before="240" w:after="60"/>
      <w:outlineLvl w:val="3"/>
    </w:pPr>
    <w:rPr>
      <w:bCs/>
      <w:szCs w:val="28"/>
    </w:rPr>
  </w:style>
  <w:style w:type="paragraph" w:styleId="Heading5">
    <w:name w:val="heading 5"/>
    <w:basedOn w:val="Normal"/>
    <w:next w:val="Normal"/>
    <w:link w:val="Heading5Char"/>
    <w:qFormat/>
    <w:rsid w:val="00CB6190"/>
    <w:pPr>
      <w:numPr>
        <w:ilvl w:val="4"/>
        <w:numId w:val="2"/>
      </w:numPr>
      <w:spacing w:before="240" w:after="60"/>
      <w:outlineLvl w:val="4"/>
    </w:pPr>
    <w:rPr>
      <w:b/>
      <w:bCs/>
      <w:i/>
      <w:iCs/>
      <w:sz w:val="26"/>
      <w:szCs w:val="26"/>
    </w:rPr>
  </w:style>
  <w:style w:type="paragraph" w:styleId="Heading6">
    <w:name w:val="heading 6"/>
    <w:basedOn w:val="Normal"/>
    <w:next w:val="Normal"/>
    <w:link w:val="Heading6Char"/>
    <w:qFormat/>
    <w:rsid w:val="002D223A"/>
    <w:pPr>
      <w:numPr>
        <w:ilvl w:val="5"/>
        <w:numId w:val="2"/>
      </w:numPr>
      <w:spacing w:before="240" w:after="60"/>
      <w:outlineLvl w:val="5"/>
    </w:pPr>
    <w:rPr>
      <w:rFonts w:ascii="Calibri Light" w:hAnsi="Calibri Light"/>
      <w:b/>
      <w:bCs/>
      <w:sz w:val="22"/>
      <w:szCs w:val="22"/>
    </w:rPr>
  </w:style>
  <w:style w:type="paragraph" w:styleId="Heading7">
    <w:name w:val="heading 7"/>
    <w:basedOn w:val="Normal"/>
    <w:next w:val="Normal"/>
    <w:link w:val="Heading7Char"/>
    <w:qFormat/>
    <w:rsid w:val="002D223A"/>
    <w:pPr>
      <w:numPr>
        <w:ilvl w:val="6"/>
        <w:numId w:val="2"/>
      </w:numPr>
      <w:spacing w:before="240" w:after="60"/>
      <w:outlineLvl w:val="6"/>
    </w:pPr>
    <w:rPr>
      <w:rFonts w:ascii="Calibri Light" w:hAnsi="Calibri Light"/>
    </w:rPr>
  </w:style>
  <w:style w:type="paragraph" w:styleId="Heading8">
    <w:name w:val="heading 8"/>
    <w:basedOn w:val="Normal"/>
    <w:next w:val="Normal"/>
    <w:link w:val="Heading8Char"/>
    <w:qFormat/>
    <w:rsid w:val="002D223A"/>
    <w:pPr>
      <w:numPr>
        <w:ilvl w:val="7"/>
        <w:numId w:val="2"/>
      </w:numPr>
      <w:spacing w:before="240" w:after="60"/>
      <w:outlineLvl w:val="7"/>
    </w:pPr>
    <w:rPr>
      <w:rFonts w:ascii="Calibri Light" w:hAnsi="Calibri Light"/>
      <w:i/>
      <w:iCs/>
    </w:rPr>
  </w:style>
  <w:style w:type="paragraph" w:styleId="Heading9">
    <w:name w:val="heading 9"/>
    <w:basedOn w:val="Normal"/>
    <w:next w:val="Normal"/>
    <w:link w:val="Heading9Char"/>
    <w:qFormat/>
    <w:rsid w:val="002D223A"/>
    <w:pPr>
      <w:numPr>
        <w:ilvl w:val="8"/>
        <w:numId w:val="2"/>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1A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AE6"/>
  </w:style>
  <w:style w:type="paragraph" w:styleId="Footer">
    <w:name w:val="footer"/>
    <w:basedOn w:val="Normal"/>
    <w:link w:val="FooterChar"/>
    <w:uiPriority w:val="99"/>
    <w:unhideWhenUsed/>
    <w:rsid w:val="00541A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AE6"/>
  </w:style>
  <w:style w:type="paragraph" w:customStyle="1" w:styleId="Textnormal">
    <w:name w:val="Text normal"/>
    <w:basedOn w:val="Normal"/>
    <w:link w:val="TextnormalZchn"/>
    <w:rsid w:val="00DC3082"/>
  </w:style>
  <w:style w:type="character" w:customStyle="1" w:styleId="TextnormalZchn">
    <w:name w:val="Text normal Zchn"/>
    <w:link w:val="Textnormal"/>
    <w:rsid w:val="00DC3082"/>
    <w:rPr>
      <w:rFonts w:ascii="Calibri Light" w:eastAsia="Times New Roman" w:hAnsi="Calibri Light" w:cs="Times New Roman"/>
      <w:kern w:val="0"/>
      <w:sz w:val="24"/>
      <w:szCs w:val="24"/>
      <w:lang w:eastAsia="de-DE"/>
    </w:rPr>
  </w:style>
  <w:style w:type="paragraph" w:customStyle="1" w:styleId="berschriftRmisch">
    <w:name w:val="Überschrift Römisch"/>
    <w:basedOn w:val="Normal"/>
    <w:next w:val="Normal"/>
    <w:rsid w:val="00DC3082"/>
    <w:pPr>
      <w:numPr>
        <w:numId w:val="1"/>
      </w:numPr>
      <w:spacing w:before="360" w:after="240"/>
      <w:ind w:left="714" w:hanging="357"/>
    </w:pPr>
    <w:rPr>
      <w:b/>
      <w:bCs/>
      <w:sz w:val="48"/>
      <w:szCs w:val="36"/>
    </w:rPr>
  </w:style>
  <w:style w:type="paragraph" w:customStyle="1" w:styleId="berschriftRmischnichtimInhaltsverzeichnis">
    <w:name w:val="Überschrift Römisch nicht im Inhaltsverzeichnis"/>
    <w:basedOn w:val="berschriftRmisch"/>
    <w:next w:val="Normal"/>
    <w:qFormat/>
    <w:rsid w:val="0029401B"/>
    <w:pPr>
      <w:ind w:left="720" w:hanging="360"/>
    </w:pPr>
    <w:rPr>
      <w:sz w:val="40"/>
    </w:rPr>
  </w:style>
  <w:style w:type="table" w:styleId="TableGrid">
    <w:name w:val="Table Grid"/>
    <w:basedOn w:val="TableNormal"/>
    <w:uiPriority w:val="39"/>
    <w:rsid w:val="0029401B"/>
    <w:pPr>
      <w:spacing w:after="0" w:line="240" w:lineRule="auto"/>
    </w:pPr>
    <w:rPr>
      <w:rFonts w:ascii="Times New Roman" w:eastAsia="Times New Roman" w:hAnsi="Times New Roman" w:cs="Times New Roman"/>
      <w:kern w:val="0"/>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ntext">
    <w:name w:val="Tabellentext"/>
    <w:basedOn w:val="Normal"/>
    <w:qFormat/>
    <w:rsid w:val="00CB6190"/>
    <w:pPr>
      <w:spacing w:before="0" w:after="0" w:line="240" w:lineRule="auto"/>
    </w:pPr>
  </w:style>
  <w:style w:type="character" w:styleId="Hyperlink">
    <w:name w:val="Hyperlink"/>
    <w:uiPriority w:val="99"/>
    <w:rsid w:val="0029401B"/>
    <w:rPr>
      <w:color w:val="000000"/>
      <w:u w:val="none"/>
    </w:rPr>
  </w:style>
  <w:style w:type="paragraph" w:styleId="TOC2">
    <w:name w:val="toc 2"/>
    <w:basedOn w:val="Normal"/>
    <w:next w:val="Normal"/>
    <w:autoRedefine/>
    <w:uiPriority w:val="39"/>
    <w:rsid w:val="00CB6190"/>
    <w:pPr>
      <w:keepLines/>
      <w:tabs>
        <w:tab w:val="left" w:pos="567"/>
        <w:tab w:val="right" w:leader="dot" w:pos="9072"/>
      </w:tabs>
      <w:contextualSpacing/>
      <w:jc w:val="left"/>
    </w:pPr>
    <w:rPr>
      <w:noProof/>
    </w:rPr>
  </w:style>
  <w:style w:type="paragraph" w:styleId="TOC1">
    <w:name w:val="toc 1"/>
    <w:basedOn w:val="Normal"/>
    <w:next w:val="Normal"/>
    <w:link w:val="TOC1Char"/>
    <w:autoRedefine/>
    <w:uiPriority w:val="39"/>
    <w:rsid w:val="00CB6190"/>
    <w:pPr>
      <w:tabs>
        <w:tab w:val="right" w:leader="dot" w:pos="9072"/>
      </w:tabs>
      <w:ind w:left="454" w:hanging="454"/>
    </w:pPr>
    <w:rPr>
      <w:b/>
      <w:sz w:val="28"/>
    </w:rPr>
  </w:style>
  <w:style w:type="character" w:customStyle="1" w:styleId="Heading1Char">
    <w:name w:val="Heading 1 Char"/>
    <w:basedOn w:val="DefaultParagraphFont"/>
    <w:link w:val="Heading1"/>
    <w:uiPriority w:val="9"/>
    <w:rsid w:val="00D31A4C"/>
    <w:rPr>
      <w:rFonts w:ascii="Inter" w:eastAsia="Times New Roman" w:hAnsi="Inter" w:cs="Times New Roman"/>
      <w:b/>
      <w:kern w:val="32"/>
      <w:sz w:val="40"/>
      <w:szCs w:val="32"/>
      <w:lang w:eastAsia="de-DE"/>
    </w:rPr>
  </w:style>
  <w:style w:type="character" w:customStyle="1" w:styleId="Heading2Char">
    <w:name w:val="Heading 2 Char"/>
    <w:basedOn w:val="DefaultParagraphFont"/>
    <w:link w:val="Heading2"/>
    <w:rsid w:val="00CB6190"/>
    <w:rPr>
      <w:rFonts w:ascii="Inter" w:eastAsia="Times New Roman" w:hAnsi="Inter" w:cs="Times New Roman"/>
      <w:b/>
      <w:iCs/>
      <w:kern w:val="0"/>
      <w:sz w:val="28"/>
      <w:szCs w:val="28"/>
      <w:lang w:eastAsia="de-DE"/>
    </w:rPr>
  </w:style>
  <w:style w:type="character" w:customStyle="1" w:styleId="Heading3Char">
    <w:name w:val="Heading 3 Char"/>
    <w:basedOn w:val="DefaultParagraphFont"/>
    <w:link w:val="Heading3"/>
    <w:rsid w:val="00CB6190"/>
    <w:rPr>
      <w:rFonts w:ascii="Inter" w:eastAsia="Times New Roman" w:hAnsi="Inter" w:cs="Times New Roman"/>
      <w:b/>
      <w:bCs/>
      <w:kern w:val="0"/>
      <w:sz w:val="24"/>
      <w:szCs w:val="26"/>
      <w:lang w:eastAsia="de-DE"/>
    </w:rPr>
  </w:style>
  <w:style w:type="character" w:customStyle="1" w:styleId="Heading4Char">
    <w:name w:val="Heading 4 Char"/>
    <w:basedOn w:val="DefaultParagraphFont"/>
    <w:link w:val="Heading4"/>
    <w:rsid w:val="00CB6190"/>
    <w:rPr>
      <w:rFonts w:ascii="Inter" w:eastAsia="Times New Roman" w:hAnsi="Inter" w:cs="Times New Roman"/>
      <w:bCs/>
      <w:kern w:val="0"/>
      <w:sz w:val="24"/>
      <w:szCs w:val="28"/>
      <w:lang w:eastAsia="de-DE"/>
    </w:rPr>
  </w:style>
  <w:style w:type="character" w:customStyle="1" w:styleId="Heading5Char">
    <w:name w:val="Heading 5 Char"/>
    <w:basedOn w:val="DefaultParagraphFont"/>
    <w:link w:val="Heading5"/>
    <w:rsid w:val="00CB6190"/>
    <w:rPr>
      <w:rFonts w:ascii="Inter" w:eastAsia="Times New Roman" w:hAnsi="Inter" w:cs="Times New Roman"/>
      <w:b/>
      <w:bCs/>
      <w:i/>
      <w:iCs/>
      <w:kern w:val="0"/>
      <w:sz w:val="26"/>
      <w:szCs w:val="26"/>
      <w:lang w:eastAsia="de-DE"/>
    </w:rPr>
  </w:style>
  <w:style w:type="character" w:customStyle="1" w:styleId="Heading6Char">
    <w:name w:val="Heading 6 Char"/>
    <w:basedOn w:val="DefaultParagraphFont"/>
    <w:link w:val="Heading6"/>
    <w:rsid w:val="002D223A"/>
    <w:rPr>
      <w:rFonts w:ascii="Calibri Light" w:eastAsia="Times New Roman" w:hAnsi="Calibri Light" w:cs="Times New Roman"/>
      <w:b/>
      <w:bCs/>
      <w:kern w:val="0"/>
      <w:lang w:eastAsia="de-DE"/>
    </w:rPr>
  </w:style>
  <w:style w:type="character" w:customStyle="1" w:styleId="Heading7Char">
    <w:name w:val="Heading 7 Char"/>
    <w:basedOn w:val="DefaultParagraphFont"/>
    <w:link w:val="Heading7"/>
    <w:rsid w:val="002D223A"/>
    <w:rPr>
      <w:rFonts w:ascii="Calibri Light" w:eastAsia="Times New Roman" w:hAnsi="Calibri Light" w:cs="Times New Roman"/>
      <w:kern w:val="0"/>
      <w:sz w:val="24"/>
      <w:szCs w:val="24"/>
      <w:lang w:eastAsia="de-DE"/>
    </w:rPr>
  </w:style>
  <w:style w:type="character" w:customStyle="1" w:styleId="Heading8Char">
    <w:name w:val="Heading 8 Char"/>
    <w:basedOn w:val="DefaultParagraphFont"/>
    <w:link w:val="Heading8"/>
    <w:rsid w:val="002D223A"/>
    <w:rPr>
      <w:rFonts w:ascii="Calibri Light" w:eastAsia="Times New Roman" w:hAnsi="Calibri Light" w:cs="Times New Roman"/>
      <w:i/>
      <w:iCs/>
      <w:kern w:val="0"/>
      <w:sz w:val="24"/>
      <w:szCs w:val="24"/>
      <w:lang w:eastAsia="de-DE"/>
    </w:rPr>
  </w:style>
  <w:style w:type="character" w:customStyle="1" w:styleId="Heading9Char">
    <w:name w:val="Heading 9 Char"/>
    <w:basedOn w:val="DefaultParagraphFont"/>
    <w:link w:val="Heading9"/>
    <w:rsid w:val="002D223A"/>
    <w:rPr>
      <w:rFonts w:ascii="Arial" w:eastAsia="Times New Roman" w:hAnsi="Arial" w:cs="Times New Roman"/>
      <w:kern w:val="0"/>
      <w:lang w:eastAsia="de-DE"/>
    </w:rPr>
  </w:style>
  <w:style w:type="paragraph" w:styleId="Bibliography">
    <w:name w:val="Bibliography"/>
    <w:basedOn w:val="Normal"/>
    <w:next w:val="Normal"/>
    <w:uiPriority w:val="37"/>
    <w:unhideWhenUsed/>
    <w:rsid w:val="00775B58"/>
    <w:rPr>
      <w:rFonts w:ascii="Calibri Light" w:hAnsi="Calibri Light"/>
    </w:rPr>
  </w:style>
  <w:style w:type="character" w:customStyle="1" w:styleId="author">
    <w:name w:val="author"/>
    <w:basedOn w:val="DefaultParagraphFont"/>
    <w:rsid w:val="00D0481E"/>
  </w:style>
  <w:style w:type="character" w:customStyle="1" w:styleId="meta-item">
    <w:name w:val="meta-item"/>
    <w:basedOn w:val="DefaultParagraphFont"/>
    <w:rsid w:val="00D316AA"/>
  </w:style>
  <w:style w:type="paragraph" w:styleId="ListParagraph">
    <w:name w:val="List Paragraph"/>
    <w:basedOn w:val="Normal"/>
    <w:uiPriority w:val="34"/>
    <w:qFormat/>
    <w:rsid w:val="00DA202F"/>
    <w:pPr>
      <w:ind w:left="720"/>
      <w:contextualSpacing/>
    </w:pPr>
  </w:style>
  <w:style w:type="character" w:customStyle="1" w:styleId="hgkelc">
    <w:name w:val="hgkelc"/>
    <w:basedOn w:val="DefaultParagraphFont"/>
    <w:rsid w:val="005451DE"/>
  </w:style>
  <w:style w:type="paragraph" w:styleId="TOC3">
    <w:name w:val="toc 3"/>
    <w:basedOn w:val="Normal"/>
    <w:next w:val="Normal"/>
    <w:autoRedefine/>
    <w:uiPriority w:val="39"/>
    <w:unhideWhenUsed/>
    <w:rsid w:val="00CB6190"/>
    <w:pPr>
      <w:spacing w:after="100"/>
      <w:ind w:left="480"/>
    </w:pPr>
  </w:style>
  <w:style w:type="character" w:styleId="CommentReference">
    <w:name w:val="annotation reference"/>
    <w:basedOn w:val="DefaultParagraphFont"/>
    <w:uiPriority w:val="99"/>
    <w:semiHidden/>
    <w:unhideWhenUsed/>
    <w:rsid w:val="003B4146"/>
    <w:rPr>
      <w:sz w:val="16"/>
      <w:szCs w:val="16"/>
    </w:rPr>
  </w:style>
  <w:style w:type="paragraph" w:styleId="CommentText">
    <w:name w:val="annotation text"/>
    <w:basedOn w:val="Normal"/>
    <w:link w:val="CommentTextChar"/>
    <w:uiPriority w:val="99"/>
    <w:semiHidden/>
    <w:unhideWhenUsed/>
    <w:rsid w:val="003B4146"/>
    <w:pPr>
      <w:spacing w:line="240" w:lineRule="auto"/>
    </w:pPr>
    <w:rPr>
      <w:sz w:val="20"/>
      <w:szCs w:val="20"/>
    </w:rPr>
  </w:style>
  <w:style w:type="character" w:customStyle="1" w:styleId="CommentTextChar">
    <w:name w:val="Comment Text Char"/>
    <w:basedOn w:val="DefaultParagraphFont"/>
    <w:link w:val="CommentText"/>
    <w:uiPriority w:val="99"/>
    <w:semiHidden/>
    <w:rsid w:val="003B4146"/>
    <w:rPr>
      <w:rFonts w:ascii="Inter" w:eastAsia="Times New Roman" w:hAnsi="Inter" w:cs="Times New Roman"/>
      <w:kern w:val="0"/>
      <w:sz w:val="20"/>
      <w:szCs w:val="20"/>
      <w:lang w:eastAsia="de-DE"/>
    </w:rPr>
  </w:style>
  <w:style w:type="paragraph" w:styleId="CommentSubject">
    <w:name w:val="annotation subject"/>
    <w:basedOn w:val="CommentText"/>
    <w:next w:val="CommentText"/>
    <w:link w:val="CommentSubjectChar"/>
    <w:uiPriority w:val="99"/>
    <w:semiHidden/>
    <w:unhideWhenUsed/>
    <w:rsid w:val="003B4146"/>
    <w:rPr>
      <w:b/>
      <w:bCs/>
    </w:rPr>
  </w:style>
  <w:style w:type="character" w:customStyle="1" w:styleId="CommentSubjectChar">
    <w:name w:val="Comment Subject Char"/>
    <w:basedOn w:val="CommentTextChar"/>
    <w:link w:val="CommentSubject"/>
    <w:uiPriority w:val="99"/>
    <w:semiHidden/>
    <w:rsid w:val="003B4146"/>
    <w:rPr>
      <w:rFonts w:ascii="Inter" w:eastAsia="Times New Roman" w:hAnsi="Inter" w:cs="Times New Roman"/>
      <w:b/>
      <w:bCs/>
      <w:kern w:val="0"/>
      <w:sz w:val="20"/>
      <w:szCs w:val="20"/>
      <w:lang w:eastAsia="de-DE"/>
    </w:rPr>
  </w:style>
  <w:style w:type="character" w:customStyle="1" w:styleId="ilfuvd">
    <w:name w:val="ilfuvd"/>
    <w:basedOn w:val="DefaultParagraphFont"/>
    <w:rsid w:val="00305869"/>
  </w:style>
  <w:style w:type="paragraph" w:styleId="Caption">
    <w:name w:val="caption"/>
    <w:basedOn w:val="Normal"/>
    <w:next w:val="Normal"/>
    <w:uiPriority w:val="35"/>
    <w:unhideWhenUsed/>
    <w:qFormat/>
    <w:rsid w:val="00F21CC1"/>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369C5"/>
    <w:pPr>
      <w:spacing w:after="0"/>
    </w:pPr>
  </w:style>
  <w:style w:type="paragraph" w:styleId="FootnoteText">
    <w:name w:val="footnote text"/>
    <w:basedOn w:val="Normal"/>
    <w:link w:val="FootnoteTextChar"/>
    <w:uiPriority w:val="99"/>
    <w:semiHidden/>
    <w:unhideWhenUsed/>
    <w:rsid w:val="000F1F3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F1F38"/>
    <w:rPr>
      <w:rFonts w:ascii="Inter" w:eastAsia="Times New Roman" w:hAnsi="Inter" w:cs="Times New Roman"/>
      <w:kern w:val="0"/>
      <w:sz w:val="20"/>
      <w:szCs w:val="20"/>
      <w:lang w:eastAsia="de-DE"/>
    </w:rPr>
  </w:style>
  <w:style w:type="character" w:styleId="FootnoteReference">
    <w:name w:val="footnote reference"/>
    <w:basedOn w:val="DefaultParagraphFont"/>
    <w:uiPriority w:val="99"/>
    <w:semiHidden/>
    <w:unhideWhenUsed/>
    <w:rsid w:val="000F1F38"/>
    <w:rPr>
      <w:vertAlign w:val="superscript"/>
    </w:rPr>
  </w:style>
  <w:style w:type="paragraph" w:customStyle="1" w:styleId="CitaviBibliographyEntry">
    <w:name w:val="Citavi Bibliography Entry"/>
    <w:basedOn w:val="Normal"/>
    <w:link w:val="CitaviBibliographyEntryZchn"/>
    <w:uiPriority w:val="99"/>
    <w:rsid w:val="00F602EE"/>
    <w:pPr>
      <w:tabs>
        <w:tab w:val="left" w:pos="720"/>
      </w:tabs>
      <w:spacing w:after="0"/>
      <w:ind w:left="720" w:hanging="720"/>
      <w:jc w:val="left"/>
    </w:pPr>
  </w:style>
  <w:style w:type="character" w:customStyle="1" w:styleId="TOC1Char">
    <w:name w:val="TOC 1 Char"/>
    <w:basedOn w:val="DefaultParagraphFont"/>
    <w:link w:val="TOC1"/>
    <w:uiPriority w:val="39"/>
    <w:rsid w:val="00F602EE"/>
    <w:rPr>
      <w:rFonts w:ascii="Inter" w:eastAsia="Times New Roman" w:hAnsi="Inter" w:cs="Times New Roman"/>
      <w:b/>
      <w:kern w:val="0"/>
      <w:sz w:val="28"/>
      <w:szCs w:val="24"/>
      <w:lang w:eastAsia="de-DE"/>
    </w:rPr>
  </w:style>
  <w:style w:type="character" w:customStyle="1" w:styleId="CitaviBibliographyEntryZchn">
    <w:name w:val="Citavi Bibliography Entry Zchn"/>
    <w:basedOn w:val="TOC1Char"/>
    <w:link w:val="CitaviBibliographyEntry"/>
    <w:uiPriority w:val="99"/>
    <w:rsid w:val="00F602EE"/>
    <w:rPr>
      <w:rFonts w:ascii="Inter" w:eastAsia="Times New Roman" w:hAnsi="Inter" w:cs="Times New Roman"/>
      <w:b w:val="0"/>
      <w:kern w:val="0"/>
      <w:sz w:val="24"/>
      <w:szCs w:val="24"/>
      <w:lang w:eastAsia="de-DE"/>
    </w:rPr>
  </w:style>
  <w:style w:type="paragraph" w:customStyle="1" w:styleId="CitaviBibliographyHeading">
    <w:name w:val="Citavi Bibliography Heading"/>
    <w:basedOn w:val="Heading1"/>
    <w:link w:val="CitaviBibliographyHeadingZchn"/>
    <w:uiPriority w:val="99"/>
    <w:rsid w:val="00F602EE"/>
  </w:style>
  <w:style w:type="character" w:customStyle="1" w:styleId="CitaviBibliographyHeadingZchn">
    <w:name w:val="Citavi Bibliography Heading Zchn"/>
    <w:basedOn w:val="TOC1Char"/>
    <w:link w:val="CitaviBibliographyHeading"/>
    <w:uiPriority w:val="99"/>
    <w:rsid w:val="00F602EE"/>
    <w:rPr>
      <w:rFonts w:ascii="Inter" w:eastAsia="Times New Roman" w:hAnsi="Inter" w:cs="Times New Roman"/>
      <w:b/>
      <w:kern w:val="32"/>
      <w:sz w:val="40"/>
      <w:szCs w:val="32"/>
      <w:lang w:eastAsia="de-DE"/>
    </w:rPr>
  </w:style>
  <w:style w:type="paragraph" w:customStyle="1" w:styleId="CitaviChapterBibliographyHeading">
    <w:name w:val="Citavi Chapter Bibliography Heading"/>
    <w:basedOn w:val="Heading2"/>
    <w:link w:val="CitaviChapterBibliographyHeadingZchn"/>
    <w:uiPriority w:val="99"/>
    <w:rsid w:val="00F602EE"/>
    <w:pPr>
      <w:jc w:val="left"/>
    </w:pPr>
  </w:style>
  <w:style w:type="character" w:customStyle="1" w:styleId="CitaviChapterBibliographyHeadingZchn">
    <w:name w:val="Citavi Chapter Bibliography Heading Zchn"/>
    <w:basedOn w:val="TOC1Char"/>
    <w:link w:val="CitaviChapterBibliographyHeading"/>
    <w:uiPriority w:val="99"/>
    <w:rsid w:val="00F602EE"/>
    <w:rPr>
      <w:rFonts w:ascii="Inter" w:eastAsia="Times New Roman" w:hAnsi="Inter" w:cs="Times New Roman"/>
      <w:b/>
      <w:iCs/>
      <w:kern w:val="0"/>
      <w:sz w:val="28"/>
      <w:szCs w:val="28"/>
      <w:lang w:eastAsia="de-DE"/>
    </w:rPr>
  </w:style>
  <w:style w:type="paragraph" w:customStyle="1" w:styleId="CitaviBibliographySubheading1">
    <w:name w:val="Citavi Bibliography Subheading 1"/>
    <w:basedOn w:val="Heading2"/>
    <w:link w:val="CitaviBibliographySubheading1Zchn"/>
    <w:uiPriority w:val="99"/>
    <w:rsid w:val="00F602EE"/>
    <w:pPr>
      <w:outlineLvl w:val="9"/>
    </w:pPr>
    <w:rPr>
      <w:rFonts w:ascii="Calibri Light" w:hAnsi="Calibri Light"/>
    </w:rPr>
  </w:style>
  <w:style w:type="character" w:customStyle="1" w:styleId="CitaviBibliographySubheading1Zchn">
    <w:name w:val="Citavi Bibliography Subheading 1 Zchn"/>
    <w:basedOn w:val="TOC1Char"/>
    <w:link w:val="CitaviBibliographySubheading1"/>
    <w:uiPriority w:val="99"/>
    <w:rsid w:val="00F602EE"/>
    <w:rPr>
      <w:rFonts w:ascii="Calibri Light" w:eastAsia="Times New Roman" w:hAnsi="Calibri Light" w:cs="Times New Roman"/>
      <w:b/>
      <w:iCs/>
      <w:kern w:val="0"/>
      <w:sz w:val="28"/>
      <w:szCs w:val="28"/>
      <w:lang w:eastAsia="de-DE"/>
    </w:rPr>
  </w:style>
  <w:style w:type="paragraph" w:customStyle="1" w:styleId="CitaviBibliographySubheading2">
    <w:name w:val="Citavi Bibliography Subheading 2"/>
    <w:basedOn w:val="Heading3"/>
    <w:link w:val="CitaviBibliographySubheading2Zchn"/>
    <w:uiPriority w:val="99"/>
    <w:rsid w:val="00F602EE"/>
    <w:pPr>
      <w:outlineLvl w:val="9"/>
    </w:pPr>
    <w:rPr>
      <w:rFonts w:ascii="Calibri Light" w:hAnsi="Calibri Light"/>
    </w:rPr>
  </w:style>
  <w:style w:type="character" w:customStyle="1" w:styleId="CitaviBibliographySubheading2Zchn">
    <w:name w:val="Citavi Bibliography Subheading 2 Zchn"/>
    <w:basedOn w:val="TOC1Char"/>
    <w:link w:val="CitaviBibliographySubheading2"/>
    <w:uiPriority w:val="99"/>
    <w:rsid w:val="00F602EE"/>
    <w:rPr>
      <w:rFonts w:ascii="Calibri Light" w:eastAsia="Times New Roman" w:hAnsi="Calibri Light" w:cs="Times New Roman"/>
      <w:b/>
      <w:bCs/>
      <w:kern w:val="0"/>
      <w:sz w:val="24"/>
      <w:szCs w:val="26"/>
      <w:lang w:eastAsia="de-DE"/>
    </w:rPr>
  </w:style>
  <w:style w:type="paragraph" w:customStyle="1" w:styleId="CitaviBibliographySubheading3">
    <w:name w:val="Citavi Bibliography Subheading 3"/>
    <w:basedOn w:val="Heading4"/>
    <w:link w:val="CitaviBibliographySubheading3Zchn"/>
    <w:uiPriority w:val="99"/>
    <w:rsid w:val="00F602EE"/>
    <w:pPr>
      <w:outlineLvl w:val="9"/>
    </w:pPr>
    <w:rPr>
      <w:rFonts w:ascii="Calibri Light" w:hAnsi="Calibri Light"/>
    </w:rPr>
  </w:style>
  <w:style w:type="character" w:customStyle="1" w:styleId="CitaviBibliographySubheading3Zchn">
    <w:name w:val="Citavi Bibliography Subheading 3 Zchn"/>
    <w:basedOn w:val="TOC1Char"/>
    <w:link w:val="CitaviBibliographySubheading3"/>
    <w:uiPriority w:val="99"/>
    <w:rsid w:val="00F602EE"/>
    <w:rPr>
      <w:rFonts w:ascii="Calibri Light" w:eastAsia="Times New Roman" w:hAnsi="Calibri Light" w:cs="Times New Roman"/>
      <w:b w:val="0"/>
      <w:bCs/>
      <w:kern w:val="0"/>
      <w:sz w:val="24"/>
      <w:szCs w:val="28"/>
      <w:lang w:eastAsia="de-DE"/>
    </w:rPr>
  </w:style>
  <w:style w:type="paragraph" w:customStyle="1" w:styleId="CitaviBibliographySubheading4">
    <w:name w:val="Citavi Bibliography Subheading 4"/>
    <w:basedOn w:val="Heading5"/>
    <w:link w:val="CitaviBibliographySubheading4Zchn"/>
    <w:uiPriority w:val="99"/>
    <w:rsid w:val="00F602EE"/>
    <w:pPr>
      <w:outlineLvl w:val="9"/>
    </w:pPr>
    <w:rPr>
      <w:rFonts w:ascii="Calibri Light" w:hAnsi="Calibri Light"/>
    </w:rPr>
  </w:style>
  <w:style w:type="character" w:customStyle="1" w:styleId="CitaviBibliographySubheading4Zchn">
    <w:name w:val="Citavi Bibliography Subheading 4 Zchn"/>
    <w:basedOn w:val="TOC1Char"/>
    <w:link w:val="CitaviBibliographySubheading4"/>
    <w:uiPriority w:val="99"/>
    <w:rsid w:val="00F602EE"/>
    <w:rPr>
      <w:rFonts w:ascii="Calibri Light" w:eastAsia="Times New Roman" w:hAnsi="Calibri Light" w:cs="Times New Roman"/>
      <w:b/>
      <w:bCs/>
      <w:i/>
      <w:iCs/>
      <w:kern w:val="0"/>
      <w:sz w:val="26"/>
      <w:szCs w:val="26"/>
      <w:lang w:eastAsia="de-DE"/>
    </w:rPr>
  </w:style>
  <w:style w:type="paragraph" w:customStyle="1" w:styleId="CitaviBibliographySubheading5">
    <w:name w:val="Citavi Bibliography Subheading 5"/>
    <w:basedOn w:val="Heading6"/>
    <w:link w:val="CitaviBibliographySubheading5Zchn"/>
    <w:uiPriority w:val="99"/>
    <w:rsid w:val="00F602EE"/>
    <w:pPr>
      <w:outlineLvl w:val="9"/>
    </w:pPr>
    <w:rPr>
      <w:sz w:val="28"/>
      <w:szCs w:val="24"/>
    </w:rPr>
  </w:style>
  <w:style w:type="character" w:customStyle="1" w:styleId="CitaviBibliographySubheading5Zchn">
    <w:name w:val="Citavi Bibliography Subheading 5 Zchn"/>
    <w:basedOn w:val="TOC1Char"/>
    <w:link w:val="CitaviBibliographySubheading5"/>
    <w:uiPriority w:val="99"/>
    <w:rsid w:val="00F602EE"/>
    <w:rPr>
      <w:rFonts w:ascii="Calibri Light" w:eastAsia="Times New Roman" w:hAnsi="Calibri Light" w:cs="Times New Roman"/>
      <w:b/>
      <w:bCs/>
      <w:kern w:val="0"/>
      <w:sz w:val="28"/>
      <w:szCs w:val="24"/>
      <w:lang w:eastAsia="de-DE"/>
    </w:rPr>
  </w:style>
  <w:style w:type="paragraph" w:customStyle="1" w:styleId="CitaviBibliographySubheading6">
    <w:name w:val="Citavi Bibliography Subheading 6"/>
    <w:basedOn w:val="Heading7"/>
    <w:link w:val="CitaviBibliographySubheading6Zchn"/>
    <w:uiPriority w:val="99"/>
    <w:rsid w:val="00F602EE"/>
    <w:pPr>
      <w:outlineLvl w:val="9"/>
    </w:pPr>
  </w:style>
  <w:style w:type="character" w:customStyle="1" w:styleId="CitaviBibliographySubheading6Zchn">
    <w:name w:val="Citavi Bibliography Subheading 6 Zchn"/>
    <w:basedOn w:val="TOC1Char"/>
    <w:link w:val="CitaviBibliographySubheading6"/>
    <w:uiPriority w:val="99"/>
    <w:rsid w:val="00F602EE"/>
    <w:rPr>
      <w:rFonts w:ascii="Calibri Light" w:eastAsia="Times New Roman" w:hAnsi="Calibri Light" w:cs="Times New Roman"/>
      <w:b w:val="0"/>
      <w:kern w:val="0"/>
      <w:sz w:val="24"/>
      <w:szCs w:val="24"/>
      <w:lang w:eastAsia="de-DE"/>
    </w:rPr>
  </w:style>
  <w:style w:type="paragraph" w:customStyle="1" w:styleId="CitaviBibliographySubheading7">
    <w:name w:val="Citavi Bibliography Subheading 7"/>
    <w:basedOn w:val="Heading8"/>
    <w:link w:val="CitaviBibliographySubheading7Zchn"/>
    <w:uiPriority w:val="99"/>
    <w:rsid w:val="00F602EE"/>
    <w:pPr>
      <w:outlineLvl w:val="9"/>
    </w:pPr>
  </w:style>
  <w:style w:type="character" w:customStyle="1" w:styleId="CitaviBibliographySubheading7Zchn">
    <w:name w:val="Citavi Bibliography Subheading 7 Zchn"/>
    <w:basedOn w:val="TOC1Char"/>
    <w:link w:val="CitaviBibliographySubheading7"/>
    <w:uiPriority w:val="99"/>
    <w:rsid w:val="00F602EE"/>
    <w:rPr>
      <w:rFonts w:ascii="Calibri Light" w:eastAsia="Times New Roman" w:hAnsi="Calibri Light" w:cs="Times New Roman"/>
      <w:b w:val="0"/>
      <w:i/>
      <w:iCs/>
      <w:kern w:val="0"/>
      <w:sz w:val="24"/>
      <w:szCs w:val="24"/>
      <w:lang w:eastAsia="de-DE"/>
    </w:rPr>
  </w:style>
  <w:style w:type="paragraph" w:customStyle="1" w:styleId="CitaviBibliographySubheading8">
    <w:name w:val="Citavi Bibliography Subheading 8"/>
    <w:basedOn w:val="Heading9"/>
    <w:link w:val="CitaviBibliographySubheading8Zchn"/>
    <w:uiPriority w:val="99"/>
    <w:rsid w:val="00F602EE"/>
    <w:pPr>
      <w:outlineLvl w:val="9"/>
    </w:pPr>
    <w:rPr>
      <w:rFonts w:ascii="Calibri Light" w:hAnsi="Calibri Light"/>
      <w:sz w:val="28"/>
      <w:szCs w:val="24"/>
    </w:rPr>
  </w:style>
  <w:style w:type="character" w:customStyle="1" w:styleId="CitaviBibliographySubheading8Zchn">
    <w:name w:val="Citavi Bibliography Subheading 8 Zchn"/>
    <w:basedOn w:val="TOC1Char"/>
    <w:link w:val="CitaviBibliographySubheading8"/>
    <w:uiPriority w:val="99"/>
    <w:rsid w:val="00F602EE"/>
    <w:rPr>
      <w:rFonts w:ascii="Calibri Light" w:eastAsia="Times New Roman" w:hAnsi="Calibri Light" w:cs="Times New Roman"/>
      <w:b w:val="0"/>
      <w:kern w:val="0"/>
      <w:sz w:val="28"/>
      <w:szCs w:val="24"/>
      <w:lang w:eastAsia="de-DE"/>
    </w:rPr>
  </w:style>
  <w:style w:type="character" w:styleId="PlaceholderText">
    <w:name w:val="Placeholder Text"/>
    <w:basedOn w:val="DefaultParagraphFont"/>
    <w:uiPriority w:val="99"/>
    <w:semiHidden/>
    <w:rsid w:val="000E0F1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38607">
      <w:bodyDiv w:val="1"/>
      <w:marLeft w:val="0"/>
      <w:marRight w:val="0"/>
      <w:marTop w:val="0"/>
      <w:marBottom w:val="0"/>
      <w:divBdr>
        <w:top w:val="none" w:sz="0" w:space="0" w:color="auto"/>
        <w:left w:val="none" w:sz="0" w:space="0" w:color="auto"/>
        <w:bottom w:val="none" w:sz="0" w:space="0" w:color="auto"/>
        <w:right w:val="none" w:sz="0" w:space="0" w:color="auto"/>
      </w:divBdr>
    </w:div>
    <w:div w:id="10229478">
      <w:bodyDiv w:val="1"/>
      <w:marLeft w:val="0"/>
      <w:marRight w:val="0"/>
      <w:marTop w:val="0"/>
      <w:marBottom w:val="0"/>
      <w:divBdr>
        <w:top w:val="none" w:sz="0" w:space="0" w:color="auto"/>
        <w:left w:val="none" w:sz="0" w:space="0" w:color="auto"/>
        <w:bottom w:val="none" w:sz="0" w:space="0" w:color="auto"/>
        <w:right w:val="none" w:sz="0" w:space="0" w:color="auto"/>
      </w:divBdr>
      <w:divsChild>
        <w:div w:id="1919091112">
          <w:marLeft w:val="0"/>
          <w:marRight w:val="0"/>
          <w:marTop w:val="0"/>
          <w:marBottom w:val="0"/>
          <w:divBdr>
            <w:top w:val="none" w:sz="0" w:space="0" w:color="auto"/>
            <w:left w:val="none" w:sz="0" w:space="0" w:color="auto"/>
            <w:bottom w:val="none" w:sz="0" w:space="0" w:color="auto"/>
            <w:right w:val="none" w:sz="0" w:space="0" w:color="auto"/>
          </w:divBdr>
          <w:divsChild>
            <w:div w:id="92290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0665">
      <w:bodyDiv w:val="1"/>
      <w:marLeft w:val="0"/>
      <w:marRight w:val="0"/>
      <w:marTop w:val="0"/>
      <w:marBottom w:val="0"/>
      <w:divBdr>
        <w:top w:val="none" w:sz="0" w:space="0" w:color="auto"/>
        <w:left w:val="none" w:sz="0" w:space="0" w:color="auto"/>
        <w:bottom w:val="none" w:sz="0" w:space="0" w:color="auto"/>
        <w:right w:val="none" w:sz="0" w:space="0" w:color="auto"/>
      </w:divBdr>
    </w:div>
    <w:div w:id="20322149">
      <w:bodyDiv w:val="1"/>
      <w:marLeft w:val="0"/>
      <w:marRight w:val="0"/>
      <w:marTop w:val="0"/>
      <w:marBottom w:val="0"/>
      <w:divBdr>
        <w:top w:val="none" w:sz="0" w:space="0" w:color="auto"/>
        <w:left w:val="none" w:sz="0" w:space="0" w:color="auto"/>
        <w:bottom w:val="none" w:sz="0" w:space="0" w:color="auto"/>
        <w:right w:val="none" w:sz="0" w:space="0" w:color="auto"/>
      </w:divBdr>
    </w:div>
    <w:div w:id="53238829">
      <w:bodyDiv w:val="1"/>
      <w:marLeft w:val="0"/>
      <w:marRight w:val="0"/>
      <w:marTop w:val="0"/>
      <w:marBottom w:val="0"/>
      <w:divBdr>
        <w:top w:val="none" w:sz="0" w:space="0" w:color="auto"/>
        <w:left w:val="none" w:sz="0" w:space="0" w:color="auto"/>
        <w:bottom w:val="none" w:sz="0" w:space="0" w:color="auto"/>
        <w:right w:val="none" w:sz="0" w:space="0" w:color="auto"/>
      </w:divBdr>
    </w:div>
    <w:div w:id="61418595">
      <w:bodyDiv w:val="1"/>
      <w:marLeft w:val="0"/>
      <w:marRight w:val="0"/>
      <w:marTop w:val="0"/>
      <w:marBottom w:val="0"/>
      <w:divBdr>
        <w:top w:val="none" w:sz="0" w:space="0" w:color="auto"/>
        <w:left w:val="none" w:sz="0" w:space="0" w:color="auto"/>
        <w:bottom w:val="none" w:sz="0" w:space="0" w:color="auto"/>
        <w:right w:val="none" w:sz="0" w:space="0" w:color="auto"/>
      </w:divBdr>
    </w:div>
    <w:div w:id="62526718">
      <w:bodyDiv w:val="1"/>
      <w:marLeft w:val="0"/>
      <w:marRight w:val="0"/>
      <w:marTop w:val="0"/>
      <w:marBottom w:val="0"/>
      <w:divBdr>
        <w:top w:val="none" w:sz="0" w:space="0" w:color="auto"/>
        <w:left w:val="none" w:sz="0" w:space="0" w:color="auto"/>
        <w:bottom w:val="none" w:sz="0" w:space="0" w:color="auto"/>
        <w:right w:val="none" w:sz="0" w:space="0" w:color="auto"/>
      </w:divBdr>
    </w:div>
    <w:div w:id="68817253">
      <w:bodyDiv w:val="1"/>
      <w:marLeft w:val="0"/>
      <w:marRight w:val="0"/>
      <w:marTop w:val="0"/>
      <w:marBottom w:val="0"/>
      <w:divBdr>
        <w:top w:val="none" w:sz="0" w:space="0" w:color="auto"/>
        <w:left w:val="none" w:sz="0" w:space="0" w:color="auto"/>
        <w:bottom w:val="none" w:sz="0" w:space="0" w:color="auto"/>
        <w:right w:val="none" w:sz="0" w:space="0" w:color="auto"/>
      </w:divBdr>
    </w:div>
    <w:div w:id="71392140">
      <w:bodyDiv w:val="1"/>
      <w:marLeft w:val="0"/>
      <w:marRight w:val="0"/>
      <w:marTop w:val="0"/>
      <w:marBottom w:val="0"/>
      <w:divBdr>
        <w:top w:val="none" w:sz="0" w:space="0" w:color="auto"/>
        <w:left w:val="none" w:sz="0" w:space="0" w:color="auto"/>
        <w:bottom w:val="none" w:sz="0" w:space="0" w:color="auto"/>
        <w:right w:val="none" w:sz="0" w:space="0" w:color="auto"/>
      </w:divBdr>
    </w:div>
    <w:div w:id="71700690">
      <w:bodyDiv w:val="1"/>
      <w:marLeft w:val="0"/>
      <w:marRight w:val="0"/>
      <w:marTop w:val="0"/>
      <w:marBottom w:val="0"/>
      <w:divBdr>
        <w:top w:val="none" w:sz="0" w:space="0" w:color="auto"/>
        <w:left w:val="none" w:sz="0" w:space="0" w:color="auto"/>
        <w:bottom w:val="none" w:sz="0" w:space="0" w:color="auto"/>
        <w:right w:val="none" w:sz="0" w:space="0" w:color="auto"/>
      </w:divBdr>
    </w:div>
    <w:div w:id="74668302">
      <w:bodyDiv w:val="1"/>
      <w:marLeft w:val="0"/>
      <w:marRight w:val="0"/>
      <w:marTop w:val="0"/>
      <w:marBottom w:val="0"/>
      <w:divBdr>
        <w:top w:val="none" w:sz="0" w:space="0" w:color="auto"/>
        <w:left w:val="none" w:sz="0" w:space="0" w:color="auto"/>
        <w:bottom w:val="none" w:sz="0" w:space="0" w:color="auto"/>
        <w:right w:val="none" w:sz="0" w:space="0" w:color="auto"/>
      </w:divBdr>
    </w:div>
    <w:div w:id="79448926">
      <w:bodyDiv w:val="1"/>
      <w:marLeft w:val="0"/>
      <w:marRight w:val="0"/>
      <w:marTop w:val="0"/>
      <w:marBottom w:val="0"/>
      <w:divBdr>
        <w:top w:val="none" w:sz="0" w:space="0" w:color="auto"/>
        <w:left w:val="none" w:sz="0" w:space="0" w:color="auto"/>
        <w:bottom w:val="none" w:sz="0" w:space="0" w:color="auto"/>
        <w:right w:val="none" w:sz="0" w:space="0" w:color="auto"/>
      </w:divBdr>
    </w:div>
    <w:div w:id="125855236">
      <w:bodyDiv w:val="1"/>
      <w:marLeft w:val="0"/>
      <w:marRight w:val="0"/>
      <w:marTop w:val="0"/>
      <w:marBottom w:val="0"/>
      <w:divBdr>
        <w:top w:val="none" w:sz="0" w:space="0" w:color="auto"/>
        <w:left w:val="none" w:sz="0" w:space="0" w:color="auto"/>
        <w:bottom w:val="none" w:sz="0" w:space="0" w:color="auto"/>
        <w:right w:val="none" w:sz="0" w:space="0" w:color="auto"/>
      </w:divBdr>
    </w:div>
    <w:div w:id="135725370">
      <w:bodyDiv w:val="1"/>
      <w:marLeft w:val="0"/>
      <w:marRight w:val="0"/>
      <w:marTop w:val="0"/>
      <w:marBottom w:val="0"/>
      <w:divBdr>
        <w:top w:val="none" w:sz="0" w:space="0" w:color="auto"/>
        <w:left w:val="none" w:sz="0" w:space="0" w:color="auto"/>
        <w:bottom w:val="none" w:sz="0" w:space="0" w:color="auto"/>
        <w:right w:val="none" w:sz="0" w:space="0" w:color="auto"/>
      </w:divBdr>
    </w:div>
    <w:div w:id="141971169">
      <w:bodyDiv w:val="1"/>
      <w:marLeft w:val="0"/>
      <w:marRight w:val="0"/>
      <w:marTop w:val="0"/>
      <w:marBottom w:val="0"/>
      <w:divBdr>
        <w:top w:val="none" w:sz="0" w:space="0" w:color="auto"/>
        <w:left w:val="none" w:sz="0" w:space="0" w:color="auto"/>
        <w:bottom w:val="none" w:sz="0" w:space="0" w:color="auto"/>
        <w:right w:val="none" w:sz="0" w:space="0" w:color="auto"/>
      </w:divBdr>
    </w:div>
    <w:div w:id="154761085">
      <w:bodyDiv w:val="1"/>
      <w:marLeft w:val="0"/>
      <w:marRight w:val="0"/>
      <w:marTop w:val="0"/>
      <w:marBottom w:val="0"/>
      <w:divBdr>
        <w:top w:val="none" w:sz="0" w:space="0" w:color="auto"/>
        <w:left w:val="none" w:sz="0" w:space="0" w:color="auto"/>
        <w:bottom w:val="none" w:sz="0" w:space="0" w:color="auto"/>
        <w:right w:val="none" w:sz="0" w:space="0" w:color="auto"/>
      </w:divBdr>
    </w:div>
    <w:div w:id="155078343">
      <w:bodyDiv w:val="1"/>
      <w:marLeft w:val="0"/>
      <w:marRight w:val="0"/>
      <w:marTop w:val="0"/>
      <w:marBottom w:val="0"/>
      <w:divBdr>
        <w:top w:val="none" w:sz="0" w:space="0" w:color="auto"/>
        <w:left w:val="none" w:sz="0" w:space="0" w:color="auto"/>
        <w:bottom w:val="none" w:sz="0" w:space="0" w:color="auto"/>
        <w:right w:val="none" w:sz="0" w:space="0" w:color="auto"/>
      </w:divBdr>
    </w:div>
    <w:div w:id="158279230">
      <w:bodyDiv w:val="1"/>
      <w:marLeft w:val="0"/>
      <w:marRight w:val="0"/>
      <w:marTop w:val="0"/>
      <w:marBottom w:val="0"/>
      <w:divBdr>
        <w:top w:val="none" w:sz="0" w:space="0" w:color="auto"/>
        <w:left w:val="none" w:sz="0" w:space="0" w:color="auto"/>
        <w:bottom w:val="none" w:sz="0" w:space="0" w:color="auto"/>
        <w:right w:val="none" w:sz="0" w:space="0" w:color="auto"/>
      </w:divBdr>
    </w:div>
    <w:div w:id="178467699">
      <w:bodyDiv w:val="1"/>
      <w:marLeft w:val="0"/>
      <w:marRight w:val="0"/>
      <w:marTop w:val="0"/>
      <w:marBottom w:val="0"/>
      <w:divBdr>
        <w:top w:val="none" w:sz="0" w:space="0" w:color="auto"/>
        <w:left w:val="none" w:sz="0" w:space="0" w:color="auto"/>
        <w:bottom w:val="none" w:sz="0" w:space="0" w:color="auto"/>
        <w:right w:val="none" w:sz="0" w:space="0" w:color="auto"/>
      </w:divBdr>
    </w:div>
    <w:div w:id="194732349">
      <w:bodyDiv w:val="1"/>
      <w:marLeft w:val="0"/>
      <w:marRight w:val="0"/>
      <w:marTop w:val="0"/>
      <w:marBottom w:val="0"/>
      <w:divBdr>
        <w:top w:val="none" w:sz="0" w:space="0" w:color="auto"/>
        <w:left w:val="none" w:sz="0" w:space="0" w:color="auto"/>
        <w:bottom w:val="none" w:sz="0" w:space="0" w:color="auto"/>
        <w:right w:val="none" w:sz="0" w:space="0" w:color="auto"/>
      </w:divBdr>
    </w:div>
    <w:div w:id="203446922">
      <w:bodyDiv w:val="1"/>
      <w:marLeft w:val="0"/>
      <w:marRight w:val="0"/>
      <w:marTop w:val="0"/>
      <w:marBottom w:val="0"/>
      <w:divBdr>
        <w:top w:val="none" w:sz="0" w:space="0" w:color="auto"/>
        <w:left w:val="none" w:sz="0" w:space="0" w:color="auto"/>
        <w:bottom w:val="none" w:sz="0" w:space="0" w:color="auto"/>
        <w:right w:val="none" w:sz="0" w:space="0" w:color="auto"/>
      </w:divBdr>
    </w:div>
    <w:div w:id="204827898">
      <w:bodyDiv w:val="1"/>
      <w:marLeft w:val="0"/>
      <w:marRight w:val="0"/>
      <w:marTop w:val="0"/>
      <w:marBottom w:val="0"/>
      <w:divBdr>
        <w:top w:val="none" w:sz="0" w:space="0" w:color="auto"/>
        <w:left w:val="none" w:sz="0" w:space="0" w:color="auto"/>
        <w:bottom w:val="none" w:sz="0" w:space="0" w:color="auto"/>
        <w:right w:val="none" w:sz="0" w:space="0" w:color="auto"/>
      </w:divBdr>
    </w:div>
    <w:div w:id="210121380">
      <w:bodyDiv w:val="1"/>
      <w:marLeft w:val="0"/>
      <w:marRight w:val="0"/>
      <w:marTop w:val="0"/>
      <w:marBottom w:val="0"/>
      <w:divBdr>
        <w:top w:val="none" w:sz="0" w:space="0" w:color="auto"/>
        <w:left w:val="none" w:sz="0" w:space="0" w:color="auto"/>
        <w:bottom w:val="none" w:sz="0" w:space="0" w:color="auto"/>
        <w:right w:val="none" w:sz="0" w:space="0" w:color="auto"/>
      </w:divBdr>
    </w:div>
    <w:div w:id="212739395">
      <w:bodyDiv w:val="1"/>
      <w:marLeft w:val="0"/>
      <w:marRight w:val="0"/>
      <w:marTop w:val="0"/>
      <w:marBottom w:val="0"/>
      <w:divBdr>
        <w:top w:val="none" w:sz="0" w:space="0" w:color="auto"/>
        <w:left w:val="none" w:sz="0" w:space="0" w:color="auto"/>
        <w:bottom w:val="none" w:sz="0" w:space="0" w:color="auto"/>
        <w:right w:val="none" w:sz="0" w:space="0" w:color="auto"/>
      </w:divBdr>
    </w:div>
    <w:div w:id="213933181">
      <w:bodyDiv w:val="1"/>
      <w:marLeft w:val="0"/>
      <w:marRight w:val="0"/>
      <w:marTop w:val="0"/>
      <w:marBottom w:val="0"/>
      <w:divBdr>
        <w:top w:val="none" w:sz="0" w:space="0" w:color="auto"/>
        <w:left w:val="none" w:sz="0" w:space="0" w:color="auto"/>
        <w:bottom w:val="none" w:sz="0" w:space="0" w:color="auto"/>
        <w:right w:val="none" w:sz="0" w:space="0" w:color="auto"/>
      </w:divBdr>
      <w:divsChild>
        <w:div w:id="1023242505">
          <w:marLeft w:val="-2400"/>
          <w:marRight w:val="-480"/>
          <w:marTop w:val="0"/>
          <w:marBottom w:val="0"/>
          <w:divBdr>
            <w:top w:val="none" w:sz="0" w:space="0" w:color="auto"/>
            <w:left w:val="none" w:sz="0" w:space="0" w:color="auto"/>
            <w:bottom w:val="none" w:sz="0" w:space="0" w:color="auto"/>
            <w:right w:val="none" w:sz="0" w:space="0" w:color="auto"/>
          </w:divBdr>
        </w:div>
      </w:divsChild>
    </w:div>
    <w:div w:id="230316217">
      <w:bodyDiv w:val="1"/>
      <w:marLeft w:val="0"/>
      <w:marRight w:val="0"/>
      <w:marTop w:val="0"/>
      <w:marBottom w:val="0"/>
      <w:divBdr>
        <w:top w:val="none" w:sz="0" w:space="0" w:color="auto"/>
        <w:left w:val="none" w:sz="0" w:space="0" w:color="auto"/>
        <w:bottom w:val="none" w:sz="0" w:space="0" w:color="auto"/>
        <w:right w:val="none" w:sz="0" w:space="0" w:color="auto"/>
      </w:divBdr>
    </w:div>
    <w:div w:id="233702251">
      <w:bodyDiv w:val="1"/>
      <w:marLeft w:val="0"/>
      <w:marRight w:val="0"/>
      <w:marTop w:val="0"/>
      <w:marBottom w:val="0"/>
      <w:divBdr>
        <w:top w:val="none" w:sz="0" w:space="0" w:color="auto"/>
        <w:left w:val="none" w:sz="0" w:space="0" w:color="auto"/>
        <w:bottom w:val="none" w:sz="0" w:space="0" w:color="auto"/>
        <w:right w:val="none" w:sz="0" w:space="0" w:color="auto"/>
      </w:divBdr>
    </w:div>
    <w:div w:id="251740989">
      <w:bodyDiv w:val="1"/>
      <w:marLeft w:val="0"/>
      <w:marRight w:val="0"/>
      <w:marTop w:val="0"/>
      <w:marBottom w:val="0"/>
      <w:divBdr>
        <w:top w:val="none" w:sz="0" w:space="0" w:color="auto"/>
        <w:left w:val="none" w:sz="0" w:space="0" w:color="auto"/>
        <w:bottom w:val="none" w:sz="0" w:space="0" w:color="auto"/>
        <w:right w:val="none" w:sz="0" w:space="0" w:color="auto"/>
      </w:divBdr>
    </w:div>
    <w:div w:id="253636921">
      <w:bodyDiv w:val="1"/>
      <w:marLeft w:val="0"/>
      <w:marRight w:val="0"/>
      <w:marTop w:val="0"/>
      <w:marBottom w:val="0"/>
      <w:divBdr>
        <w:top w:val="none" w:sz="0" w:space="0" w:color="auto"/>
        <w:left w:val="none" w:sz="0" w:space="0" w:color="auto"/>
        <w:bottom w:val="none" w:sz="0" w:space="0" w:color="auto"/>
        <w:right w:val="none" w:sz="0" w:space="0" w:color="auto"/>
      </w:divBdr>
    </w:div>
    <w:div w:id="261693286">
      <w:bodyDiv w:val="1"/>
      <w:marLeft w:val="0"/>
      <w:marRight w:val="0"/>
      <w:marTop w:val="0"/>
      <w:marBottom w:val="0"/>
      <w:divBdr>
        <w:top w:val="none" w:sz="0" w:space="0" w:color="auto"/>
        <w:left w:val="none" w:sz="0" w:space="0" w:color="auto"/>
        <w:bottom w:val="none" w:sz="0" w:space="0" w:color="auto"/>
        <w:right w:val="none" w:sz="0" w:space="0" w:color="auto"/>
      </w:divBdr>
    </w:div>
    <w:div w:id="264506952">
      <w:bodyDiv w:val="1"/>
      <w:marLeft w:val="0"/>
      <w:marRight w:val="0"/>
      <w:marTop w:val="0"/>
      <w:marBottom w:val="0"/>
      <w:divBdr>
        <w:top w:val="none" w:sz="0" w:space="0" w:color="auto"/>
        <w:left w:val="none" w:sz="0" w:space="0" w:color="auto"/>
        <w:bottom w:val="none" w:sz="0" w:space="0" w:color="auto"/>
        <w:right w:val="none" w:sz="0" w:space="0" w:color="auto"/>
      </w:divBdr>
    </w:div>
    <w:div w:id="266274401">
      <w:bodyDiv w:val="1"/>
      <w:marLeft w:val="0"/>
      <w:marRight w:val="0"/>
      <w:marTop w:val="0"/>
      <w:marBottom w:val="0"/>
      <w:divBdr>
        <w:top w:val="none" w:sz="0" w:space="0" w:color="auto"/>
        <w:left w:val="none" w:sz="0" w:space="0" w:color="auto"/>
        <w:bottom w:val="none" w:sz="0" w:space="0" w:color="auto"/>
        <w:right w:val="none" w:sz="0" w:space="0" w:color="auto"/>
      </w:divBdr>
    </w:div>
    <w:div w:id="268247370">
      <w:bodyDiv w:val="1"/>
      <w:marLeft w:val="0"/>
      <w:marRight w:val="0"/>
      <w:marTop w:val="0"/>
      <w:marBottom w:val="0"/>
      <w:divBdr>
        <w:top w:val="none" w:sz="0" w:space="0" w:color="auto"/>
        <w:left w:val="none" w:sz="0" w:space="0" w:color="auto"/>
        <w:bottom w:val="none" w:sz="0" w:space="0" w:color="auto"/>
        <w:right w:val="none" w:sz="0" w:space="0" w:color="auto"/>
      </w:divBdr>
    </w:div>
    <w:div w:id="271132183">
      <w:bodyDiv w:val="1"/>
      <w:marLeft w:val="0"/>
      <w:marRight w:val="0"/>
      <w:marTop w:val="0"/>
      <w:marBottom w:val="0"/>
      <w:divBdr>
        <w:top w:val="none" w:sz="0" w:space="0" w:color="auto"/>
        <w:left w:val="none" w:sz="0" w:space="0" w:color="auto"/>
        <w:bottom w:val="none" w:sz="0" w:space="0" w:color="auto"/>
        <w:right w:val="none" w:sz="0" w:space="0" w:color="auto"/>
      </w:divBdr>
    </w:div>
    <w:div w:id="314843857">
      <w:bodyDiv w:val="1"/>
      <w:marLeft w:val="0"/>
      <w:marRight w:val="0"/>
      <w:marTop w:val="0"/>
      <w:marBottom w:val="0"/>
      <w:divBdr>
        <w:top w:val="none" w:sz="0" w:space="0" w:color="auto"/>
        <w:left w:val="none" w:sz="0" w:space="0" w:color="auto"/>
        <w:bottom w:val="none" w:sz="0" w:space="0" w:color="auto"/>
        <w:right w:val="none" w:sz="0" w:space="0" w:color="auto"/>
      </w:divBdr>
    </w:div>
    <w:div w:id="338702590">
      <w:bodyDiv w:val="1"/>
      <w:marLeft w:val="0"/>
      <w:marRight w:val="0"/>
      <w:marTop w:val="0"/>
      <w:marBottom w:val="0"/>
      <w:divBdr>
        <w:top w:val="none" w:sz="0" w:space="0" w:color="auto"/>
        <w:left w:val="none" w:sz="0" w:space="0" w:color="auto"/>
        <w:bottom w:val="none" w:sz="0" w:space="0" w:color="auto"/>
        <w:right w:val="none" w:sz="0" w:space="0" w:color="auto"/>
      </w:divBdr>
    </w:div>
    <w:div w:id="367414374">
      <w:bodyDiv w:val="1"/>
      <w:marLeft w:val="0"/>
      <w:marRight w:val="0"/>
      <w:marTop w:val="0"/>
      <w:marBottom w:val="0"/>
      <w:divBdr>
        <w:top w:val="none" w:sz="0" w:space="0" w:color="auto"/>
        <w:left w:val="none" w:sz="0" w:space="0" w:color="auto"/>
        <w:bottom w:val="none" w:sz="0" w:space="0" w:color="auto"/>
        <w:right w:val="none" w:sz="0" w:space="0" w:color="auto"/>
      </w:divBdr>
    </w:div>
    <w:div w:id="368187245">
      <w:bodyDiv w:val="1"/>
      <w:marLeft w:val="0"/>
      <w:marRight w:val="0"/>
      <w:marTop w:val="0"/>
      <w:marBottom w:val="0"/>
      <w:divBdr>
        <w:top w:val="none" w:sz="0" w:space="0" w:color="auto"/>
        <w:left w:val="none" w:sz="0" w:space="0" w:color="auto"/>
        <w:bottom w:val="none" w:sz="0" w:space="0" w:color="auto"/>
        <w:right w:val="none" w:sz="0" w:space="0" w:color="auto"/>
      </w:divBdr>
    </w:div>
    <w:div w:id="371268586">
      <w:bodyDiv w:val="1"/>
      <w:marLeft w:val="0"/>
      <w:marRight w:val="0"/>
      <w:marTop w:val="0"/>
      <w:marBottom w:val="0"/>
      <w:divBdr>
        <w:top w:val="none" w:sz="0" w:space="0" w:color="auto"/>
        <w:left w:val="none" w:sz="0" w:space="0" w:color="auto"/>
        <w:bottom w:val="none" w:sz="0" w:space="0" w:color="auto"/>
        <w:right w:val="none" w:sz="0" w:space="0" w:color="auto"/>
      </w:divBdr>
    </w:div>
    <w:div w:id="377247071">
      <w:bodyDiv w:val="1"/>
      <w:marLeft w:val="0"/>
      <w:marRight w:val="0"/>
      <w:marTop w:val="0"/>
      <w:marBottom w:val="0"/>
      <w:divBdr>
        <w:top w:val="none" w:sz="0" w:space="0" w:color="auto"/>
        <w:left w:val="none" w:sz="0" w:space="0" w:color="auto"/>
        <w:bottom w:val="none" w:sz="0" w:space="0" w:color="auto"/>
        <w:right w:val="none" w:sz="0" w:space="0" w:color="auto"/>
      </w:divBdr>
    </w:div>
    <w:div w:id="378290187">
      <w:bodyDiv w:val="1"/>
      <w:marLeft w:val="0"/>
      <w:marRight w:val="0"/>
      <w:marTop w:val="0"/>
      <w:marBottom w:val="0"/>
      <w:divBdr>
        <w:top w:val="none" w:sz="0" w:space="0" w:color="auto"/>
        <w:left w:val="none" w:sz="0" w:space="0" w:color="auto"/>
        <w:bottom w:val="none" w:sz="0" w:space="0" w:color="auto"/>
        <w:right w:val="none" w:sz="0" w:space="0" w:color="auto"/>
      </w:divBdr>
    </w:div>
    <w:div w:id="379786638">
      <w:bodyDiv w:val="1"/>
      <w:marLeft w:val="0"/>
      <w:marRight w:val="0"/>
      <w:marTop w:val="0"/>
      <w:marBottom w:val="0"/>
      <w:divBdr>
        <w:top w:val="none" w:sz="0" w:space="0" w:color="auto"/>
        <w:left w:val="none" w:sz="0" w:space="0" w:color="auto"/>
        <w:bottom w:val="none" w:sz="0" w:space="0" w:color="auto"/>
        <w:right w:val="none" w:sz="0" w:space="0" w:color="auto"/>
      </w:divBdr>
    </w:div>
    <w:div w:id="380862297">
      <w:bodyDiv w:val="1"/>
      <w:marLeft w:val="0"/>
      <w:marRight w:val="0"/>
      <w:marTop w:val="0"/>
      <w:marBottom w:val="0"/>
      <w:divBdr>
        <w:top w:val="none" w:sz="0" w:space="0" w:color="auto"/>
        <w:left w:val="none" w:sz="0" w:space="0" w:color="auto"/>
        <w:bottom w:val="none" w:sz="0" w:space="0" w:color="auto"/>
        <w:right w:val="none" w:sz="0" w:space="0" w:color="auto"/>
      </w:divBdr>
    </w:div>
    <w:div w:id="389229091">
      <w:bodyDiv w:val="1"/>
      <w:marLeft w:val="0"/>
      <w:marRight w:val="0"/>
      <w:marTop w:val="0"/>
      <w:marBottom w:val="0"/>
      <w:divBdr>
        <w:top w:val="none" w:sz="0" w:space="0" w:color="auto"/>
        <w:left w:val="none" w:sz="0" w:space="0" w:color="auto"/>
        <w:bottom w:val="none" w:sz="0" w:space="0" w:color="auto"/>
        <w:right w:val="none" w:sz="0" w:space="0" w:color="auto"/>
      </w:divBdr>
    </w:div>
    <w:div w:id="390734303">
      <w:bodyDiv w:val="1"/>
      <w:marLeft w:val="0"/>
      <w:marRight w:val="0"/>
      <w:marTop w:val="0"/>
      <w:marBottom w:val="0"/>
      <w:divBdr>
        <w:top w:val="none" w:sz="0" w:space="0" w:color="auto"/>
        <w:left w:val="none" w:sz="0" w:space="0" w:color="auto"/>
        <w:bottom w:val="none" w:sz="0" w:space="0" w:color="auto"/>
        <w:right w:val="none" w:sz="0" w:space="0" w:color="auto"/>
      </w:divBdr>
    </w:div>
    <w:div w:id="393042528">
      <w:bodyDiv w:val="1"/>
      <w:marLeft w:val="0"/>
      <w:marRight w:val="0"/>
      <w:marTop w:val="0"/>
      <w:marBottom w:val="0"/>
      <w:divBdr>
        <w:top w:val="none" w:sz="0" w:space="0" w:color="auto"/>
        <w:left w:val="none" w:sz="0" w:space="0" w:color="auto"/>
        <w:bottom w:val="none" w:sz="0" w:space="0" w:color="auto"/>
        <w:right w:val="none" w:sz="0" w:space="0" w:color="auto"/>
      </w:divBdr>
    </w:div>
    <w:div w:id="400376106">
      <w:bodyDiv w:val="1"/>
      <w:marLeft w:val="0"/>
      <w:marRight w:val="0"/>
      <w:marTop w:val="0"/>
      <w:marBottom w:val="0"/>
      <w:divBdr>
        <w:top w:val="none" w:sz="0" w:space="0" w:color="auto"/>
        <w:left w:val="none" w:sz="0" w:space="0" w:color="auto"/>
        <w:bottom w:val="none" w:sz="0" w:space="0" w:color="auto"/>
        <w:right w:val="none" w:sz="0" w:space="0" w:color="auto"/>
      </w:divBdr>
    </w:div>
    <w:div w:id="414473907">
      <w:bodyDiv w:val="1"/>
      <w:marLeft w:val="0"/>
      <w:marRight w:val="0"/>
      <w:marTop w:val="0"/>
      <w:marBottom w:val="0"/>
      <w:divBdr>
        <w:top w:val="none" w:sz="0" w:space="0" w:color="auto"/>
        <w:left w:val="none" w:sz="0" w:space="0" w:color="auto"/>
        <w:bottom w:val="none" w:sz="0" w:space="0" w:color="auto"/>
        <w:right w:val="none" w:sz="0" w:space="0" w:color="auto"/>
      </w:divBdr>
    </w:div>
    <w:div w:id="418140545">
      <w:bodyDiv w:val="1"/>
      <w:marLeft w:val="0"/>
      <w:marRight w:val="0"/>
      <w:marTop w:val="0"/>
      <w:marBottom w:val="0"/>
      <w:divBdr>
        <w:top w:val="none" w:sz="0" w:space="0" w:color="auto"/>
        <w:left w:val="none" w:sz="0" w:space="0" w:color="auto"/>
        <w:bottom w:val="none" w:sz="0" w:space="0" w:color="auto"/>
        <w:right w:val="none" w:sz="0" w:space="0" w:color="auto"/>
      </w:divBdr>
    </w:div>
    <w:div w:id="421414548">
      <w:bodyDiv w:val="1"/>
      <w:marLeft w:val="0"/>
      <w:marRight w:val="0"/>
      <w:marTop w:val="0"/>
      <w:marBottom w:val="0"/>
      <w:divBdr>
        <w:top w:val="none" w:sz="0" w:space="0" w:color="auto"/>
        <w:left w:val="none" w:sz="0" w:space="0" w:color="auto"/>
        <w:bottom w:val="none" w:sz="0" w:space="0" w:color="auto"/>
        <w:right w:val="none" w:sz="0" w:space="0" w:color="auto"/>
      </w:divBdr>
      <w:divsChild>
        <w:div w:id="2018264600">
          <w:marLeft w:val="0"/>
          <w:marRight w:val="0"/>
          <w:marTop w:val="0"/>
          <w:marBottom w:val="0"/>
          <w:divBdr>
            <w:top w:val="none" w:sz="0" w:space="0" w:color="auto"/>
            <w:left w:val="none" w:sz="0" w:space="0" w:color="auto"/>
            <w:bottom w:val="none" w:sz="0" w:space="0" w:color="auto"/>
            <w:right w:val="none" w:sz="0" w:space="0" w:color="auto"/>
          </w:divBdr>
          <w:divsChild>
            <w:div w:id="65695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381778">
      <w:bodyDiv w:val="1"/>
      <w:marLeft w:val="0"/>
      <w:marRight w:val="0"/>
      <w:marTop w:val="0"/>
      <w:marBottom w:val="0"/>
      <w:divBdr>
        <w:top w:val="none" w:sz="0" w:space="0" w:color="auto"/>
        <w:left w:val="none" w:sz="0" w:space="0" w:color="auto"/>
        <w:bottom w:val="none" w:sz="0" w:space="0" w:color="auto"/>
        <w:right w:val="none" w:sz="0" w:space="0" w:color="auto"/>
      </w:divBdr>
    </w:div>
    <w:div w:id="438843157">
      <w:bodyDiv w:val="1"/>
      <w:marLeft w:val="0"/>
      <w:marRight w:val="0"/>
      <w:marTop w:val="0"/>
      <w:marBottom w:val="0"/>
      <w:divBdr>
        <w:top w:val="none" w:sz="0" w:space="0" w:color="auto"/>
        <w:left w:val="none" w:sz="0" w:space="0" w:color="auto"/>
        <w:bottom w:val="none" w:sz="0" w:space="0" w:color="auto"/>
        <w:right w:val="none" w:sz="0" w:space="0" w:color="auto"/>
      </w:divBdr>
    </w:div>
    <w:div w:id="446434931">
      <w:bodyDiv w:val="1"/>
      <w:marLeft w:val="0"/>
      <w:marRight w:val="0"/>
      <w:marTop w:val="0"/>
      <w:marBottom w:val="0"/>
      <w:divBdr>
        <w:top w:val="none" w:sz="0" w:space="0" w:color="auto"/>
        <w:left w:val="none" w:sz="0" w:space="0" w:color="auto"/>
        <w:bottom w:val="none" w:sz="0" w:space="0" w:color="auto"/>
        <w:right w:val="none" w:sz="0" w:space="0" w:color="auto"/>
      </w:divBdr>
    </w:div>
    <w:div w:id="450172942">
      <w:bodyDiv w:val="1"/>
      <w:marLeft w:val="0"/>
      <w:marRight w:val="0"/>
      <w:marTop w:val="0"/>
      <w:marBottom w:val="0"/>
      <w:divBdr>
        <w:top w:val="none" w:sz="0" w:space="0" w:color="auto"/>
        <w:left w:val="none" w:sz="0" w:space="0" w:color="auto"/>
        <w:bottom w:val="none" w:sz="0" w:space="0" w:color="auto"/>
        <w:right w:val="none" w:sz="0" w:space="0" w:color="auto"/>
      </w:divBdr>
    </w:div>
    <w:div w:id="459421080">
      <w:bodyDiv w:val="1"/>
      <w:marLeft w:val="0"/>
      <w:marRight w:val="0"/>
      <w:marTop w:val="0"/>
      <w:marBottom w:val="0"/>
      <w:divBdr>
        <w:top w:val="none" w:sz="0" w:space="0" w:color="auto"/>
        <w:left w:val="none" w:sz="0" w:space="0" w:color="auto"/>
        <w:bottom w:val="none" w:sz="0" w:space="0" w:color="auto"/>
        <w:right w:val="none" w:sz="0" w:space="0" w:color="auto"/>
      </w:divBdr>
    </w:div>
    <w:div w:id="461964261">
      <w:bodyDiv w:val="1"/>
      <w:marLeft w:val="0"/>
      <w:marRight w:val="0"/>
      <w:marTop w:val="0"/>
      <w:marBottom w:val="0"/>
      <w:divBdr>
        <w:top w:val="none" w:sz="0" w:space="0" w:color="auto"/>
        <w:left w:val="none" w:sz="0" w:space="0" w:color="auto"/>
        <w:bottom w:val="none" w:sz="0" w:space="0" w:color="auto"/>
        <w:right w:val="none" w:sz="0" w:space="0" w:color="auto"/>
      </w:divBdr>
    </w:div>
    <w:div w:id="470757577">
      <w:bodyDiv w:val="1"/>
      <w:marLeft w:val="0"/>
      <w:marRight w:val="0"/>
      <w:marTop w:val="0"/>
      <w:marBottom w:val="0"/>
      <w:divBdr>
        <w:top w:val="none" w:sz="0" w:space="0" w:color="auto"/>
        <w:left w:val="none" w:sz="0" w:space="0" w:color="auto"/>
        <w:bottom w:val="none" w:sz="0" w:space="0" w:color="auto"/>
        <w:right w:val="none" w:sz="0" w:space="0" w:color="auto"/>
      </w:divBdr>
    </w:div>
    <w:div w:id="473374355">
      <w:bodyDiv w:val="1"/>
      <w:marLeft w:val="0"/>
      <w:marRight w:val="0"/>
      <w:marTop w:val="0"/>
      <w:marBottom w:val="0"/>
      <w:divBdr>
        <w:top w:val="none" w:sz="0" w:space="0" w:color="auto"/>
        <w:left w:val="none" w:sz="0" w:space="0" w:color="auto"/>
        <w:bottom w:val="none" w:sz="0" w:space="0" w:color="auto"/>
        <w:right w:val="none" w:sz="0" w:space="0" w:color="auto"/>
      </w:divBdr>
    </w:div>
    <w:div w:id="477117160">
      <w:bodyDiv w:val="1"/>
      <w:marLeft w:val="0"/>
      <w:marRight w:val="0"/>
      <w:marTop w:val="0"/>
      <w:marBottom w:val="0"/>
      <w:divBdr>
        <w:top w:val="none" w:sz="0" w:space="0" w:color="auto"/>
        <w:left w:val="none" w:sz="0" w:space="0" w:color="auto"/>
        <w:bottom w:val="none" w:sz="0" w:space="0" w:color="auto"/>
        <w:right w:val="none" w:sz="0" w:space="0" w:color="auto"/>
      </w:divBdr>
    </w:div>
    <w:div w:id="479273778">
      <w:bodyDiv w:val="1"/>
      <w:marLeft w:val="0"/>
      <w:marRight w:val="0"/>
      <w:marTop w:val="0"/>
      <w:marBottom w:val="0"/>
      <w:divBdr>
        <w:top w:val="none" w:sz="0" w:space="0" w:color="auto"/>
        <w:left w:val="none" w:sz="0" w:space="0" w:color="auto"/>
        <w:bottom w:val="none" w:sz="0" w:space="0" w:color="auto"/>
        <w:right w:val="none" w:sz="0" w:space="0" w:color="auto"/>
      </w:divBdr>
    </w:div>
    <w:div w:id="480581925">
      <w:bodyDiv w:val="1"/>
      <w:marLeft w:val="0"/>
      <w:marRight w:val="0"/>
      <w:marTop w:val="0"/>
      <w:marBottom w:val="0"/>
      <w:divBdr>
        <w:top w:val="none" w:sz="0" w:space="0" w:color="auto"/>
        <w:left w:val="none" w:sz="0" w:space="0" w:color="auto"/>
        <w:bottom w:val="none" w:sz="0" w:space="0" w:color="auto"/>
        <w:right w:val="none" w:sz="0" w:space="0" w:color="auto"/>
      </w:divBdr>
    </w:div>
    <w:div w:id="485585351">
      <w:bodyDiv w:val="1"/>
      <w:marLeft w:val="0"/>
      <w:marRight w:val="0"/>
      <w:marTop w:val="0"/>
      <w:marBottom w:val="0"/>
      <w:divBdr>
        <w:top w:val="none" w:sz="0" w:space="0" w:color="auto"/>
        <w:left w:val="none" w:sz="0" w:space="0" w:color="auto"/>
        <w:bottom w:val="none" w:sz="0" w:space="0" w:color="auto"/>
        <w:right w:val="none" w:sz="0" w:space="0" w:color="auto"/>
      </w:divBdr>
    </w:div>
    <w:div w:id="497036575">
      <w:bodyDiv w:val="1"/>
      <w:marLeft w:val="0"/>
      <w:marRight w:val="0"/>
      <w:marTop w:val="0"/>
      <w:marBottom w:val="0"/>
      <w:divBdr>
        <w:top w:val="none" w:sz="0" w:space="0" w:color="auto"/>
        <w:left w:val="none" w:sz="0" w:space="0" w:color="auto"/>
        <w:bottom w:val="none" w:sz="0" w:space="0" w:color="auto"/>
        <w:right w:val="none" w:sz="0" w:space="0" w:color="auto"/>
      </w:divBdr>
    </w:div>
    <w:div w:id="498735847">
      <w:bodyDiv w:val="1"/>
      <w:marLeft w:val="0"/>
      <w:marRight w:val="0"/>
      <w:marTop w:val="0"/>
      <w:marBottom w:val="0"/>
      <w:divBdr>
        <w:top w:val="none" w:sz="0" w:space="0" w:color="auto"/>
        <w:left w:val="none" w:sz="0" w:space="0" w:color="auto"/>
        <w:bottom w:val="none" w:sz="0" w:space="0" w:color="auto"/>
        <w:right w:val="none" w:sz="0" w:space="0" w:color="auto"/>
      </w:divBdr>
    </w:div>
    <w:div w:id="503252404">
      <w:bodyDiv w:val="1"/>
      <w:marLeft w:val="0"/>
      <w:marRight w:val="0"/>
      <w:marTop w:val="0"/>
      <w:marBottom w:val="0"/>
      <w:divBdr>
        <w:top w:val="none" w:sz="0" w:space="0" w:color="auto"/>
        <w:left w:val="none" w:sz="0" w:space="0" w:color="auto"/>
        <w:bottom w:val="none" w:sz="0" w:space="0" w:color="auto"/>
        <w:right w:val="none" w:sz="0" w:space="0" w:color="auto"/>
      </w:divBdr>
    </w:div>
    <w:div w:id="517626785">
      <w:bodyDiv w:val="1"/>
      <w:marLeft w:val="0"/>
      <w:marRight w:val="0"/>
      <w:marTop w:val="0"/>
      <w:marBottom w:val="0"/>
      <w:divBdr>
        <w:top w:val="none" w:sz="0" w:space="0" w:color="auto"/>
        <w:left w:val="none" w:sz="0" w:space="0" w:color="auto"/>
        <w:bottom w:val="none" w:sz="0" w:space="0" w:color="auto"/>
        <w:right w:val="none" w:sz="0" w:space="0" w:color="auto"/>
      </w:divBdr>
    </w:div>
    <w:div w:id="526483205">
      <w:bodyDiv w:val="1"/>
      <w:marLeft w:val="0"/>
      <w:marRight w:val="0"/>
      <w:marTop w:val="0"/>
      <w:marBottom w:val="0"/>
      <w:divBdr>
        <w:top w:val="none" w:sz="0" w:space="0" w:color="auto"/>
        <w:left w:val="none" w:sz="0" w:space="0" w:color="auto"/>
        <w:bottom w:val="none" w:sz="0" w:space="0" w:color="auto"/>
        <w:right w:val="none" w:sz="0" w:space="0" w:color="auto"/>
      </w:divBdr>
    </w:div>
    <w:div w:id="551040060">
      <w:bodyDiv w:val="1"/>
      <w:marLeft w:val="0"/>
      <w:marRight w:val="0"/>
      <w:marTop w:val="0"/>
      <w:marBottom w:val="0"/>
      <w:divBdr>
        <w:top w:val="none" w:sz="0" w:space="0" w:color="auto"/>
        <w:left w:val="none" w:sz="0" w:space="0" w:color="auto"/>
        <w:bottom w:val="none" w:sz="0" w:space="0" w:color="auto"/>
        <w:right w:val="none" w:sz="0" w:space="0" w:color="auto"/>
      </w:divBdr>
    </w:div>
    <w:div w:id="575482982">
      <w:bodyDiv w:val="1"/>
      <w:marLeft w:val="0"/>
      <w:marRight w:val="0"/>
      <w:marTop w:val="0"/>
      <w:marBottom w:val="0"/>
      <w:divBdr>
        <w:top w:val="none" w:sz="0" w:space="0" w:color="auto"/>
        <w:left w:val="none" w:sz="0" w:space="0" w:color="auto"/>
        <w:bottom w:val="none" w:sz="0" w:space="0" w:color="auto"/>
        <w:right w:val="none" w:sz="0" w:space="0" w:color="auto"/>
      </w:divBdr>
    </w:div>
    <w:div w:id="587035670">
      <w:bodyDiv w:val="1"/>
      <w:marLeft w:val="0"/>
      <w:marRight w:val="0"/>
      <w:marTop w:val="0"/>
      <w:marBottom w:val="0"/>
      <w:divBdr>
        <w:top w:val="none" w:sz="0" w:space="0" w:color="auto"/>
        <w:left w:val="none" w:sz="0" w:space="0" w:color="auto"/>
        <w:bottom w:val="none" w:sz="0" w:space="0" w:color="auto"/>
        <w:right w:val="none" w:sz="0" w:space="0" w:color="auto"/>
      </w:divBdr>
    </w:div>
    <w:div w:id="593054362">
      <w:bodyDiv w:val="1"/>
      <w:marLeft w:val="0"/>
      <w:marRight w:val="0"/>
      <w:marTop w:val="0"/>
      <w:marBottom w:val="0"/>
      <w:divBdr>
        <w:top w:val="none" w:sz="0" w:space="0" w:color="auto"/>
        <w:left w:val="none" w:sz="0" w:space="0" w:color="auto"/>
        <w:bottom w:val="none" w:sz="0" w:space="0" w:color="auto"/>
        <w:right w:val="none" w:sz="0" w:space="0" w:color="auto"/>
      </w:divBdr>
    </w:div>
    <w:div w:id="616176829">
      <w:bodyDiv w:val="1"/>
      <w:marLeft w:val="0"/>
      <w:marRight w:val="0"/>
      <w:marTop w:val="0"/>
      <w:marBottom w:val="0"/>
      <w:divBdr>
        <w:top w:val="none" w:sz="0" w:space="0" w:color="auto"/>
        <w:left w:val="none" w:sz="0" w:space="0" w:color="auto"/>
        <w:bottom w:val="none" w:sz="0" w:space="0" w:color="auto"/>
        <w:right w:val="none" w:sz="0" w:space="0" w:color="auto"/>
      </w:divBdr>
    </w:div>
    <w:div w:id="628902585">
      <w:bodyDiv w:val="1"/>
      <w:marLeft w:val="0"/>
      <w:marRight w:val="0"/>
      <w:marTop w:val="0"/>
      <w:marBottom w:val="0"/>
      <w:divBdr>
        <w:top w:val="none" w:sz="0" w:space="0" w:color="auto"/>
        <w:left w:val="none" w:sz="0" w:space="0" w:color="auto"/>
        <w:bottom w:val="none" w:sz="0" w:space="0" w:color="auto"/>
        <w:right w:val="none" w:sz="0" w:space="0" w:color="auto"/>
      </w:divBdr>
    </w:div>
    <w:div w:id="643122730">
      <w:bodyDiv w:val="1"/>
      <w:marLeft w:val="0"/>
      <w:marRight w:val="0"/>
      <w:marTop w:val="0"/>
      <w:marBottom w:val="0"/>
      <w:divBdr>
        <w:top w:val="none" w:sz="0" w:space="0" w:color="auto"/>
        <w:left w:val="none" w:sz="0" w:space="0" w:color="auto"/>
        <w:bottom w:val="none" w:sz="0" w:space="0" w:color="auto"/>
        <w:right w:val="none" w:sz="0" w:space="0" w:color="auto"/>
      </w:divBdr>
    </w:div>
    <w:div w:id="658996753">
      <w:bodyDiv w:val="1"/>
      <w:marLeft w:val="0"/>
      <w:marRight w:val="0"/>
      <w:marTop w:val="0"/>
      <w:marBottom w:val="0"/>
      <w:divBdr>
        <w:top w:val="none" w:sz="0" w:space="0" w:color="auto"/>
        <w:left w:val="none" w:sz="0" w:space="0" w:color="auto"/>
        <w:bottom w:val="none" w:sz="0" w:space="0" w:color="auto"/>
        <w:right w:val="none" w:sz="0" w:space="0" w:color="auto"/>
      </w:divBdr>
    </w:div>
    <w:div w:id="661666915">
      <w:bodyDiv w:val="1"/>
      <w:marLeft w:val="0"/>
      <w:marRight w:val="0"/>
      <w:marTop w:val="0"/>
      <w:marBottom w:val="0"/>
      <w:divBdr>
        <w:top w:val="none" w:sz="0" w:space="0" w:color="auto"/>
        <w:left w:val="none" w:sz="0" w:space="0" w:color="auto"/>
        <w:bottom w:val="none" w:sz="0" w:space="0" w:color="auto"/>
        <w:right w:val="none" w:sz="0" w:space="0" w:color="auto"/>
      </w:divBdr>
    </w:div>
    <w:div w:id="664286977">
      <w:bodyDiv w:val="1"/>
      <w:marLeft w:val="0"/>
      <w:marRight w:val="0"/>
      <w:marTop w:val="0"/>
      <w:marBottom w:val="0"/>
      <w:divBdr>
        <w:top w:val="none" w:sz="0" w:space="0" w:color="auto"/>
        <w:left w:val="none" w:sz="0" w:space="0" w:color="auto"/>
        <w:bottom w:val="none" w:sz="0" w:space="0" w:color="auto"/>
        <w:right w:val="none" w:sz="0" w:space="0" w:color="auto"/>
      </w:divBdr>
    </w:div>
    <w:div w:id="676274777">
      <w:bodyDiv w:val="1"/>
      <w:marLeft w:val="0"/>
      <w:marRight w:val="0"/>
      <w:marTop w:val="0"/>
      <w:marBottom w:val="0"/>
      <w:divBdr>
        <w:top w:val="none" w:sz="0" w:space="0" w:color="auto"/>
        <w:left w:val="none" w:sz="0" w:space="0" w:color="auto"/>
        <w:bottom w:val="none" w:sz="0" w:space="0" w:color="auto"/>
        <w:right w:val="none" w:sz="0" w:space="0" w:color="auto"/>
      </w:divBdr>
    </w:div>
    <w:div w:id="681519055">
      <w:bodyDiv w:val="1"/>
      <w:marLeft w:val="0"/>
      <w:marRight w:val="0"/>
      <w:marTop w:val="0"/>
      <w:marBottom w:val="0"/>
      <w:divBdr>
        <w:top w:val="none" w:sz="0" w:space="0" w:color="auto"/>
        <w:left w:val="none" w:sz="0" w:space="0" w:color="auto"/>
        <w:bottom w:val="none" w:sz="0" w:space="0" w:color="auto"/>
        <w:right w:val="none" w:sz="0" w:space="0" w:color="auto"/>
      </w:divBdr>
    </w:div>
    <w:div w:id="723599287">
      <w:bodyDiv w:val="1"/>
      <w:marLeft w:val="0"/>
      <w:marRight w:val="0"/>
      <w:marTop w:val="0"/>
      <w:marBottom w:val="0"/>
      <w:divBdr>
        <w:top w:val="none" w:sz="0" w:space="0" w:color="auto"/>
        <w:left w:val="none" w:sz="0" w:space="0" w:color="auto"/>
        <w:bottom w:val="none" w:sz="0" w:space="0" w:color="auto"/>
        <w:right w:val="none" w:sz="0" w:space="0" w:color="auto"/>
      </w:divBdr>
    </w:div>
    <w:div w:id="723798129">
      <w:bodyDiv w:val="1"/>
      <w:marLeft w:val="0"/>
      <w:marRight w:val="0"/>
      <w:marTop w:val="0"/>
      <w:marBottom w:val="0"/>
      <w:divBdr>
        <w:top w:val="none" w:sz="0" w:space="0" w:color="auto"/>
        <w:left w:val="none" w:sz="0" w:space="0" w:color="auto"/>
        <w:bottom w:val="none" w:sz="0" w:space="0" w:color="auto"/>
        <w:right w:val="none" w:sz="0" w:space="0" w:color="auto"/>
      </w:divBdr>
    </w:div>
    <w:div w:id="725764059">
      <w:bodyDiv w:val="1"/>
      <w:marLeft w:val="0"/>
      <w:marRight w:val="0"/>
      <w:marTop w:val="0"/>
      <w:marBottom w:val="0"/>
      <w:divBdr>
        <w:top w:val="none" w:sz="0" w:space="0" w:color="auto"/>
        <w:left w:val="none" w:sz="0" w:space="0" w:color="auto"/>
        <w:bottom w:val="none" w:sz="0" w:space="0" w:color="auto"/>
        <w:right w:val="none" w:sz="0" w:space="0" w:color="auto"/>
      </w:divBdr>
    </w:div>
    <w:div w:id="734402078">
      <w:bodyDiv w:val="1"/>
      <w:marLeft w:val="0"/>
      <w:marRight w:val="0"/>
      <w:marTop w:val="0"/>
      <w:marBottom w:val="0"/>
      <w:divBdr>
        <w:top w:val="none" w:sz="0" w:space="0" w:color="auto"/>
        <w:left w:val="none" w:sz="0" w:space="0" w:color="auto"/>
        <w:bottom w:val="none" w:sz="0" w:space="0" w:color="auto"/>
        <w:right w:val="none" w:sz="0" w:space="0" w:color="auto"/>
      </w:divBdr>
    </w:div>
    <w:div w:id="735661979">
      <w:bodyDiv w:val="1"/>
      <w:marLeft w:val="0"/>
      <w:marRight w:val="0"/>
      <w:marTop w:val="0"/>
      <w:marBottom w:val="0"/>
      <w:divBdr>
        <w:top w:val="none" w:sz="0" w:space="0" w:color="auto"/>
        <w:left w:val="none" w:sz="0" w:space="0" w:color="auto"/>
        <w:bottom w:val="none" w:sz="0" w:space="0" w:color="auto"/>
        <w:right w:val="none" w:sz="0" w:space="0" w:color="auto"/>
      </w:divBdr>
    </w:div>
    <w:div w:id="745807792">
      <w:bodyDiv w:val="1"/>
      <w:marLeft w:val="0"/>
      <w:marRight w:val="0"/>
      <w:marTop w:val="0"/>
      <w:marBottom w:val="0"/>
      <w:divBdr>
        <w:top w:val="none" w:sz="0" w:space="0" w:color="auto"/>
        <w:left w:val="none" w:sz="0" w:space="0" w:color="auto"/>
        <w:bottom w:val="none" w:sz="0" w:space="0" w:color="auto"/>
        <w:right w:val="none" w:sz="0" w:space="0" w:color="auto"/>
      </w:divBdr>
    </w:div>
    <w:div w:id="750853108">
      <w:bodyDiv w:val="1"/>
      <w:marLeft w:val="0"/>
      <w:marRight w:val="0"/>
      <w:marTop w:val="0"/>
      <w:marBottom w:val="0"/>
      <w:divBdr>
        <w:top w:val="none" w:sz="0" w:space="0" w:color="auto"/>
        <w:left w:val="none" w:sz="0" w:space="0" w:color="auto"/>
        <w:bottom w:val="none" w:sz="0" w:space="0" w:color="auto"/>
        <w:right w:val="none" w:sz="0" w:space="0" w:color="auto"/>
      </w:divBdr>
    </w:div>
    <w:div w:id="758989257">
      <w:bodyDiv w:val="1"/>
      <w:marLeft w:val="0"/>
      <w:marRight w:val="0"/>
      <w:marTop w:val="0"/>
      <w:marBottom w:val="0"/>
      <w:divBdr>
        <w:top w:val="none" w:sz="0" w:space="0" w:color="auto"/>
        <w:left w:val="none" w:sz="0" w:space="0" w:color="auto"/>
        <w:bottom w:val="none" w:sz="0" w:space="0" w:color="auto"/>
        <w:right w:val="none" w:sz="0" w:space="0" w:color="auto"/>
      </w:divBdr>
    </w:div>
    <w:div w:id="780879678">
      <w:bodyDiv w:val="1"/>
      <w:marLeft w:val="0"/>
      <w:marRight w:val="0"/>
      <w:marTop w:val="0"/>
      <w:marBottom w:val="0"/>
      <w:divBdr>
        <w:top w:val="none" w:sz="0" w:space="0" w:color="auto"/>
        <w:left w:val="none" w:sz="0" w:space="0" w:color="auto"/>
        <w:bottom w:val="none" w:sz="0" w:space="0" w:color="auto"/>
        <w:right w:val="none" w:sz="0" w:space="0" w:color="auto"/>
      </w:divBdr>
    </w:div>
    <w:div w:id="788091516">
      <w:bodyDiv w:val="1"/>
      <w:marLeft w:val="0"/>
      <w:marRight w:val="0"/>
      <w:marTop w:val="0"/>
      <w:marBottom w:val="0"/>
      <w:divBdr>
        <w:top w:val="none" w:sz="0" w:space="0" w:color="auto"/>
        <w:left w:val="none" w:sz="0" w:space="0" w:color="auto"/>
        <w:bottom w:val="none" w:sz="0" w:space="0" w:color="auto"/>
        <w:right w:val="none" w:sz="0" w:space="0" w:color="auto"/>
      </w:divBdr>
    </w:div>
    <w:div w:id="796874663">
      <w:bodyDiv w:val="1"/>
      <w:marLeft w:val="0"/>
      <w:marRight w:val="0"/>
      <w:marTop w:val="0"/>
      <w:marBottom w:val="0"/>
      <w:divBdr>
        <w:top w:val="none" w:sz="0" w:space="0" w:color="auto"/>
        <w:left w:val="none" w:sz="0" w:space="0" w:color="auto"/>
        <w:bottom w:val="none" w:sz="0" w:space="0" w:color="auto"/>
        <w:right w:val="none" w:sz="0" w:space="0" w:color="auto"/>
      </w:divBdr>
    </w:div>
    <w:div w:id="805976422">
      <w:bodyDiv w:val="1"/>
      <w:marLeft w:val="0"/>
      <w:marRight w:val="0"/>
      <w:marTop w:val="0"/>
      <w:marBottom w:val="0"/>
      <w:divBdr>
        <w:top w:val="none" w:sz="0" w:space="0" w:color="auto"/>
        <w:left w:val="none" w:sz="0" w:space="0" w:color="auto"/>
        <w:bottom w:val="none" w:sz="0" w:space="0" w:color="auto"/>
        <w:right w:val="none" w:sz="0" w:space="0" w:color="auto"/>
      </w:divBdr>
    </w:div>
    <w:div w:id="809320720">
      <w:bodyDiv w:val="1"/>
      <w:marLeft w:val="0"/>
      <w:marRight w:val="0"/>
      <w:marTop w:val="0"/>
      <w:marBottom w:val="0"/>
      <w:divBdr>
        <w:top w:val="none" w:sz="0" w:space="0" w:color="auto"/>
        <w:left w:val="none" w:sz="0" w:space="0" w:color="auto"/>
        <w:bottom w:val="none" w:sz="0" w:space="0" w:color="auto"/>
        <w:right w:val="none" w:sz="0" w:space="0" w:color="auto"/>
      </w:divBdr>
    </w:div>
    <w:div w:id="811672811">
      <w:bodyDiv w:val="1"/>
      <w:marLeft w:val="0"/>
      <w:marRight w:val="0"/>
      <w:marTop w:val="0"/>
      <w:marBottom w:val="0"/>
      <w:divBdr>
        <w:top w:val="none" w:sz="0" w:space="0" w:color="auto"/>
        <w:left w:val="none" w:sz="0" w:space="0" w:color="auto"/>
        <w:bottom w:val="none" w:sz="0" w:space="0" w:color="auto"/>
        <w:right w:val="none" w:sz="0" w:space="0" w:color="auto"/>
      </w:divBdr>
    </w:div>
    <w:div w:id="822352894">
      <w:bodyDiv w:val="1"/>
      <w:marLeft w:val="0"/>
      <w:marRight w:val="0"/>
      <w:marTop w:val="0"/>
      <w:marBottom w:val="0"/>
      <w:divBdr>
        <w:top w:val="none" w:sz="0" w:space="0" w:color="auto"/>
        <w:left w:val="none" w:sz="0" w:space="0" w:color="auto"/>
        <w:bottom w:val="none" w:sz="0" w:space="0" w:color="auto"/>
        <w:right w:val="none" w:sz="0" w:space="0" w:color="auto"/>
      </w:divBdr>
    </w:div>
    <w:div w:id="830871018">
      <w:bodyDiv w:val="1"/>
      <w:marLeft w:val="0"/>
      <w:marRight w:val="0"/>
      <w:marTop w:val="0"/>
      <w:marBottom w:val="0"/>
      <w:divBdr>
        <w:top w:val="none" w:sz="0" w:space="0" w:color="auto"/>
        <w:left w:val="none" w:sz="0" w:space="0" w:color="auto"/>
        <w:bottom w:val="none" w:sz="0" w:space="0" w:color="auto"/>
        <w:right w:val="none" w:sz="0" w:space="0" w:color="auto"/>
      </w:divBdr>
    </w:div>
    <w:div w:id="830952845">
      <w:bodyDiv w:val="1"/>
      <w:marLeft w:val="0"/>
      <w:marRight w:val="0"/>
      <w:marTop w:val="0"/>
      <w:marBottom w:val="0"/>
      <w:divBdr>
        <w:top w:val="none" w:sz="0" w:space="0" w:color="auto"/>
        <w:left w:val="none" w:sz="0" w:space="0" w:color="auto"/>
        <w:bottom w:val="none" w:sz="0" w:space="0" w:color="auto"/>
        <w:right w:val="none" w:sz="0" w:space="0" w:color="auto"/>
      </w:divBdr>
    </w:div>
    <w:div w:id="850487180">
      <w:bodyDiv w:val="1"/>
      <w:marLeft w:val="0"/>
      <w:marRight w:val="0"/>
      <w:marTop w:val="0"/>
      <w:marBottom w:val="0"/>
      <w:divBdr>
        <w:top w:val="none" w:sz="0" w:space="0" w:color="auto"/>
        <w:left w:val="none" w:sz="0" w:space="0" w:color="auto"/>
        <w:bottom w:val="none" w:sz="0" w:space="0" w:color="auto"/>
        <w:right w:val="none" w:sz="0" w:space="0" w:color="auto"/>
      </w:divBdr>
    </w:div>
    <w:div w:id="855659499">
      <w:bodyDiv w:val="1"/>
      <w:marLeft w:val="0"/>
      <w:marRight w:val="0"/>
      <w:marTop w:val="0"/>
      <w:marBottom w:val="0"/>
      <w:divBdr>
        <w:top w:val="none" w:sz="0" w:space="0" w:color="auto"/>
        <w:left w:val="none" w:sz="0" w:space="0" w:color="auto"/>
        <w:bottom w:val="none" w:sz="0" w:space="0" w:color="auto"/>
        <w:right w:val="none" w:sz="0" w:space="0" w:color="auto"/>
      </w:divBdr>
    </w:div>
    <w:div w:id="856963100">
      <w:bodyDiv w:val="1"/>
      <w:marLeft w:val="0"/>
      <w:marRight w:val="0"/>
      <w:marTop w:val="0"/>
      <w:marBottom w:val="0"/>
      <w:divBdr>
        <w:top w:val="none" w:sz="0" w:space="0" w:color="auto"/>
        <w:left w:val="none" w:sz="0" w:space="0" w:color="auto"/>
        <w:bottom w:val="none" w:sz="0" w:space="0" w:color="auto"/>
        <w:right w:val="none" w:sz="0" w:space="0" w:color="auto"/>
      </w:divBdr>
    </w:div>
    <w:div w:id="878468211">
      <w:bodyDiv w:val="1"/>
      <w:marLeft w:val="0"/>
      <w:marRight w:val="0"/>
      <w:marTop w:val="0"/>
      <w:marBottom w:val="0"/>
      <w:divBdr>
        <w:top w:val="none" w:sz="0" w:space="0" w:color="auto"/>
        <w:left w:val="none" w:sz="0" w:space="0" w:color="auto"/>
        <w:bottom w:val="none" w:sz="0" w:space="0" w:color="auto"/>
        <w:right w:val="none" w:sz="0" w:space="0" w:color="auto"/>
      </w:divBdr>
    </w:div>
    <w:div w:id="879975052">
      <w:bodyDiv w:val="1"/>
      <w:marLeft w:val="0"/>
      <w:marRight w:val="0"/>
      <w:marTop w:val="0"/>
      <w:marBottom w:val="0"/>
      <w:divBdr>
        <w:top w:val="none" w:sz="0" w:space="0" w:color="auto"/>
        <w:left w:val="none" w:sz="0" w:space="0" w:color="auto"/>
        <w:bottom w:val="none" w:sz="0" w:space="0" w:color="auto"/>
        <w:right w:val="none" w:sz="0" w:space="0" w:color="auto"/>
      </w:divBdr>
      <w:divsChild>
        <w:div w:id="579220061">
          <w:marLeft w:val="0"/>
          <w:marRight w:val="0"/>
          <w:marTop w:val="0"/>
          <w:marBottom w:val="0"/>
          <w:divBdr>
            <w:top w:val="none" w:sz="0" w:space="0" w:color="auto"/>
            <w:left w:val="none" w:sz="0" w:space="0" w:color="auto"/>
            <w:bottom w:val="none" w:sz="0" w:space="0" w:color="auto"/>
            <w:right w:val="none" w:sz="0" w:space="0" w:color="auto"/>
          </w:divBdr>
          <w:divsChild>
            <w:div w:id="866215333">
              <w:marLeft w:val="0"/>
              <w:marRight w:val="0"/>
              <w:marTop w:val="0"/>
              <w:marBottom w:val="0"/>
              <w:divBdr>
                <w:top w:val="none" w:sz="0" w:space="0" w:color="auto"/>
                <w:left w:val="none" w:sz="0" w:space="0" w:color="auto"/>
                <w:bottom w:val="none" w:sz="0" w:space="0" w:color="auto"/>
                <w:right w:val="none" w:sz="0" w:space="0" w:color="auto"/>
              </w:divBdr>
              <w:divsChild>
                <w:div w:id="133857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875983">
      <w:bodyDiv w:val="1"/>
      <w:marLeft w:val="0"/>
      <w:marRight w:val="0"/>
      <w:marTop w:val="0"/>
      <w:marBottom w:val="0"/>
      <w:divBdr>
        <w:top w:val="none" w:sz="0" w:space="0" w:color="auto"/>
        <w:left w:val="none" w:sz="0" w:space="0" w:color="auto"/>
        <w:bottom w:val="none" w:sz="0" w:space="0" w:color="auto"/>
        <w:right w:val="none" w:sz="0" w:space="0" w:color="auto"/>
      </w:divBdr>
    </w:div>
    <w:div w:id="909074483">
      <w:bodyDiv w:val="1"/>
      <w:marLeft w:val="0"/>
      <w:marRight w:val="0"/>
      <w:marTop w:val="0"/>
      <w:marBottom w:val="0"/>
      <w:divBdr>
        <w:top w:val="none" w:sz="0" w:space="0" w:color="auto"/>
        <w:left w:val="none" w:sz="0" w:space="0" w:color="auto"/>
        <w:bottom w:val="none" w:sz="0" w:space="0" w:color="auto"/>
        <w:right w:val="none" w:sz="0" w:space="0" w:color="auto"/>
      </w:divBdr>
    </w:div>
    <w:div w:id="914823691">
      <w:bodyDiv w:val="1"/>
      <w:marLeft w:val="0"/>
      <w:marRight w:val="0"/>
      <w:marTop w:val="0"/>
      <w:marBottom w:val="0"/>
      <w:divBdr>
        <w:top w:val="none" w:sz="0" w:space="0" w:color="auto"/>
        <w:left w:val="none" w:sz="0" w:space="0" w:color="auto"/>
        <w:bottom w:val="none" w:sz="0" w:space="0" w:color="auto"/>
        <w:right w:val="none" w:sz="0" w:space="0" w:color="auto"/>
      </w:divBdr>
    </w:div>
    <w:div w:id="914976714">
      <w:bodyDiv w:val="1"/>
      <w:marLeft w:val="0"/>
      <w:marRight w:val="0"/>
      <w:marTop w:val="0"/>
      <w:marBottom w:val="0"/>
      <w:divBdr>
        <w:top w:val="none" w:sz="0" w:space="0" w:color="auto"/>
        <w:left w:val="none" w:sz="0" w:space="0" w:color="auto"/>
        <w:bottom w:val="none" w:sz="0" w:space="0" w:color="auto"/>
        <w:right w:val="none" w:sz="0" w:space="0" w:color="auto"/>
      </w:divBdr>
    </w:div>
    <w:div w:id="916011362">
      <w:bodyDiv w:val="1"/>
      <w:marLeft w:val="0"/>
      <w:marRight w:val="0"/>
      <w:marTop w:val="0"/>
      <w:marBottom w:val="0"/>
      <w:divBdr>
        <w:top w:val="none" w:sz="0" w:space="0" w:color="auto"/>
        <w:left w:val="none" w:sz="0" w:space="0" w:color="auto"/>
        <w:bottom w:val="none" w:sz="0" w:space="0" w:color="auto"/>
        <w:right w:val="none" w:sz="0" w:space="0" w:color="auto"/>
      </w:divBdr>
    </w:div>
    <w:div w:id="935480724">
      <w:bodyDiv w:val="1"/>
      <w:marLeft w:val="0"/>
      <w:marRight w:val="0"/>
      <w:marTop w:val="0"/>
      <w:marBottom w:val="0"/>
      <w:divBdr>
        <w:top w:val="none" w:sz="0" w:space="0" w:color="auto"/>
        <w:left w:val="none" w:sz="0" w:space="0" w:color="auto"/>
        <w:bottom w:val="none" w:sz="0" w:space="0" w:color="auto"/>
        <w:right w:val="none" w:sz="0" w:space="0" w:color="auto"/>
      </w:divBdr>
    </w:div>
    <w:div w:id="941183956">
      <w:bodyDiv w:val="1"/>
      <w:marLeft w:val="0"/>
      <w:marRight w:val="0"/>
      <w:marTop w:val="0"/>
      <w:marBottom w:val="0"/>
      <w:divBdr>
        <w:top w:val="none" w:sz="0" w:space="0" w:color="auto"/>
        <w:left w:val="none" w:sz="0" w:space="0" w:color="auto"/>
        <w:bottom w:val="none" w:sz="0" w:space="0" w:color="auto"/>
        <w:right w:val="none" w:sz="0" w:space="0" w:color="auto"/>
      </w:divBdr>
    </w:div>
    <w:div w:id="956564792">
      <w:bodyDiv w:val="1"/>
      <w:marLeft w:val="0"/>
      <w:marRight w:val="0"/>
      <w:marTop w:val="0"/>
      <w:marBottom w:val="0"/>
      <w:divBdr>
        <w:top w:val="none" w:sz="0" w:space="0" w:color="auto"/>
        <w:left w:val="none" w:sz="0" w:space="0" w:color="auto"/>
        <w:bottom w:val="none" w:sz="0" w:space="0" w:color="auto"/>
        <w:right w:val="none" w:sz="0" w:space="0" w:color="auto"/>
      </w:divBdr>
    </w:div>
    <w:div w:id="970672920">
      <w:bodyDiv w:val="1"/>
      <w:marLeft w:val="0"/>
      <w:marRight w:val="0"/>
      <w:marTop w:val="0"/>
      <w:marBottom w:val="0"/>
      <w:divBdr>
        <w:top w:val="none" w:sz="0" w:space="0" w:color="auto"/>
        <w:left w:val="none" w:sz="0" w:space="0" w:color="auto"/>
        <w:bottom w:val="none" w:sz="0" w:space="0" w:color="auto"/>
        <w:right w:val="none" w:sz="0" w:space="0" w:color="auto"/>
      </w:divBdr>
    </w:div>
    <w:div w:id="982930809">
      <w:bodyDiv w:val="1"/>
      <w:marLeft w:val="0"/>
      <w:marRight w:val="0"/>
      <w:marTop w:val="0"/>
      <w:marBottom w:val="0"/>
      <w:divBdr>
        <w:top w:val="none" w:sz="0" w:space="0" w:color="auto"/>
        <w:left w:val="none" w:sz="0" w:space="0" w:color="auto"/>
        <w:bottom w:val="none" w:sz="0" w:space="0" w:color="auto"/>
        <w:right w:val="none" w:sz="0" w:space="0" w:color="auto"/>
      </w:divBdr>
    </w:div>
    <w:div w:id="986086481">
      <w:bodyDiv w:val="1"/>
      <w:marLeft w:val="0"/>
      <w:marRight w:val="0"/>
      <w:marTop w:val="0"/>
      <w:marBottom w:val="0"/>
      <w:divBdr>
        <w:top w:val="none" w:sz="0" w:space="0" w:color="auto"/>
        <w:left w:val="none" w:sz="0" w:space="0" w:color="auto"/>
        <w:bottom w:val="none" w:sz="0" w:space="0" w:color="auto"/>
        <w:right w:val="none" w:sz="0" w:space="0" w:color="auto"/>
      </w:divBdr>
    </w:div>
    <w:div w:id="1005671185">
      <w:bodyDiv w:val="1"/>
      <w:marLeft w:val="0"/>
      <w:marRight w:val="0"/>
      <w:marTop w:val="0"/>
      <w:marBottom w:val="0"/>
      <w:divBdr>
        <w:top w:val="none" w:sz="0" w:space="0" w:color="auto"/>
        <w:left w:val="none" w:sz="0" w:space="0" w:color="auto"/>
        <w:bottom w:val="none" w:sz="0" w:space="0" w:color="auto"/>
        <w:right w:val="none" w:sz="0" w:space="0" w:color="auto"/>
      </w:divBdr>
    </w:div>
    <w:div w:id="1021126890">
      <w:bodyDiv w:val="1"/>
      <w:marLeft w:val="0"/>
      <w:marRight w:val="0"/>
      <w:marTop w:val="0"/>
      <w:marBottom w:val="0"/>
      <w:divBdr>
        <w:top w:val="none" w:sz="0" w:space="0" w:color="auto"/>
        <w:left w:val="none" w:sz="0" w:space="0" w:color="auto"/>
        <w:bottom w:val="none" w:sz="0" w:space="0" w:color="auto"/>
        <w:right w:val="none" w:sz="0" w:space="0" w:color="auto"/>
      </w:divBdr>
      <w:divsChild>
        <w:div w:id="629241142">
          <w:marLeft w:val="-2400"/>
          <w:marRight w:val="-480"/>
          <w:marTop w:val="0"/>
          <w:marBottom w:val="0"/>
          <w:divBdr>
            <w:top w:val="none" w:sz="0" w:space="0" w:color="auto"/>
            <w:left w:val="none" w:sz="0" w:space="0" w:color="auto"/>
            <w:bottom w:val="none" w:sz="0" w:space="0" w:color="auto"/>
            <w:right w:val="none" w:sz="0" w:space="0" w:color="auto"/>
          </w:divBdr>
        </w:div>
      </w:divsChild>
    </w:div>
    <w:div w:id="1043402157">
      <w:bodyDiv w:val="1"/>
      <w:marLeft w:val="0"/>
      <w:marRight w:val="0"/>
      <w:marTop w:val="0"/>
      <w:marBottom w:val="0"/>
      <w:divBdr>
        <w:top w:val="none" w:sz="0" w:space="0" w:color="auto"/>
        <w:left w:val="none" w:sz="0" w:space="0" w:color="auto"/>
        <w:bottom w:val="none" w:sz="0" w:space="0" w:color="auto"/>
        <w:right w:val="none" w:sz="0" w:space="0" w:color="auto"/>
      </w:divBdr>
    </w:div>
    <w:div w:id="1045374381">
      <w:bodyDiv w:val="1"/>
      <w:marLeft w:val="0"/>
      <w:marRight w:val="0"/>
      <w:marTop w:val="0"/>
      <w:marBottom w:val="0"/>
      <w:divBdr>
        <w:top w:val="none" w:sz="0" w:space="0" w:color="auto"/>
        <w:left w:val="none" w:sz="0" w:space="0" w:color="auto"/>
        <w:bottom w:val="none" w:sz="0" w:space="0" w:color="auto"/>
        <w:right w:val="none" w:sz="0" w:space="0" w:color="auto"/>
      </w:divBdr>
    </w:div>
    <w:div w:id="1052969223">
      <w:bodyDiv w:val="1"/>
      <w:marLeft w:val="0"/>
      <w:marRight w:val="0"/>
      <w:marTop w:val="0"/>
      <w:marBottom w:val="0"/>
      <w:divBdr>
        <w:top w:val="none" w:sz="0" w:space="0" w:color="auto"/>
        <w:left w:val="none" w:sz="0" w:space="0" w:color="auto"/>
        <w:bottom w:val="none" w:sz="0" w:space="0" w:color="auto"/>
        <w:right w:val="none" w:sz="0" w:space="0" w:color="auto"/>
      </w:divBdr>
    </w:div>
    <w:div w:id="1084306308">
      <w:bodyDiv w:val="1"/>
      <w:marLeft w:val="0"/>
      <w:marRight w:val="0"/>
      <w:marTop w:val="0"/>
      <w:marBottom w:val="0"/>
      <w:divBdr>
        <w:top w:val="none" w:sz="0" w:space="0" w:color="auto"/>
        <w:left w:val="none" w:sz="0" w:space="0" w:color="auto"/>
        <w:bottom w:val="none" w:sz="0" w:space="0" w:color="auto"/>
        <w:right w:val="none" w:sz="0" w:space="0" w:color="auto"/>
      </w:divBdr>
    </w:div>
    <w:div w:id="1088383181">
      <w:bodyDiv w:val="1"/>
      <w:marLeft w:val="0"/>
      <w:marRight w:val="0"/>
      <w:marTop w:val="0"/>
      <w:marBottom w:val="0"/>
      <w:divBdr>
        <w:top w:val="none" w:sz="0" w:space="0" w:color="auto"/>
        <w:left w:val="none" w:sz="0" w:space="0" w:color="auto"/>
        <w:bottom w:val="none" w:sz="0" w:space="0" w:color="auto"/>
        <w:right w:val="none" w:sz="0" w:space="0" w:color="auto"/>
      </w:divBdr>
    </w:div>
    <w:div w:id="1097873344">
      <w:bodyDiv w:val="1"/>
      <w:marLeft w:val="0"/>
      <w:marRight w:val="0"/>
      <w:marTop w:val="0"/>
      <w:marBottom w:val="0"/>
      <w:divBdr>
        <w:top w:val="none" w:sz="0" w:space="0" w:color="auto"/>
        <w:left w:val="none" w:sz="0" w:space="0" w:color="auto"/>
        <w:bottom w:val="none" w:sz="0" w:space="0" w:color="auto"/>
        <w:right w:val="none" w:sz="0" w:space="0" w:color="auto"/>
      </w:divBdr>
    </w:div>
    <w:div w:id="1099760631">
      <w:bodyDiv w:val="1"/>
      <w:marLeft w:val="0"/>
      <w:marRight w:val="0"/>
      <w:marTop w:val="0"/>
      <w:marBottom w:val="0"/>
      <w:divBdr>
        <w:top w:val="none" w:sz="0" w:space="0" w:color="auto"/>
        <w:left w:val="none" w:sz="0" w:space="0" w:color="auto"/>
        <w:bottom w:val="none" w:sz="0" w:space="0" w:color="auto"/>
        <w:right w:val="none" w:sz="0" w:space="0" w:color="auto"/>
      </w:divBdr>
    </w:div>
    <w:div w:id="1101029209">
      <w:bodyDiv w:val="1"/>
      <w:marLeft w:val="0"/>
      <w:marRight w:val="0"/>
      <w:marTop w:val="0"/>
      <w:marBottom w:val="0"/>
      <w:divBdr>
        <w:top w:val="none" w:sz="0" w:space="0" w:color="auto"/>
        <w:left w:val="none" w:sz="0" w:space="0" w:color="auto"/>
        <w:bottom w:val="none" w:sz="0" w:space="0" w:color="auto"/>
        <w:right w:val="none" w:sz="0" w:space="0" w:color="auto"/>
      </w:divBdr>
    </w:div>
    <w:div w:id="1108770076">
      <w:bodyDiv w:val="1"/>
      <w:marLeft w:val="0"/>
      <w:marRight w:val="0"/>
      <w:marTop w:val="0"/>
      <w:marBottom w:val="0"/>
      <w:divBdr>
        <w:top w:val="none" w:sz="0" w:space="0" w:color="auto"/>
        <w:left w:val="none" w:sz="0" w:space="0" w:color="auto"/>
        <w:bottom w:val="none" w:sz="0" w:space="0" w:color="auto"/>
        <w:right w:val="none" w:sz="0" w:space="0" w:color="auto"/>
      </w:divBdr>
    </w:div>
    <w:div w:id="1114405560">
      <w:bodyDiv w:val="1"/>
      <w:marLeft w:val="0"/>
      <w:marRight w:val="0"/>
      <w:marTop w:val="0"/>
      <w:marBottom w:val="0"/>
      <w:divBdr>
        <w:top w:val="none" w:sz="0" w:space="0" w:color="auto"/>
        <w:left w:val="none" w:sz="0" w:space="0" w:color="auto"/>
        <w:bottom w:val="none" w:sz="0" w:space="0" w:color="auto"/>
        <w:right w:val="none" w:sz="0" w:space="0" w:color="auto"/>
      </w:divBdr>
    </w:div>
    <w:div w:id="1125469156">
      <w:bodyDiv w:val="1"/>
      <w:marLeft w:val="0"/>
      <w:marRight w:val="0"/>
      <w:marTop w:val="0"/>
      <w:marBottom w:val="0"/>
      <w:divBdr>
        <w:top w:val="none" w:sz="0" w:space="0" w:color="auto"/>
        <w:left w:val="none" w:sz="0" w:space="0" w:color="auto"/>
        <w:bottom w:val="none" w:sz="0" w:space="0" w:color="auto"/>
        <w:right w:val="none" w:sz="0" w:space="0" w:color="auto"/>
      </w:divBdr>
    </w:div>
    <w:div w:id="1128160192">
      <w:bodyDiv w:val="1"/>
      <w:marLeft w:val="0"/>
      <w:marRight w:val="0"/>
      <w:marTop w:val="0"/>
      <w:marBottom w:val="0"/>
      <w:divBdr>
        <w:top w:val="none" w:sz="0" w:space="0" w:color="auto"/>
        <w:left w:val="none" w:sz="0" w:space="0" w:color="auto"/>
        <w:bottom w:val="none" w:sz="0" w:space="0" w:color="auto"/>
        <w:right w:val="none" w:sz="0" w:space="0" w:color="auto"/>
      </w:divBdr>
    </w:div>
    <w:div w:id="1128233383">
      <w:bodyDiv w:val="1"/>
      <w:marLeft w:val="0"/>
      <w:marRight w:val="0"/>
      <w:marTop w:val="0"/>
      <w:marBottom w:val="0"/>
      <w:divBdr>
        <w:top w:val="none" w:sz="0" w:space="0" w:color="auto"/>
        <w:left w:val="none" w:sz="0" w:space="0" w:color="auto"/>
        <w:bottom w:val="none" w:sz="0" w:space="0" w:color="auto"/>
        <w:right w:val="none" w:sz="0" w:space="0" w:color="auto"/>
      </w:divBdr>
    </w:div>
    <w:div w:id="1140538252">
      <w:bodyDiv w:val="1"/>
      <w:marLeft w:val="0"/>
      <w:marRight w:val="0"/>
      <w:marTop w:val="0"/>
      <w:marBottom w:val="0"/>
      <w:divBdr>
        <w:top w:val="none" w:sz="0" w:space="0" w:color="auto"/>
        <w:left w:val="none" w:sz="0" w:space="0" w:color="auto"/>
        <w:bottom w:val="none" w:sz="0" w:space="0" w:color="auto"/>
        <w:right w:val="none" w:sz="0" w:space="0" w:color="auto"/>
      </w:divBdr>
    </w:div>
    <w:div w:id="1142038239">
      <w:bodyDiv w:val="1"/>
      <w:marLeft w:val="0"/>
      <w:marRight w:val="0"/>
      <w:marTop w:val="0"/>
      <w:marBottom w:val="0"/>
      <w:divBdr>
        <w:top w:val="none" w:sz="0" w:space="0" w:color="auto"/>
        <w:left w:val="none" w:sz="0" w:space="0" w:color="auto"/>
        <w:bottom w:val="none" w:sz="0" w:space="0" w:color="auto"/>
        <w:right w:val="none" w:sz="0" w:space="0" w:color="auto"/>
      </w:divBdr>
    </w:div>
    <w:div w:id="1151755021">
      <w:bodyDiv w:val="1"/>
      <w:marLeft w:val="0"/>
      <w:marRight w:val="0"/>
      <w:marTop w:val="0"/>
      <w:marBottom w:val="0"/>
      <w:divBdr>
        <w:top w:val="none" w:sz="0" w:space="0" w:color="auto"/>
        <w:left w:val="none" w:sz="0" w:space="0" w:color="auto"/>
        <w:bottom w:val="none" w:sz="0" w:space="0" w:color="auto"/>
        <w:right w:val="none" w:sz="0" w:space="0" w:color="auto"/>
      </w:divBdr>
    </w:div>
    <w:div w:id="1163737115">
      <w:bodyDiv w:val="1"/>
      <w:marLeft w:val="0"/>
      <w:marRight w:val="0"/>
      <w:marTop w:val="0"/>
      <w:marBottom w:val="0"/>
      <w:divBdr>
        <w:top w:val="none" w:sz="0" w:space="0" w:color="auto"/>
        <w:left w:val="none" w:sz="0" w:space="0" w:color="auto"/>
        <w:bottom w:val="none" w:sz="0" w:space="0" w:color="auto"/>
        <w:right w:val="none" w:sz="0" w:space="0" w:color="auto"/>
      </w:divBdr>
    </w:div>
    <w:div w:id="1170021914">
      <w:bodyDiv w:val="1"/>
      <w:marLeft w:val="0"/>
      <w:marRight w:val="0"/>
      <w:marTop w:val="0"/>
      <w:marBottom w:val="0"/>
      <w:divBdr>
        <w:top w:val="none" w:sz="0" w:space="0" w:color="auto"/>
        <w:left w:val="none" w:sz="0" w:space="0" w:color="auto"/>
        <w:bottom w:val="none" w:sz="0" w:space="0" w:color="auto"/>
        <w:right w:val="none" w:sz="0" w:space="0" w:color="auto"/>
      </w:divBdr>
    </w:div>
    <w:div w:id="1171021350">
      <w:bodyDiv w:val="1"/>
      <w:marLeft w:val="0"/>
      <w:marRight w:val="0"/>
      <w:marTop w:val="0"/>
      <w:marBottom w:val="0"/>
      <w:divBdr>
        <w:top w:val="none" w:sz="0" w:space="0" w:color="auto"/>
        <w:left w:val="none" w:sz="0" w:space="0" w:color="auto"/>
        <w:bottom w:val="none" w:sz="0" w:space="0" w:color="auto"/>
        <w:right w:val="none" w:sz="0" w:space="0" w:color="auto"/>
      </w:divBdr>
      <w:divsChild>
        <w:div w:id="1627198834">
          <w:marLeft w:val="0"/>
          <w:marRight w:val="0"/>
          <w:marTop w:val="0"/>
          <w:marBottom w:val="0"/>
          <w:divBdr>
            <w:top w:val="none" w:sz="0" w:space="0" w:color="auto"/>
            <w:left w:val="none" w:sz="0" w:space="0" w:color="auto"/>
            <w:bottom w:val="none" w:sz="0" w:space="0" w:color="auto"/>
            <w:right w:val="none" w:sz="0" w:space="0" w:color="auto"/>
          </w:divBdr>
          <w:divsChild>
            <w:div w:id="97472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14690">
      <w:bodyDiv w:val="1"/>
      <w:marLeft w:val="0"/>
      <w:marRight w:val="0"/>
      <w:marTop w:val="0"/>
      <w:marBottom w:val="0"/>
      <w:divBdr>
        <w:top w:val="none" w:sz="0" w:space="0" w:color="auto"/>
        <w:left w:val="none" w:sz="0" w:space="0" w:color="auto"/>
        <w:bottom w:val="none" w:sz="0" w:space="0" w:color="auto"/>
        <w:right w:val="none" w:sz="0" w:space="0" w:color="auto"/>
      </w:divBdr>
    </w:div>
    <w:div w:id="1182817704">
      <w:bodyDiv w:val="1"/>
      <w:marLeft w:val="0"/>
      <w:marRight w:val="0"/>
      <w:marTop w:val="0"/>
      <w:marBottom w:val="0"/>
      <w:divBdr>
        <w:top w:val="none" w:sz="0" w:space="0" w:color="auto"/>
        <w:left w:val="none" w:sz="0" w:space="0" w:color="auto"/>
        <w:bottom w:val="none" w:sz="0" w:space="0" w:color="auto"/>
        <w:right w:val="none" w:sz="0" w:space="0" w:color="auto"/>
      </w:divBdr>
    </w:div>
    <w:div w:id="1190797315">
      <w:bodyDiv w:val="1"/>
      <w:marLeft w:val="0"/>
      <w:marRight w:val="0"/>
      <w:marTop w:val="0"/>
      <w:marBottom w:val="0"/>
      <w:divBdr>
        <w:top w:val="none" w:sz="0" w:space="0" w:color="auto"/>
        <w:left w:val="none" w:sz="0" w:space="0" w:color="auto"/>
        <w:bottom w:val="none" w:sz="0" w:space="0" w:color="auto"/>
        <w:right w:val="none" w:sz="0" w:space="0" w:color="auto"/>
      </w:divBdr>
    </w:div>
    <w:div w:id="1192649288">
      <w:bodyDiv w:val="1"/>
      <w:marLeft w:val="0"/>
      <w:marRight w:val="0"/>
      <w:marTop w:val="0"/>
      <w:marBottom w:val="0"/>
      <w:divBdr>
        <w:top w:val="none" w:sz="0" w:space="0" w:color="auto"/>
        <w:left w:val="none" w:sz="0" w:space="0" w:color="auto"/>
        <w:bottom w:val="none" w:sz="0" w:space="0" w:color="auto"/>
        <w:right w:val="none" w:sz="0" w:space="0" w:color="auto"/>
      </w:divBdr>
    </w:div>
    <w:div w:id="1216545454">
      <w:bodyDiv w:val="1"/>
      <w:marLeft w:val="0"/>
      <w:marRight w:val="0"/>
      <w:marTop w:val="0"/>
      <w:marBottom w:val="0"/>
      <w:divBdr>
        <w:top w:val="none" w:sz="0" w:space="0" w:color="auto"/>
        <w:left w:val="none" w:sz="0" w:space="0" w:color="auto"/>
        <w:bottom w:val="none" w:sz="0" w:space="0" w:color="auto"/>
        <w:right w:val="none" w:sz="0" w:space="0" w:color="auto"/>
      </w:divBdr>
    </w:div>
    <w:div w:id="1232159860">
      <w:bodyDiv w:val="1"/>
      <w:marLeft w:val="0"/>
      <w:marRight w:val="0"/>
      <w:marTop w:val="0"/>
      <w:marBottom w:val="0"/>
      <w:divBdr>
        <w:top w:val="none" w:sz="0" w:space="0" w:color="auto"/>
        <w:left w:val="none" w:sz="0" w:space="0" w:color="auto"/>
        <w:bottom w:val="none" w:sz="0" w:space="0" w:color="auto"/>
        <w:right w:val="none" w:sz="0" w:space="0" w:color="auto"/>
      </w:divBdr>
    </w:div>
    <w:div w:id="1240213938">
      <w:bodyDiv w:val="1"/>
      <w:marLeft w:val="0"/>
      <w:marRight w:val="0"/>
      <w:marTop w:val="0"/>
      <w:marBottom w:val="0"/>
      <w:divBdr>
        <w:top w:val="none" w:sz="0" w:space="0" w:color="auto"/>
        <w:left w:val="none" w:sz="0" w:space="0" w:color="auto"/>
        <w:bottom w:val="none" w:sz="0" w:space="0" w:color="auto"/>
        <w:right w:val="none" w:sz="0" w:space="0" w:color="auto"/>
      </w:divBdr>
    </w:div>
    <w:div w:id="1250581568">
      <w:bodyDiv w:val="1"/>
      <w:marLeft w:val="0"/>
      <w:marRight w:val="0"/>
      <w:marTop w:val="0"/>
      <w:marBottom w:val="0"/>
      <w:divBdr>
        <w:top w:val="none" w:sz="0" w:space="0" w:color="auto"/>
        <w:left w:val="none" w:sz="0" w:space="0" w:color="auto"/>
        <w:bottom w:val="none" w:sz="0" w:space="0" w:color="auto"/>
        <w:right w:val="none" w:sz="0" w:space="0" w:color="auto"/>
      </w:divBdr>
    </w:div>
    <w:div w:id="1251545237">
      <w:bodyDiv w:val="1"/>
      <w:marLeft w:val="0"/>
      <w:marRight w:val="0"/>
      <w:marTop w:val="0"/>
      <w:marBottom w:val="0"/>
      <w:divBdr>
        <w:top w:val="none" w:sz="0" w:space="0" w:color="auto"/>
        <w:left w:val="none" w:sz="0" w:space="0" w:color="auto"/>
        <w:bottom w:val="none" w:sz="0" w:space="0" w:color="auto"/>
        <w:right w:val="none" w:sz="0" w:space="0" w:color="auto"/>
      </w:divBdr>
    </w:div>
    <w:div w:id="1257208504">
      <w:bodyDiv w:val="1"/>
      <w:marLeft w:val="0"/>
      <w:marRight w:val="0"/>
      <w:marTop w:val="0"/>
      <w:marBottom w:val="0"/>
      <w:divBdr>
        <w:top w:val="none" w:sz="0" w:space="0" w:color="auto"/>
        <w:left w:val="none" w:sz="0" w:space="0" w:color="auto"/>
        <w:bottom w:val="none" w:sz="0" w:space="0" w:color="auto"/>
        <w:right w:val="none" w:sz="0" w:space="0" w:color="auto"/>
      </w:divBdr>
    </w:div>
    <w:div w:id="1267418775">
      <w:bodyDiv w:val="1"/>
      <w:marLeft w:val="0"/>
      <w:marRight w:val="0"/>
      <w:marTop w:val="0"/>
      <w:marBottom w:val="0"/>
      <w:divBdr>
        <w:top w:val="none" w:sz="0" w:space="0" w:color="auto"/>
        <w:left w:val="none" w:sz="0" w:space="0" w:color="auto"/>
        <w:bottom w:val="none" w:sz="0" w:space="0" w:color="auto"/>
        <w:right w:val="none" w:sz="0" w:space="0" w:color="auto"/>
      </w:divBdr>
    </w:div>
    <w:div w:id="1271818194">
      <w:bodyDiv w:val="1"/>
      <w:marLeft w:val="0"/>
      <w:marRight w:val="0"/>
      <w:marTop w:val="0"/>
      <w:marBottom w:val="0"/>
      <w:divBdr>
        <w:top w:val="none" w:sz="0" w:space="0" w:color="auto"/>
        <w:left w:val="none" w:sz="0" w:space="0" w:color="auto"/>
        <w:bottom w:val="none" w:sz="0" w:space="0" w:color="auto"/>
        <w:right w:val="none" w:sz="0" w:space="0" w:color="auto"/>
      </w:divBdr>
    </w:div>
    <w:div w:id="1273393967">
      <w:bodyDiv w:val="1"/>
      <w:marLeft w:val="0"/>
      <w:marRight w:val="0"/>
      <w:marTop w:val="0"/>
      <w:marBottom w:val="0"/>
      <w:divBdr>
        <w:top w:val="none" w:sz="0" w:space="0" w:color="auto"/>
        <w:left w:val="none" w:sz="0" w:space="0" w:color="auto"/>
        <w:bottom w:val="none" w:sz="0" w:space="0" w:color="auto"/>
        <w:right w:val="none" w:sz="0" w:space="0" w:color="auto"/>
      </w:divBdr>
      <w:divsChild>
        <w:div w:id="780416339">
          <w:marLeft w:val="0"/>
          <w:marRight w:val="0"/>
          <w:marTop w:val="0"/>
          <w:marBottom w:val="0"/>
          <w:divBdr>
            <w:top w:val="none" w:sz="0" w:space="0" w:color="auto"/>
            <w:left w:val="none" w:sz="0" w:space="0" w:color="auto"/>
            <w:bottom w:val="none" w:sz="0" w:space="0" w:color="auto"/>
            <w:right w:val="none" w:sz="0" w:space="0" w:color="auto"/>
          </w:divBdr>
          <w:divsChild>
            <w:div w:id="1974403650">
              <w:marLeft w:val="0"/>
              <w:marRight w:val="0"/>
              <w:marTop w:val="0"/>
              <w:marBottom w:val="0"/>
              <w:divBdr>
                <w:top w:val="none" w:sz="0" w:space="0" w:color="auto"/>
                <w:left w:val="none" w:sz="0" w:space="0" w:color="auto"/>
                <w:bottom w:val="none" w:sz="0" w:space="0" w:color="auto"/>
                <w:right w:val="none" w:sz="0" w:space="0" w:color="auto"/>
              </w:divBdr>
              <w:divsChild>
                <w:div w:id="19086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411171">
      <w:bodyDiv w:val="1"/>
      <w:marLeft w:val="0"/>
      <w:marRight w:val="0"/>
      <w:marTop w:val="0"/>
      <w:marBottom w:val="0"/>
      <w:divBdr>
        <w:top w:val="none" w:sz="0" w:space="0" w:color="auto"/>
        <w:left w:val="none" w:sz="0" w:space="0" w:color="auto"/>
        <w:bottom w:val="none" w:sz="0" w:space="0" w:color="auto"/>
        <w:right w:val="none" w:sz="0" w:space="0" w:color="auto"/>
      </w:divBdr>
    </w:div>
    <w:div w:id="1295062211">
      <w:bodyDiv w:val="1"/>
      <w:marLeft w:val="0"/>
      <w:marRight w:val="0"/>
      <w:marTop w:val="0"/>
      <w:marBottom w:val="0"/>
      <w:divBdr>
        <w:top w:val="none" w:sz="0" w:space="0" w:color="auto"/>
        <w:left w:val="none" w:sz="0" w:space="0" w:color="auto"/>
        <w:bottom w:val="none" w:sz="0" w:space="0" w:color="auto"/>
        <w:right w:val="none" w:sz="0" w:space="0" w:color="auto"/>
      </w:divBdr>
    </w:div>
    <w:div w:id="1298954858">
      <w:bodyDiv w:val="1"/>
      <w:marLeft w:val="0"/>
      <w:marRight w:val="0"/>
      <w:marTop w:val="0"/>
      <w:marBottom w:val="0"/>
      <w:divBdr>
        <w:top w:val="none" w:sz="0" w:space="0" w:color="auto"/>
        <w:left w:val="none" w:sz="0" w:space="0" w:color="auto"/>
        <w:bottom w:val="none" w:sz="0" w:space="0" w:color="auto"/>
        <w:right w:val="none" w:sz="0" w:space="0" w:color="auto"/>
      </w:divBdr>
    </w:div>
    <w:div w:id="1306205530">
      <w:bodyDiv w:val="1"/>
      <w:marLeft w:val="0"/>
      <w:marRight w:val="0"/>
      <w:marTop w:val="0"/>
      <w:marBottom w:val="0"/>
      <w:divBdr>
        <w:top w:val="none" w:sz="0" w:space="0" w:color="auto"/>
        <w:left w:val="none" w:sz="0" w:space="0" w:color="auto"/>
        <w:bottom w:val="none" w:sz="0" w:space="0" w:color="auto"/>
        <w:right w:val="none" w:sz="0" w:space="0" w:color="auto"/>
      </w:divBdr>
    </w:div>
    <w:div w:id="1311717207">
      <w:bodyDiv w:val="1"/>
      <w:marLeft w:val="0"/>
      <w:marRight w:val="0"/>
      <w:marTop w:val="0"/>
      <w:marBottom w:val="0"/>
      <w:divBdr>
        <w:top w:val="none" w:sz="0" w:space="0" w:color="auto"/>
        <w:left w:val="none" w:sz="0" w:space="0" w:color="auto"/>
        <w:bottom w:val="none" w:sz="0" w:space="0" w:color="auto"/>
        <w:right w:val="none" w:sz="0" w:space="0" w:color="auto"/>
      </w:divBdr>
    </w:div>
    <w:div w:id="1320812641">
      <w:bodyDiv w:val="1"/>
      <w:marLeft w:val="0"/>
      <w:marRight w:val="0"/>
      <w:marTop w:val="0"/>
      <w:marBottom w:val="0"/>
      <w:divBdr>
        <w:top w:val="none" w:sz="0" w:space="0" w:color="auto"/>
        <w:left w:val="none" w:sz="0" w:space="0" w:color="auto"/>
        <w:bottom w:val="none" w:sz="0" w:space="0" w:color="auto"/>
        <w:right w:val="none" w:sz="0" w:space="0" w:color="auto"/>
      </w:divBdr>
    </w:div>
    <w:div w:id="1344160344">
      <w:bodyDiv w:val="1"/>
      <w:marLeft w:val="0"/>
      <w:marRight w:val="0"/>
      <w:marTop w:val="0"/>
      <w:marBottom w:val="0"/>
      <w:divBdr>
        <w:top w:val="none" w:sz="0" w:space="0" w:color="auto"/>
        <w:left w:val="none" w:sz="0" w:space="0" w:color="auto"/>
        <w:bottom w:val="none" w:sz="0" w:space="0" w:color="auto"/>
        <w:right w:val="none" w:sz="0" w:space="0" w:color="auto"/>
      </w:divBdr>
    </w:div>
    <w:div w:id="1362894866">
      <w:bodyDiv w:val="1"/>
      <w:marLeft w:val="0"/>
      <w:marRight w:val="0"/>
      <w:marTop w:val="0"/>
      <w:marBottom w:val="0"/>
      <w:divBdr>
        <w:top w:val="none" w:sz="0" w:space="0" w:color="auto"/>
        <w:left w:val="none" w:sz="0" w:space="0" w:color="auto"/>
        <w:bottom w:val="none" w:sz="0" w:space="0" w:color="auto"/>
        <w:right w:val="none" w:sz="0" w:space="0" w:color="auto"/>
      </w:divBdr>
    </w:div>
    <w:div w:id="1376614592">
      <w:bodyDiv w:val="1"/>
      <w:marLeft w:val="0"/>
      <w:marRight w:val="0"/>
      <w:marTop w:val="0"/>
      <w:marBottom w:val="0"/>
      <w:divBdr>
        <w:top w:val="none" w:sz="0" w:space="0" w:color="auto"/>
        <w:left w:val="none" w:sz="0" w:space="0" w:color="auto"/>
        <w:bottom w:val="none" w:sz="0" w:space="0" w:color="auto"/>
        <w:right w:val="none" w:sz="0" w:space="0" w:color="auto"/>
      </w:divBdr>
    </w:div>
    <w:div w:id="1379016234">
      <w:bodyDiv w:val="1"/>
      <w:marLeft w:val="0"/>
      <w:marRight w:val="0"/>
      <w:marTop w:val="0"/>
      <w:marBottom w:val="0"/>
      <w:divBdr>
        <w:top w:val="none" w:sz="0" w:space="0" w:color="auto"/>
        <w:left w:val="none" w:sz="0" w:space="0" w:color="auto"/>
        <w:bottom w:val="none" w:sz="0" w:space="0" w:color="auto"/>
        <w:right w:val="none" w:sz="0" w:space="0" w:color="auto"/>
      </w:divBdr>
    </w:div>
    <w:div w:id="1384407450">
      <w:bodyDiv w:val="1"/>
      <w:marLeft w:val="0"/>
      <w:marRight w:val="0"/>
      <w:marTop w:val="0"/>
      <w:marBottom w:val="0"/>
      <w:divBdr>
        <w:top w:val="none" w:sz="0" w:space="0" w:color="auto"/>
        <w:left w:val="none" w:sz="0" w:space="0" w:color="auto"/>
        <w:bottom w:val="none" w:sz="0" w:space="0" w:color="auto"/>
        <w:right w:val="none" w:sz="0" w:space="0" w:color="auto"/>
      </w:divBdr>
    </w:div>
    <w:div w:id="1384407782">
      <w:bodyDiv w:val="1"/>
      <w:marLeft w:val="0"/>
      <w:marRight w:val="0"/>
      <w:marTop w:val="0"/>
      <w:marBottom w:val="0"/>
      <w:divBdr>
        <w:top w:val="none" w:sz="0" w:space="0" w:color="auto"/>
        <w:left w:val="none" w:sz="0" w:space="0" w:color="auto"/>
        <w:bottom w:val="none" w:sz="0" w:space="0" w:color="auto"/>
        <w:right w:val="none" w:sz="0" w:space="0" w:color="auto"/>
      </w:divBdr>
    </w:div>
    <w:div w:id="1391226872">
      <w:bodyDiv w:val="1"/>
      <w:marLeft w:val="0"/>
      <w:marRight w:val="0"/>
      <w:marTop w:val="0"/>
      <w:marBottom w:val="0"/>
      <w:divBdr>
        <w:top w:val="none" w:sz="0" w:space="0" w:color="auto"/>
        <w:left w:val="none" w:sz="0" w:space="0" w:color="auto"/>
        <w:bottom w:val="none" w:sz="0" w:space="0" w:color="auto"/>
        <w:right w:val="none" w:sz="0" w:space="0" w:color="auto"/>
      </w:divBdr>
    </w:div>
    <w:div w:id="1393885861">
      <w:bodyDiv w:val="1"/>
      <w:marLeft w:val="0"/>
      <w:marRight w:val="0"/>
      <w:marTop w:val="0"/>
      <w:marBottom w:val="0"/>
      <w:divBdr>
        <w:top w:val="none" w:sz="0" w:space="0" w:color="auto"/>
        <w:left w:val="none" w:sz="0" w:space="0" w:color="auto"/>
        <w:bottom w:val="none" w:sz="0" w:space="0" w:color="auto"/>
        <w:right w:val="none" w:sz="0" w:space="0" w:color="auto"/>
      </w:divBdr>
    </w:div>
    <w:div w:id="1403408261">
      <w:bodyDiv w:val="1"/>
      <w:marLeft w:val="0"/>
      <w:marRight w:val="0"/>
      <w:marTop w:val="0"/>
      <w:marBottom w:val="0"/>
      <w:divBdr>
        <w:top w:val="none" w:sz="0" w:space="0" w:color="auto"/>
        <w:left w:val="none" w:sz="0" w:space="0" w:color="auto"/>
        <w:bottom w:val="none" w:sz="0" w:space="0" w:color="auto"/>
        <w:right w:val="none" w:sz="0" w:space="0" w:color="auto"/>
      </w:divBdr>
    </w:div>
    <w:div w:id="1408267996">
      <w:bodyDiv w:val="1"/>
      <w:marLeft w:val="0"/>
      <w:marRight w:val="0"/>
      <w:marTop w:val="0"/>
      <w:marBottom w:val="0"/>
      <w:divBdr>
        <w:top w:val="none" w:sz="0" w:space="0" w:color="auto"/>
        <w:left w:val="none" w:sz="0" w:space="0" w:color="auto"/>
        <w:bottom w:val="none" w:sz="0" w:space="0" w:color="auto"/>
        <w:right w:val="none" w:sz="0" w:space="0" w:color="auto"/>
      </w:divBdr>
    </w:div>
    <w:div w:id="1408770853">
      <w:bodyDiv w:val="1"/>
      <w:marLeft w:val="0"/>
      <w:marRight w:val="0"/>
      <w:marTop w:val="0"/>
      <w:marBottom w:val="0"/>
      <w:divBdr>
        <w:top w:val="none" w:sz="0" w:space="0" w:color="auto"/>
        <w:left w:val="none" w:sz="0" w:space="0" w:color="auto"/>
        <w:bottom w:val="none" w:sz="0" w:space="0" w:color="auto"/>
        <w:right w:val="none" w:sz="0" w:space="0" w:color="auto"/>
      </w:divBdr>
    </w:div>
    <w:div w:id="1450398945">
      <w:bodyDiv w:val="1"/>
      <w:marLeft w:val="0"/>
      <w:marRight w:val="0"/>
      <w:marTop w:val="0"/>
      <w:marBottom w:val="0"/>
      <w:divBdr>
        <w:top w:val="none" w:sz="0" w:space="0" w:color="auto"/>
        <w:left w:val="none" w:sz="0" w:space="0" w:color="auto"/>
        <w:bottom w:val="none" w:sz="0" w:space="0" w:color="auto"/>
        <w:right w:val="none" w:sz="0" w:space="0" w:color="auto"/>
      </w:divBdr>
    </w:div>
    <w:div w:id="1452747164">
      <w:bodyDiv w:val="1"/>
      <w:marLeft w:val="0"/>
      <w:marRight w:val="0"/>
      <w:marTop w:val="0"/>
      <w:marBottom w:val="0"/>
      <w:divBdr>
        <w:top w:val="none" w:sz="0" w:space="0" w:color="auto"/>
        <w:left w:val="none" w:sz="0" w:space="0" w:color="auto"/>
        <w:bottom w:val="none" w:sz="0" w:space="0" w:color="auto"/>
        <w:right w:val="none" w:sz="0" w:space="0" w:color="auto"/>
      </w:divBdr>
    </w:div>
    <w:div w:id="1462378966">
      <w:bodyDiv w:val="1"/>
      <w:marLeft w:val="0"/>
      <w:marRight w:val="0"/>
      <w:marTop w:val="0"/>
      <w:marBottom w:val="0"/>
      <w:divBdr>
        <w:top w:val="none" w:sz="0" w:space="0" w:color="auto"/>
        <w:left w:val="none" w:sz="0" w:space="0" w:color="auto"/>
        <w:bottom w:val="none" w:sz="0" w:space="0" w:color="auto"/>
        <w:right w:val="none" w:sz="0" w:space="0" w:color="auto"/>
      </w:divBdr>
    </w:div>
    <w:div w:id="1466508582">
      <w:bodyDiv w:val="1"/>
      <w:marLeft w:val="0"/>
      <w:marRight w:val="0"/>
      <w:marTop w:val="0"/>
      <w:marBottom w:val="0"/>
      <w:divBdr>
        <w:top w:val="none" w:sz="0" w:space="0" w:color="auto"/>
        <w:left w:val="none" w:sz="0" w:space="0" w:color="auto"/>
        <w:bottom w:val="none" w:sz="0" w:space="0" w:color="auto"/>
        <w:right w:val="none" w:sz="0" w:space="0" w:color="auto"/>
      </w:divBdr>
    </w:div>
    <w:div w:id="1467966850">
      <w:bodyDiv w:val="1"/>
      <w:marLeft w:val="0"/>
      <w:marRight w:val="0"/>
      <w:marTop w:val="0"/>
      <w:marBottom w:val="0"/>
      <w:divBdr>
        <w:top w:val="none" w:sz="0" w:space="0" w:color="auto"/>
        <w:left w:val="none" w:sz="0" w:space="0" w:color="auto"/>
        <w:bottom w:val="none" w:sz="0" w:space="0" w:color="auto"/>
        <w:right w:val="none" w:sz="0" w:space="0" w:color="auto"/>
      </w:divBdr>
    </w:div>
    <w:div w:id="1480734316">
      <w:bodyDiv w:val="1"/>
      <w:marLeft w:val="0"/>
      <w:marRight w:val="0"/>
      <w:marTop w:val="0"/>
      <w:marBottom w:val="0"/>
      <w:divBdr>
        <w:top w:val="none" w:sz="0" w:space="0" w:color="auto"/>
        <w:left w:val="none" w:sz="0" w:space="0" w:color="auto"/>
        <w:bottom w:val="none" w:sz="0" w:space="0" w:color="auto"/>
        <w:right w:val="none" w:sz="0" w:space="0" w:color="auto"/>
      </w:divBdr>
    </w:div>
    <w:div w:id="1491749368">
      <w:bodyDiv w:val="1"/>
      <w:marLeft w:val="0"/>
      <w:marRight w:val="0"/>
      <w:marTop w:val="0"/>
      <w:marBottom w:val="0"/>
      <w:divBdr>
        <w:top w:val="none" w:sz="0" w:space="0" w:color="auto"/>
        <w:left w:val="none" w:sz="0" w:space="0" w:color="auto"/>
        <w:bottom w:val="none" w:sz="0" w:space="0" w:color="auto"/>
        <w:right w:val="none" w:sz="0" w:space="0" w:color="auto"/>
      </w:divBdr>
      <w:divsChild>
        <w:div w:id="1528984056">
          <w:marLeft w:val="0"/>
          <w:marRight w:val="0"/>
          <w:marTop w:val="0"/>
          <w:marBottom w:val="0"/>
          <w:divBdr>
            <w:top w:val="none" w:sz="0" w:space="0" w:color="auto"/>
            <w:left w:val="none" w:sz="0" w:space="0" w:color="auto"/>
            <w:bottom w:val="none" w:sz="0" w:space="0" w:color="auto"/>
            <w:right w:val="none" w:sz="0" w:space="0" w:color="auto"/>
          </w:divBdr>
          <w:divsChild>
            <w:div w:id="1646856592">
              <w:marLeft w:val="0"/>
              <w:marRight w:val="0"/>
              <w:marTop w:val="0"/>
              <w:marBottom w:val="0"/>
              <w:divBdr>
                <w:top w:val="none" w:sz="0" w:space="0" w:color="auto"/>
                <w:left w:val="none" w:sz="0" w:space="0" w:color="auto"/>
                <w:bottom w:val="none" w:sz="0" w:space="0" w:color="auto"/>
                <w:right w:val="none" w:sz="0" w:space="0" w:color="auto"/>
              </w:divBdr>
              <w:divsChild>
                <w:div w:id="19681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16952">
      <w:bodyDiv w:val="1"/>
      <w:marLeft w:val="0"/>
      <w:marRight w:val="0"/>
      <w:marTop w:val="0"/>
      <w:marBottom w:val="0"/>
      <w:divBdr>
        <w:top w:val="none" w:sz="0" w:space="0" w:color="auto"/>
        <w:left w:val="none" w:sz="0" w:space="0" w:color="auto"/>
        <w:bottom w:val="none" w:sz="0" w:space="0" w:color="auto"/>
        <w:right w:val="none" w:sz="0" w:space="0" w:color="auto"/>
      </w:divBdr>
    </w:div>
    <w:div w:id="1512835183">
      <w:bodyDiv w:val="1"/>
      <w:marLeft w:val="0"/>
      <w:marRight w:val="0"/>
      <w:marTop w:val="0"/>
      <w:marBottom w:val="0"/>
      <w:divBdr>
        <w:top w:val="none" w:sz="0" w:space="0" w:color="auto"/>
        <w:left w:val="none" w:sz="0" w:space="0" w:color="auto"/>
        <w:bottom w:val="none" w:sz="0" w:space="0" w:color="auto"/>
        <w:right w:val="none" w:sz="0" w:space="0" w:color="auto"/>
      </w:divBdr>
    </w:div>
    <w:div w:id="1515028430">
      <w:bodyDiv w:val="1"/>
      <w:marLeft w:val="0"/>
      <w:marRight w:val="0"/>
      <w:marTop w:val="0"/>
      <w:marBottom w:val="0"/>
      <w:divBdr>
        <w:top w:val="none" w:sz="0" w:space="0" w:color="auto"/>
        <w:left w:val="none" w:sz="0" w:space="0" w:color="auto"/>
        <w:bottom w:val="none" w:sz="0" w:space="0" w:color="auto"/>
        <w:right w:val="none" w:sz="0" w:space="0" w:color="auto"/>
      </w:divBdr>
    </w:div>
    <w:div w:id="1518931621">
      <w:bodyDiv w:val="1"/>
      <w:marLeft w:val="0"/>
      <w:marRight w:val="0"/>
      <w:marTop w:val="0"/>
      <w:marBottom w:val="0"/>
      <w:divBdr>
        <w:top w:val="none" w:sz="0" w:space="0" w:color="auto"/>
        <w:left w:val="none" w:sz="0" w:space="0" w:color="auto"/>
        <w:bottom w:val="none" w:sz="0" w:space="0" w:color="auto"/>
        <w:right w:val="none" w:sz="0" w:space="0" w:color="auto"/>
      </w:divBdr>
    </w:div>
    <w:div w:id="1543789160">
      <w:bodyDiv w:val="1"/>
      <w:marLeft w:val="0"/>
      <w:marRight w:val="0"/>
      <w:marTop w:val="0"/>
      <w:marBottom w:val="0"/>
      <w:divBdr>
        <w:top w:val="none" w:sz="0" w:space="0" w:color="auto"/>
        <w:left w:val="none" w:sz="0" w:space="0" w:color="auto"/>
        <w:bottom w:val="none" w:sz="0" w:space="0" w:color="auto"/>
        <w:right w:val="none" w:sz="0" w:space="0" w:color="auto"/>
      </w:divBdr>
    </w:div>
    <w:div w:id="1543903008">
      <w:bodyDiv w:val="1"/>
      <w:marLeft w:val="0"/>
      <w:marRight w:val="0"/>
      <w:marTop w:val="0"/>
      <w:marBottom w:val="0"/>
      <w:divBdr>
        <w:top w:val="none" w:sz="0" w:space="0" w:color="auto"/>
        <w:left w:val="none" w:sz="0" w:space="0" w:color="auto"/>
        <w:bottom w:val="none" w:sz="0" w:space="0" w:color="auto"/>
        <w:right w:val="none" w:sz="0" w:space="0" w:color="auto"/>
      </w:divBdr>
    </w:div>
    <w:div w:id="1545408582">
      <w:bodyDiv w:val="1"/>
      <w:marLeft w:val="0"/>
      <w:marRight w:val="0"/>
      <w:marTop w:val="0"/>
      <w:marBottom w:val="0"/>
      <w:divBdr>
        <w:top w:val="none" w:sz="0" w:space="0" w:color="auto"/>
        <w:left w:val="none" w:sz="0" w:space="0" w:color="auto"/>
        <w:bottom w:val="none" w:sz="0" w:space="0" w:color="auto"/>
        <w:right w:val="none" w:sz="0" w:space="0" w:color="auto"/>
      </w:divBdr>
    </w:div>
    <w:div w:id="1548252511">
      <w:bodyDiv w:val="1"/>
      <w:marLeft w:val="0"/>
      <w:marRight w:val="0"/>
      <w:marTop w:val="0"/>
      <w:marBottom w:val="0"/>
      <w:divBdr>
        <w:top w:val="none" w:sz="0" w:space="0" w:color="auto"/>
        <w:left w:val="none" w:sz="0" w:space="0" w:color="auto"/>
        <w:bottom w:val="none" w:sz="0" w:space="0" w:color="auto"/>
        <w:right w:val="none" w:sz="0" w:space="0" w:color="auto"/>
      </w:divBdr>
    </w:div>
    <w:div w:id="1550189998">
      <w:bodyDiv w:val="1"/>
      <w:marLeft w:val="0"/>
      <w:marRight w:val="0"/>
      <w:marTop w:val="0"/>
      <w:marBottom w:val="0"/>
      <w:divBdr>
        <w:top w:val="none" w:sz="0" w:space="0" w:color="auto"/>
        <w:left w:val="none" w:sz="0" w:space="0" w:color="auto"/>
        <w:bottom w:val="none" w:sz="0" w:space="0" w:color="auto"/>
        <w:right w:val="none" w:sz="0" w:space="0" w:color="auto"/>
      </w:divBdr>
    </w:div>
    <w:div w:id="1557625245">
      <w:bodyDiv w:val="1"/>
      <w:marLeft w:val="0"/>
      <w:marRight w:val="0"/>
      <w:marTop w:val="0"/>
      <w:marBottom w:val="0"/>
      <w:divBdr>
        <w:top w:val="none" w:sz="0" w:space="0" w:color="auto"/>
        <w:left w:val="none" w:sz="0" w:space="0" w:color="auto"/>
        <w:bottom w:val="none" w:sz="0" w:space="0" w:color="auto"/>
        <w:right w:val="none" w:sz="0" w:space="0" w:color="auto"/>
      </w:divBdr>
    </w:div>
    <w:div w:id="1585409783">
      <w:bodyDiv w:val="1"/>
      <w:marLeft w:val="0"/>
      <w:marRight w:val="0"/>
      <w:marTop w:val="0"/>
      <w:marBottom w:val="0"/>
      <w:divBdr>
        <w:top w:val="none" w:sz="0" w:space="0" w:color="auto"/>
        <w:left w:val="none" w:sz="0" w:space="0" w:color="auto"/>
        <w:bottom w:val="none" w:sz="0" w:space="0" w:color="auto"/>
        <w:right w:val="none" w:sz="0" w:space="0" w:color="auto"/>
      </w:divBdr>
    </w:div>
    <w:div w:id="1593319497">
      <w:bodyDiv w:val="1"/>
      <w:marLeft w:val="0"/>
      <w:marRight w:val="0"/>
      <w:marTop w:val="0"/>
      <w:marBottom w:val="0"/>
      <w:divBdr>
        <w:top w:val="none" w:sz="0" w:space="0" w:color="auto"/>
        <w:left w:val="none" w:sz="0" w:space="0" w:color="auto"/>
        <w:bottom w:val="none" w:sz="0" w:space="0" w:color="auto"/>
        <w:right w:val="none" w:sz="0" w:space="0" w:color="auto"/>
      </w:divBdr>
    </w:div>
    <w:div w:id="1600286610">
      <w:bodyDiv w:val="1"/>
      <w:marLeft w:val="0"/>
      <w:marRight w:val="0"/>
      <w:marTop w:val="0"/>
      <w:marBottom w:val="0"/>
      <w:divBdr>
        <w:top w:val="none" w:sz="0" w:space="0" w:color="auto"/>
        <w:left w:val="none" w:sz="0" w:space="0" w:color="auto"/>
        <w:bottom w:val="none" w:sz="0" w:space="0" w:color="auto"/>
        <w:right w:val="none" w:sz="0" w:space="0" w:color="auto"/>
      </w:divBdr>
    </w:div>
    <w:div w:id="1627546463">
      <w:bodyDiv w:val="1"/>
      <w:marLeft w:val="0"/>
      <w:marRight w:val="0"/>
      <w:marTop w:val="0"/>
      <w:marBottom w:val="0"/>
      <w:divBdr>
        <w:top w:val="none" w:sz="0" w:space="0" w:color="auto"/>
        <w:left w:val="none" w:sz="0" w:space="0" w:color="auto"/>
        <w:bottom w:val="none" w:sz="0" w:space="0" w:color="auto"/>
        <w:right w:val="none" w:sz="0" w:space="0" w:color="auto"/>
      </w:divBdr>
    </w:div>
    <w:div w:id="1628121862">
      <w:bodyDiv w:val="1"/>
      <w:marLeft w:val="0"/>
      <w:marRight w:val="0"/>
      <w:marTop w:val="0"/>
      <w:marBottom w:val="0"/>
      <w:divBdr>
        <w:top w:val="none" w:sz="0" w:space="0" w:color="auto"/>
        <w:left w:val="none" w:sz="0" w:space="0" w:color="auto"/>
        <w:bottom w:val="none" w:sz="0" w:space="0" w:color="auto"/>
        <w:right w:val="none" w:sz="0" w:space="0" w:color="auto"/>
      </w:divBdr>
    </w:div>
    <w:div w:id="1650398342">
      <w:bodyDiv w:val="1"/>
      <w:marLeft w:val="0"/>
      <w:marRight w:val="0"/>
      <w:marTop w:val="0"/>
      <w:marBottom w:val="0"/>
      <w:divBdr>
        <w:top w:val="none" w:sz="0" w:space="0" w:color="auto"/>
        <w:left w:val="none" w:sz="0" w:space="0" w:color="auto"/>
        <w:bottom w:val="none" w:sz="0" w:space="0" w:color="auto"/>
        <w:right w:val="none" w:sz="0" w:space="0" w:color="auto"/>
      </w:divBdr>
    </w:div>
    <w:div w:id="1650985006">
      <w:bodyDiv w:val="1"/>
      <w:marLeft w:val="0"/>
      <w:marRight w:val="0"/>
      <w:marTop w:val="0"/>
      <w:marBottom w:val="0"/>
      <w:divBdr>
        <w:top w:val="none" w:sz="0" w:space="0" w:color="auto"/>
        <w:left w:val="none" w:sz="0" w:space="0" w:color="auto"/>
        <w:bottom w:val="none" w:sz="0" w:space="0" w:color="auto"/>
        <w:right w:val="none" w:sz="0" w:space="0" w:color="auto"/>
      </w:divBdr>
    </w:div>
    <w:div w:id="1662082386">
      <w:bodyDiv w:val="1"/>
      <w:marLeft w:val="0"/>
      <w:marRight w:val="0"/>
      <w:marTop w:val="0"/>
      <w:marBottom w:val="0"/>
      <w:divBdr>
        <w:top w:val="none" w:sz="0" w:space="0" w:color="auto"/>
        <w:left w:val="none" w:sz="0" w:space="0" w:color="auto"/>
        <w:bottom w:val="none" w:sz="0" w:space="0" w:color="auto"/>
        <w:right w:val="none" w:sz="0" w:space="0" w:color="auto"/>
      </w:divBdr>
    </w:div>
    <w:div w:id="1673338838">
      <w:bodyDiv w:val="1"/>
      <w:marLeft w:val="0"/>
      <w:marRight w:val="0"/>
      <w:marTop w:val="0"/>
      <w:marBottom w:val="0"/>
      <w:divBdr>
        <w:top w:val="none" w:sz="0" w:space="0" w:color="auto"/>
        <w:left w:val="none" w:sz="0" w:space="0" w:color="auto"/>
        <w:bottom w:val="none" w:sz="0" w:space="0" w:color="auto"/>
        <w:right w:val="none" w:sz="0" w:space="0" w:color="auto"/>
      </w:divBdr>
    </w:div>
    <w:div w:id="1680690736">
      <w:bodyDiv w:val="1"/>
      <w:marLeft w:val="0"/>
      <w:marRight w:val="0"/>
      <w:marTop w:val="0"/>
      <w:marBottom w:val="0"/>
      <w:divBdr>
        <w:top w:val="none" w:sz="0" w:space="0" w:color="auto"/>
        <w:left w:val="none" w:sz="0" w:space="0" w:color="auto"/>
        <w:bottom w:val="none" w:sz="0" w:space="0" w:color="auto"/>
        <w:right w:val="none" w:sz="0" w:space="0" w:color="auto"/>
      </w:divBdr>
    </w:div>
    <w:div w:id="1683163643">
      <w:bodyDiv w:val="1"/>
      <w:marLeft w:val="0"/>
      <w:marRight w:val="0"/>
      <w:marTop w:val="0"/>
      <w:marBottom w:val="0"/>
      <w:divBdr>
        <w:top w:val="none" w:sz="0" w:space="0" w:color="auto"/>
        <w:left w:val="none" w:sz="0" w:space="0" w:color="auto"/>
        <w:bottom w:val="none" w:sz="0" w:space="0" w:color="auto"/>
        <w:right w:val="none" w:sz="0" w:space="0" w:color="auto"/>
      </w:divBdr>
    </w:div>
    <w:div w:id="1687440512">
      <w:bodyDiv w:val="1"/>
      <w:marLeft w:val="0"/>
      <w:marRight w:val="0"/>
      <w:marTop w:val="0"/>
      <w:marBottom w:val="0"/>
      <w:divBdr>
        <w:top w:val="none" w:sz="0" w:space="0" w:color="auto"/>
        <w:left w:val="none" w:sz="0" w:space="0" w:color="auto"/>
        <w:bottom w:val="none" w:sz="0" w:space="0" w:color="auto"/>
        <w:right w:val="none" w:sz="0" w:space="0" w:color="auto"/>
      </w:divBdr>
    </w:div>
    <w:div w:id="1695770178">
      <w:bodyDiv w:val="1"/>
      <w:marLeft w:val="0"/>
      <w:marRight w:val="0"/>
      <w:marTop w:val="0"/>
      <w:marBottom w:val="0"/>
      <w:divBdr>
        <w:top w:val="none" w:sz="0" w:space="0" w:color="auto"/>
        <w:left w:val="none" w:sz="0" w:space="0" w:color="auto"/>
        <w:bottom w:val="none" w:sz="0" w:space="0" w:color="auto"/>
        <w:right w:val="none" w:sz="0" w:space="0" w:color="auto"/>
      </w:divBdr>
    </w:div>
    <w:div w:id="1699118226">
      <w:bodyDiv w:val="1"/>
      <w:marLeft w:val="0"/>
      <w:marRight w:val="0"/>
      <w:marTop w:val="0"/>
      <w:marBottom w:val="0"/>
      <w:divBdr>
        <w:top w:val="none" w:sz="0" w:space="0" w:color="auto"/>
        <w:left w:val="none" w:sz="0" w:space="0" w:color="auto"/>
        <w:bottom w:val="none" w:sz="0" w:space="0" w:color="auto"/>
        <w:right w:val="none" w:sz="0" w:space="0" w:color="auto"/>
      </w:divBdr>
    </w:div>
    <w:div w:id="1728601249">
      <w:bodyDiv w:val="1"/>
      <w:marLeft w:val="0"/>
      <w:marRight w:val="0"/>
      <w:marTop w:val="0"/>
      <w:marBottom w:val="0"/>
      <w:divBdr>
        <w:top w:val="none" w:sz="0" w:space="0" w:color="auto"/>
        <w:left w:val="none" w:sz="0" w:space="0" w:color="auto"/>
        <w:bottom w:val="none" w:sz="0" w:space="0" w:color="auto"/>
        <w:right w:val="none" w:sz="0" w:space="0" w:color="auto"/>
      </w:divBdr>
    </w:div>
    <w:div w:id="1733624782">
      <w:bodyDiv w:val="1"/>
      <w:marLeft w:val="0"/>
      <w:marRight w:val="0"/>
      <w:marTop w:val="0"/>
      <w:marBottom w:val="0"/>
      <w:divBdr>
        <w:top w:val="none" w:sz="0" w:space="0" w:color="auto"/>
        <w:left w:val="none" w:sz="0" w:space="0" w:color="auto"/>
        <w:bottom w:val="none" w:sz="0" w:space="0" w:color="auto"/>
        <w:right w:val="none" w:sz="0" w:space="0" w:color="auto"/>
      </w:divBdr>
    </w:div>
    <w:div w:id="1745105983">
      <w:bodyDiv w:val="1"/>
      <w:marLeft w:val="0"/>
      <w:marRight w:val="0"/>
      <w:marTop w:val="0"/>
      <w:marBottom w:val="0"/>
      <w:divBdr>
        <w:top w:val="none" w:sz="0" w:space="0" w:color="auto"/>
        <w:left w:val="none" w:sz="0" w:space="0" w:color="auto"/>
        <w:bottom w:val="none" w:sz="0" w:space="0" w:color="auto"/>
        <w:right w:val="none" w:sz="0" w:space="0" w:color="auto"/>
      </w:divBdr>
    </w:div>
    <w:div w:id="1756705068">
      <w:bodyDiv w:val="1"/>
      <w:marLeft w:val="0"/>
      <w:marRight w:val="0"/>
      <w:marTop w:val="0"/>
      <w:marBottom w:val="0"/>
      <w:divBdr>
        <w:top w:val="none" w:sz="0" w:space="0" w:color="auto"/>
        <w:left w:val="none" w:sz="0" w:space="0" w:color="auto"/>
        <w:bottom w:val="none" w:sz="0" w:space="0" w:color="auto"/>
        <w:right w:val="none" w:sz="0" w:space="0" w:color="auto"/>
      </w:divBdr>
    </w:div>
    <w:div w:id="1758360876">
      <w:bodyDiv w:val="1"/>
      <w:marLeft w:val="0"/>
      <w:marRight w:val="0"/>
      <w:marTop w:val="0"/>
      <w:marBottom w:val="0"/>
      <w:divBdr>
        <w:top w:val="none" w:sz="0" w:space="0" w:color="auto"/>
        <w:left w:val="none" w:sz="0" w:space="0" w:color="auto"/>
        <w:bottom w:val="none" w:sz="0" w:space="0" w:color="auto"/>
        <w:right w:val="none" w:sz="0" w:space="0" w:color="auto"/>
      </w:divBdr>
    </w:div>
    <w:div w:id="1763720088">
      <w:bodyDiv w:val="1"/>
      <w:marLeft w:val="0"/>
      <w:marRight w:val="0"/>
      <w:marTop w:val="0"/>
      <w:marBottom w:val="0"/>
      <w:divBdr>
        <w:top w:val="none" w:sz="0" w:space="0" w:color="auto"/>
        <w:left w:val="none" w:sz="0" w:space="0" w:color="auto"/>
        <w:bottom w:val="none" w:sz="0" w:space="0" w:color="auto"/>
        <w:right w:val="none" w:sz="0" w:space="0" w:color="auto"/>
      </w:divBdr>
    </w:div>
    <w:div w:id="1770850309">
      <w:bodyDiv w:val="1"/>
      <w:marLeft w:val="0"/>
      <w:marRight w:val="0"/>
      <w:marTop w:val="0"/>
      <w:marBottom w:val="0"/>
      <w:divBdr>
        <w:top w:val="none" w:sz="0" w:space="0" w:color="auto"/>
        <w:left w:val="none" w:sz="0" w:space="0" w:color="auto"/>
        <w:bottom w:val="none" w:sz="0" w:space="0" w:color="auto"/>
        <w:right w:val="none" w:sz="0" w:space="0" w:color="auto"/>
      </w:divBdr>
    </w:div>
    <w:div w:id="1777825949">
      <w:bodyDiv w:val="1"/>
      <w:marLeft w:val="0"/>
      <w:marRight w:val="0"/>
      <w:marTop w:val="0"/>
      <w:marBottom w:val="0"/>
      <w:divBdr>
        <w:top w:val="none" w:sz="0" w:space="0" w:color="auto"/>
        <w:left w:val="none" w:sz="0" w:space="0" w:color="auto"/>
        <w:bottom w:val="none" w:sz="0" w:space="0" w:color="auto"/>
        <w:right w:val="none" w:sz="0" w:space="0" w:color="auto"/>
      </w:divBdr>
      <w:divsChild>
        <w:div w:id="1133134612">
          <w:marLeft w:val="0"/>
          <w:marRight w:val="0"/>
          <w:marTop w:val="0"/>
          <w:marBottom w:val="0"/>
          <w:divBdr>
            <w:top w:val="none" w:sz="0" w:space="0" w:color="auto"/>
            <w:left w:val="none" w:sz="0" w:space="0" w:color="auto"/>
            <w:bottom w:val="none" w:sz="0" w:space="0" w:color="auto"/>
            <w:right w:val="none" w:sz="0" w:space="0" w:color="auto"/>
          </w:divBdr>
          <w:divsChild>
            <w:div w:id="167367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791398">
      <w:bodyDiv w:val="1"/>
      <w:marLeft w:val="0"/>
      <w:marRight w:val="0"/>
      <w:marTop w:val="0"/>
      <w:marBottom w:val="0"/>
      <w:divBdr>
        <w:top w:val="none" w:sz="0" w:space="0" w:color="auto"/>
        <w:left w:val="none" w:sz="0" w:space="0" w:color="auto"/>
        <w:bottom w:val="none" w:sz="0" w:space="0" w:color="auto"/>
        <w:right w:val="none" w:sz="0" w:space="0" w:color="auto"/>
      </w:divBdr>
    </w:div>
    <w:div w:id="1786658672">
      <w:bodyDiv w:val="1"/>
      <w:marLeft w:val="0"/>
      <w:marRight w:val="0"/>
      <w:marTop w:val="0"/>
      <w:marBottom w:val="0"/>
      <w:divBdr>
        <w:top w:val="none" w:sz="0" w:space="0" w:color="auto"/>
        <w:left w:val="none" w:sz="0" w:space="0" w:color="auto"/>
        <w:bottom w:val="none" w:sz="0" w:space="0" w:color="auto"/>
        <w:right w:val="none" w:sz="0" w:space="0" w:color="auto"/>
      </w:divBdr>
    </w:div>
    <w:div w:id="1787195082">
      <w:bodyDiv w:val="1"/>
      <w:marLeft w:val="0"/>
      <w:marRight w:val="0"/>
      <w:marTop w:val="0"/>
      <w:marBottom w:val="0"/>
      <w:divBdr>
        <w:top w:val="none" w:sz="0" w:space="0" w:color="auto"/>
        <w:left w:val="none" w:sz="0" w:space="0" w:color="auto"/>
        <w:bottom w:val="none" w:sz="0" w:space="0" w:color="auto"/>
        <w:right w:val="none" w:sz="0" w:space="0" w:color="auto"/>
      </w:divBdr>
    </w:div>
    <w:div w:id="1813936146">
      <w:bodyDiv w:val="1"/>
      <w:marLeft w:val="0"/>
      <w:marRight w:val="0"/>
      <w:marTop w:val="0"/>
      <w:marBottom w:val="0"/>
      <w:divBdr>
        <w:top w:val="none" w:sz="0" w:space="0" w:color="auto"/>
        <w:left w:val="none" w:sz="0" w:space="0" w:color="auto"/>
        <w:bottom w:val="none" w:sz="0" w:space="0" w:color="auto"/>
        <w:right w:val="none" w:sz="0" w:space="0" w:color="auto"/>
      </w:divBdr>
    </w:div>
    <w:div w:id="1817188823">
      <w:bodyDiv w:val="1"/>
      <w:marLeft w:val="0"/>
      <w:marRight w:val="0"/>
      <w:marTop w:val="0"/>
      <w:marBottom w:val="0"/>
      <w:divBdr>
        <w:top w:val="none" w:sz="0" w:space="0" w:color="auto"/>
        <w:left w:val="none" w:sz="0" w:space="0" w:color="auto"/>
        <w:bottom w:val="none" w:sz="0" w:space="0" w:color="auto"/>
        <w:right w:val="none" w:sz="0" w:space="0" w:color="auto"/>
      </w:divBdr>
    </w:div>
    <w:div w:id="1819371190">
      <w:bodyDiv w:val="1"/>
      <w:marLeft w:val="0"/>
      <w:marRight w:val="0"/>
      <w:marTop w:val="0"/>
      <w:marBottom w:val="0"/>
      <w:divBdr>
        <w:top w:val="none" w:sz="0" w:space="0" w:color="auto"/>
        <w:left w:val="none" w:sz="0" w:space="0" w:color="auto"/>
        <w:bottom w:val="none" w:sz="0" w:space="0" w:color="auto"/>
        <w:right w:val="none" w:sz="0" w:space="0" w:color="auto"/>
      </w:divBdr>
    </w:div>
    <w:div w:id="1831747886">
      <w:bodyDiv w:val="1"/>
      <w:marLeft w:val="0"/>
      <w:marRight w:val="0"/>
      <w:marTop w:val="0"/>
      <w:marBottom w:val="0"/>
      <w:divBdr>
        <w:top w:val="none" w:sz="0" w:space="0" w:color="auto"/>
        <w:left w:val="none" w:sz="0" w:space="0" w:color="auto"/>
        <w:bottom w:val="none" w:sz="0" w:space="0" w:color="auto"/>
        <w:right w:val="none" w:sz="0" w:space="0" w:color="auto"/>
      </w:divBdr>
    </w:div>
    <w:div w:id="1853454954">
      <w:bodyDiv w:val="1"/>
      <w:marLeft w:val="0"/>
      <w:marRight w:val="0"/>
      <w:marTop w:val="0"/>
      <w:marBottom w:val="0"/>
      <w:divBdr>
        <w:top w:val="none" w:sz="0" w:space="0" w:color="auto"/>
        <w:left w:val="none" w:sz="0" w:space="0" w:color="auto"/>
        <w:bottom w:val="none" w:sz="0" w:space="0" w:color="auto"/>
        <w:right w:val="none" w:sz="0" w:space="0" w:color="auto"/>
      </w:divBdr>
    </w:div>
    <w:div w:id="1854802019">
      <w:bodyDiv w:val="1"/>
      <w:marLeft w:val="0"/>
      <w:marRight w:val="0"/>
      <w:marTop w:val="0"/>
      <w:marBottom w:val="0"/>
      <w:divBdr>
        <w:top w:val="none" w:sz="0" w:space="0" w:color="auto"/>
        <w:left w:val="none" w:sz="0" w:space="0" w:color="auto"/>
        <w:bottom w:val="none" w:sz="0" w:space="0" w:color="auto"/>
        <w:right w:val="none" w:sz="0" w:space="0" w:color="auto"/>
      </w:divBdr>
    </w:div>
    <w:div w:id="1858612164">
      <w:bodyDiv w:val="1"/>
      <w:marLeft w:val="0"/>
      <w:marRight w:val="0"/>
      <w:marTop w:val="0"/>
      <w:marBottom w:val="0"/>
      <w:divBdr>
        <w:top w:val="none" w:sz="0" w:space="0" w:color="auto"/>
        <w:left w:val="none" w:sz="0" w:space="0" w:color="auto"/>
        <w:bottom w:val="none" w:sz="0" w:space="0" w:color="auto"/>
        <w:right w:val="none" w:sz="0" w:space="0" w:color="auto"/>
      </w:divBdr>
    </w:div>
    <w:div w:id="1873615560">
      <w:bodyDiv w:val="1"/>
      <w:marLeft w:val="0"/>
      <w:marRight w:val="0"/>
      <w:marTop w:val="0"/>
      <w:marBottom w:val="0"/>
      <w:divBdr>
        <w:top w:val="none" w:sz="0" w:space="0" w:color="auto"/>
        <w:left w:val="none" w:sz="0" w:space="0" w:color="auto"/>
        <w:bottom w:val="none" w:sz="0" w:space="0" w:color="auto"/>
        <w:right w:val="none" w:sz="0" w:space="0" w:color="auto"/>
      </w:divBdr>
    </w:div>
    <w:div w:id="1877621990">
      <w:bodyDiv w:val="1"/>
      <w:marLeft w:val="0"/>
      <w:marRight w:val="0"/>
      <w:marTop w:val="0"/>
      <w:marBottom w:val="0"/>
      <w:divBdr>
        <w:top w:val="none" w:sz="0" w:space="0" w:color="auto"/>
        <w:left w:val="none" w:sz="0" w:space="0" w:color="auto"/>
        <w:bottom w:val="none" w:sz="0" w:space="0" w:color="auto"/>
        <w:right w:val="none" w:sz="0" w:space="0" w:color="auto"/>
      </w:divBdr>
    </w:div>
    <w:div w:id="1884948250">
      <w:bodyDiv w:val="1"/>
      <w:marLeft w:val="0"/>
      <w:marRight w:val="0"/>
      <w:marTop w:val="0"/>
      <w:marBottom w:val="0"/>
      <w:divBdr>
        <w:top w:val="none" w:sz="0" w:space="0" w:color="auto"/>
        <w:left w:val="none" w:sz="0" w:space="0" w:color="auto"/>
        <w:bottom w:val="none" w:sz="0" w:space="0" w:color="auto"/>
        <w:right w:val="none" w:sz="0" w:space="0" w:color="auto"/>
      </w:divBdr>
    </w:div>
    <w:div w:id="1886596176">
      <w:bodyDiv w:val="1"/>
      <w:marLeft w:val="0"/>
      <w:marRight w:val="0"/>
      <w:marTop w:val="0"/>
      <w:marBottom w:val="0"/>
      <w:divBdr>
        <w:top w:val="none" w:sz="0" w:space="0" w:color="auto"/>
        <w:left w:val="none" w:sz="0" w:space="0" w:color="auto"/>
        <w:bottom w:val="none" w:sz="0" w:space="0" w:color="auto"/>
        <w:right w:val="none" w:sz="0" w:space="0" w:color="auto"/>
      </w:divBdr>
    </w:div>
    <w:div w:id="1887184663">
      <w:bodyDiv w:val="1"/>
      <w:marLeft w:val="0"/>
      <w:marRight w:val="0"/>
      <w:marTop w:val="0"/>
      <w:marBottom w:val="0"/>
      <w:divBdr>
        <w:top w:val="none" w:sz="0" w:space="0" w:color="auto"/>
        <w:left w:val="none" w:sz="0" w:space="0" w:color="auto"/>
        <w:bottom w:val="none" w:sz="0" w:space="0" w:color="auto"/>
        <w:right w:val="none" w:sz="0" w:space="0" w:color="auto"/>
      </w:divBdr>
    </w:div>
    <w:div w:id="1897425468">
      <w:bodyDiv w:val="1"/>
      <w:marLeft w:val="0"/>
      <w:marRight w:val="0"/>
      <w:marTop w:val="0"/>
      <w:marBottom w:val="0"/>
      <w:divBdr>
        <w:top w:val="none" w:sz="0" w:space="0" w:color="auto"/>
        <w:left w:val="none" w:sz="0" w:space="0" w:color="auto"/>
        <w:bottom w:val="none" w:sz="0" w:space="0" w:color="auto"/>
        <w:right w:val="none" w:sz="0" w:space="0" w:color="auto"/>
      </w:divBdr>
    </w:div>
    <w:div w:id="1903373227">
      <w:bodyDiv w:val="1"/>
      <w:marLeft w:val="0"/>
      <w:marRight w:val="0"/>
      <w:marTop w:val="0"/>
      <w:marBottom w:val="0"/>
      <w:divBdr>
        <w:top w:val="none" w:sz="0" w:space="0" w:color="auto"/>
        <w:left w:val="none" w:sz="0" w:space="0" w:color="auto"/>
        <w:bottom w:val="none" w:sz="0" w:space="0" w:color="auto"/>
        <w:right w:val="none" w:sz="0" w:space="0" w:color="auto"/>
      </w:divBdr>
    </w:div>
    <w:div w:id="1907916189">
      <w:bodyDiv w:val="1"/>
      <w:marLeft w:val="0"/>
      <w:marRight w:val="0"/>
      <w:marTop w:val="0"/>
      <w:marBottom w:val="0"/>
      <w:divBdr>
        <w:top w:val="none" w:sz="0" w:space="0" w:color="auto"/>
        <w:left w:val="none" w:sz="0" w:space="0" w:color="auto"/>
        <w:bottom w:val="none" w:sz="0" w:space="0" w:color="auto"/>
        <w:right w:val="none" w:sz="0" w:space="0" w:color="auto"/>
      </w:divBdr>
    </w:div>
    <w:div w:id="1915815338">
      <w:bodyDiv w:val="1"/>
      <w:marLeft w:val="0"/>
      <w:marRight w:val="0"/>
      <w:marTop w:val="0"/>
      <w:marBottom w:val="0"/>
      <w:divBdr>
        <w:top w:val="none" w:sz="0" w:space="0" w:color="auto"/>
        <w:left w:val="none" w:sz="0" w:space="0" w:color="auto"/>
        <w:bottom w:val="none" w:sz="0" w:space="0" w:color="auto"/>
        <w:right w:val="none" w:sz="0" w:space="0" w:color="auto"/>
      </w:divBdr>
    </w:div>
    <w:div w:id="1918664499">
      <w:bodyDiv w:val="1"/>
      <w:marLeft w:val="0"/>
      <w:marRight w:val="0"/>
      <w:marTop w:val="0"/>
      <w:marBottom w:val="0"/>
      <w:divBdr>
        <w:top w:val="none" w:sz="0" w:space="0" w:color="auto"/>
        <w:left w:val="none" w:sz="0" w:space="0" w:color="auto"/>
        <w:bottom w:val="none" w:sz="0" w:space="0" w:color="auto"/>
        <w:right w:val="none" w:sz="0" w:space="0" w:color="auto"/>
      </w:divBdr>
    </w:div>
    <w:div w:id="1927156082">
      <w:bodyDiv w:val="1"/>
      <w:marLeft w:val="0"/>
      <w:marRight w:val="0"/>
      <w:marTop w:val="0"/>
      <w:marBottom w:val="0"/>
      <w:divBdr>
        <w:top w:val="none" w:sz="0" w:space="0" w:color="auto"/>
        <w:left w:val="none" w:sz="0" w:space="0" w:color="auto"/>
        <w:bottom w:val="none" w:sz="0" w:space="0" w:color="auto"/>
        <w:right w:val="none" w:sz="0" w:space="0" w:color="auto"/>
      </w:divBdr>
    </w:div>
    <w:div w:id="1952281705">
      <w:bodyDiv w:val="1"/>
      <w:marLeft w:val="0"/>
      <w:marRight w:val="0"/>
      <w:marTop w:val="0"/>
      <w:marBottom w:val="0"/>
      <w:divBdr>
        <w:top w:val="none" w:sz="0" w:space="0" w:color="auto"/>
        <w:left w:val="none" w:sz="0" w:space="0" w:color="auto"/>
        <w:bottom w:val="none" w:sz="0" w:space="0" w:color="auto"/>
        <w:right w:val="none" w:sz="0" w:space="0" w:color="auto"/>
      </w:divBdr>
    </w:div>
    <w:div w:id="1959212120">
      <w:bodyDiv w:val="1"/>
      <w:marLeft w:val="0"/>
      <w:marRight w:val="0"/>
      <w:marTop w:val="0"/>
      <w:marBottom w:val="0"/>
      <w:divBdr>
        <w:top w:val="none" w:sz="0" w:space="0" w:color="auto"/>
        <w:left w:val="none" w:sz="0" w:space="0" w:color="auto"/>
        <w:bottom w:val="none" w:sz="0" w:space="0" w:color="auto"/>
        <w:right w:val="none" w:sz="0" w:space="0" w:color="auto"/>
      </w:divBdr>
    </w:div>
    <w:div w:id="1969389144">
      <w:bodyDiv w:val="1"/>
      <w:marLeft w:val="0"/>
      <w:marRight w:val="0"/>
      <w:marTop w:val="0"/>
      <w:marBottom w:val="0"/>
      <w:divBdr>
        <w:top w:val="none" w:sz="0" w:space="0" w:color="auto"/>
        <w:left w:val="none" w:sz="0" w:space="0" w:color="auto"/>
        <w:bottom w:val="none" w:sz="0" w:space="0" w:color="auto"/>
        <w:right w:val="none" w:sz="0" w:space="0" w:color="auto"/>
      </w:divBdr>
    </w:div>
    <w:div w:id="1972973093">
      <w:bodyDiv w:val="1"/>
      <w:marLeft w:val="0"/>
      <w:marRight w:val="0"/>
      <w:marTop w:val="0"/>
      <w:marBottom w:val="0"/>
      <w:divBdr>
        <w:top w:val="none" w:sz="0" w:space="0" w:color="auto"/>
        <w:left w:val="none" w:sz="0" w:space="0" w:color="auto"/>
        <w:bottom w:val="none" w:sz="0" w:space="0" w:color="auto"/>
        <w:right w:val="none" w:sz="0" w:space="0" w:color="auto"/>
      </w:divBdr>
    </w:div>
    <w:div w:id="1987319982">
      <w:bodyDiv w:val="1"/>
      <w:marLeft w:val="0"/>
      <w:marRight w:val="0"/>
      <w:marTop w:val="0"/>
      <w:marBottom w:val="0"/>
      <w:divBdr>
        <w:top w:val="none" w:sz="0" w:space="0" w:color="auto"/>
        <w:left w:val="none" w:sz="0" w:space="0" w:color="auto"/>
        <w:bottom w:val="none" w:sz="0" w:space="0" w:color="auto"/>
        <w:right w:val="none" w:sz="0" w:space="0" w:color="auto"/>
      </w:divBdr>
    </w:div>
    <w:div w:id="2006396088">
      <w:bodyDiv w:val="1"/>
      <w:marLeft w:val="0"/>
      <w:marRight w:val="0"/>
      <w:marTop w:val="0"/>
      <w:marBottom w:val="0"/>
      <w:divBdr>
        <w:top w:val="none" w:sz="0" w:space="0" w:color="auto"/>
        <w:left w:val="none" w:sz="0" w:space="0" w:color="auto"/>
        <w:bottom w:val="none" w:sz="0" w:space="0" w:color="auto"/>
        <w:right w:val="none" w:sz="0" w:space="0" w:color="auto"/>
      </w:divBdr>
    </w:div>
    <w:div w:id="2009672823">
      <w:bodyDiv w:val="1"/>
      <w:marLeft w:val="0"/>
      <w:marRight w:val="0"/>
      <w:marTop w:val="0"/>
      <w:marBottom w:val="0"/>
      <w:divBdr>
        <w:top w:val="none" w:sz="0" w:space="0" w:color="auto"/>
        <w:left w:val="none" w:sz="0" w:space="0" w:color="auto"/>
        <w:bottom w:val="none" w:sz="0" w:space="0" w:color="auto"/>
        <w:right w:val="none" w:sz="0" w:space="0" w:color="auto"/>
      </w:divBdr>
    </w:div>
    <w:div w:id="2013606136">
      <w:bodyDiv w:val="1"/>
      <w:marLeft w:val="0"/>
      <w:marRight w:val="0"/>
      <w:marTop w:val="0"/>
      <w:marBottom w:val="0"/>
      <w:divBdr>
        <w:top w:val="none" w:sz="0" w:space="0" w:color="auto"/>
        <w:left w:val="none" w:sz="0" w:space="0" w:color="auto"/>
        <w:bottom w:val="none" w:sz="0" w:space="0" w:color="auto"/>
        <w:right w:val="none" w:sz="0" w:space="0" w:color="auto"/>
      </w:divBdr>
      <w:divsChild>
        <w:div w:id="1845197459">
          <w:marLeft w:val="0"/>
          <w:marRight w:val="0"/>
          <w:marTop w:val="0"/>
          <w:marBottom w:val="0"/>
          <w:divBdr>
            <w:top w:val="none" w:sz="0" w:space="0" w:color="auto"/>
            <w:left w:val="none" w:sz="0" w:space="0" w:color="auto"/>
            <w:bottom w:val="none" w:sz="0" w:space="0" w:color="auto"/>
            <w:right w:val="none" w:sz="0" w:space="0" w:color="auto"/>
          </w:divBdr>
          <w:divsChild>
            <w:div w:id="2068793649">
              <w:marLeft w:val="0"/>
              <w:marRight w:val="0"/>
              <w:marTop w:val="0"/>
              <w:marBottom w:val="0"/>
              <w:divBdr>
                <w:top w:val="none" w:sz="0" w:space="0" w:color="auto"/>
                <w:left w:val="none" w:sz="0" w:space="0" w:color="auto"/>
                <w:bottom w:val="none" w:sz="0" w:space="0" w:color="auto"/>
                <w:right w:val="none" w:sz="0" w:space="0" w:color="auto"/>
              </w:divBdr>
              <w:divsChild>
                <w:div w:id="78716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731242">
      <w:bodyDiv w:val="1"/>
      <w:marLeft w:val="0"/>
      <w:marRight w:val="0"/>
      <w:marTop w:val="0"/>
      <w:marBottom w:val="0"/>
      <w:divBdr>
        <w:top w:val="none" w:sz="0" w:space="0" w:color="auto"/>
        <w:left w:val="none" w:sz="0" w:space="0" w:color="auto"/>
        <w:bottom w:val="none" w:sz="0" w:space="0" w:color="auto"/>
        <w:right w:val="none" w:sz="0" w:space="0" w:color="auto"/>
      </w:divBdr>
    </w:div>
    <w:div w:id="2027367376">
      <w:bodyDiv w:val="1"/>
      <w:marLeft w:val="0"/>
      <w:marRight w:val="0"/>
      <w:marTop w:val="0"/>
      <w:marBottom w:val="0"/>
      <w:divBdr>
        <w:top w:val="none" w:sz="0" w:space="0" w:color="auto"/>
        <w:left w:val="none" w:sz="0" w:space="0" w:color="auto"/>
        <w:bottom w:val="none" w:sz="0" w:space="0" w:color="auto"/>
        <w:right w:val="none" w:sz="0" w:space="0" w:color="auto"/>
      </w:divBdr>
    </w:div>
    <w:div w:id="2040546114">
      <w:bodyDiv w:val="1"/>
      <w:marLeft w:val="0"/>
      <w:marRight w:val="0"/>
      <w:marTop w:val="0"/>
      <w:marBottom w:val="0"/>
      <w:divBdr>
        <w:top w:val="none" w:sz="0" w:space="0" w:color="auto"/>
        <w:left w:val="none" w:sz="0" w:space="0" w:color="auto"/>
        <w:bottom w:val="none" w:sz="0" w:space="0" w:color="auto"/>
        <w:right w:val="none" w:sz="0" w:space="0" w:color="auto"/>
      </w:divBdr>
    </w:div>
    <w:div w:id="2046904445">
      <w:bodyDiv w:val="1"/>
      <w:marLeft w:val="0"/>
      <w:marRight w:val="0"/>
      <w:marTop w:val="0"/>
      <w:marBottom w:val="0"/>
      <w:divBdr>
        <w:top w:val="none" w:sz="0" w:space="0" w:color="auto"/>
        <w:left w:val="none" w:sz="0" w:space="0" w:color="auto"/>
        <w:bottom w:val="none" w:sz="0" w:space="0" w:color="auto"/>
        <w:right w:val="none" w:sz="0" w:space="0" w:color="auto"/>
      </w:divBdr>
    </w:div>
    <w:div w:id="2047290142">
      <w:bodyDiv w:val="1"/>
      <w:marLeft w:val="0"/>
      <w:marRight w:val="0"/>
      <w:marTop w:val="0"/>
      <w:marBottom w:val="0"/>
      <w:divBdr>
        <w:top w:val="none" w:sz="0" w:space="0" w:color="auto"/>
        <w:left w:val="none" w:sz="0" w:space="0" w:color="auto"/>
        <w:bottom w:val="none" w:sz="0" w:space="0" w:color="auto"/>
        <w:right w:val="none" w:sz="0" w:space="0" w:color="auto"/>
      </w:divBdr>
    </w:div>
    <w:div w:id="2047946900">
      <w:bodyDiv w:val="1"/>
      <w:marLeft w:val="0"/>
      <w:marRight w:val="0"/>
      <w:marTop w:val="0"/>
      <w:marBottom w:val="0"/>
      <w:divBdr>
        <w:top w:val="none" w:sz="0" w:space="0" w:color="auto"/>
        <w:left w:val="none" w:sz="0" w:space="0" w:color="auto"/>
        <w:bottom w:val="none" w:sz="0" w:space="0" w:color="auto"/>
        <w:right w:val="none" w:sz="0" w:space="0" w:color="auto"/>
      </w:divBdr>
    </w:div>
    <w:div w:id="2048677280">
      <w:bodyDiv w:val="1"/>
      <w:marLeft w:val="0"/>
      <w:marRight w:val="0"/>
      <w:marTop w:val="0"/>
      <w:marBottom w:val="0"/>
      <w:divBdr>
        <w:top w:val="none" w:sz="0" w:space="0" w:color="auto"/>
        <w:left w:val="none" w:sz="0" w:space="0" w:color="auto"/>
        <w:bottom w:val="none" w:sz="0" w:space="0" w:color="auto"/>
        <w:right w:val="none" w:sz="0" w:space="0" w:color="auto"/>
      </w:divBdr>
    </w:div>
    <w:div w:id="2052143588">
      <w:bodyDiv w:val="1"/>
      <w:marLeft w:val="0"/>
      <w:marRight w:val="0"/>
      <w:marTop w:val="0"/>
      <w:marBottom w:val="0"/>
      <w:divBdr>
        <w:top w:val="none" w:sz="0" w:space="0" w:color="auto"/>
        <w:left w:val="none" w:sz="0" w:space="0" w:color="auto"/>
        <w:bottom w:val="none" w:sz="0" w:space="0" w:color="auto"/>
        <w:right w:val="none" w:sz="0" w:space="0" w:color="auto"/>
      </w:divBdr>
    </w:div>
    <w:div w:id="2053265917">
      <w:bodyDiv w:val="1"/>
      <w:marLeft w:val="0"/>
      <w:marRight w:val="0"/>
      <w:marTop w:val="0"/>
      <w:marBottom w:val="0"/>
      <w:divBdr>
        <w:top w:val="none" w:sz="0" w:space="0" w:color="auto"/>
        <w:left w:val="none" w:sz="0" w:space="0" w:color="auto"/>
        <w:bottom w:val="none" w:sz="0" w:space="0" w:color="auto"/>
        <w:right w:val="none" w:sz="0" w:space="0" w:color="auto"/>
      </w:divBdr>
    </w:div>
    <w:div w:id="2059351751">
      <w:bodyDiv w:val="1"/>
      <w:marLeft w:val="0"/>
      <w:marRight w:val="0"/>
      <w:marTop w:val="0"/>
      <w:marBottom w:val="0"/>
      <w:divBdr>
        <w:top w:val="none" w:sz="0" w:space="0" w:color="auto"/>
        <w:left w:val="none" w:sz="0" w:space="0" w:color="auto"/>
        <w:bottom w:val="none" w:sz="0" w:space="0" w:color="auto"/>
        <w:right w:val="none" w:sz="0" w:space="0" w:color="auto"/>
      </w:divBdr>
      <w:divsChild>
        <w:div w:id="800423267">
          <w:marLeft w:val="0"/>
          <w:marRight w:val="0"/>
          <w:marTop w:val="0"/>
          <w:marBottom w:val="0"/>
          <w:divBdr>
            <w:top w:val="none" w:sz="0" w:space="0" w:color="auto"/>
            <w:left w:val="none" w:sz="0" w:space="0" w:color="auto"/>
            <w:bottom w:val="none" w:sz="0" w:space="0" w:color="auto"/>
            <w:right w:val="none" w:sz="0" w:space="0" w:color="auto"/>
          </w:divBdr>
          <w:divsChild>
            <w:div w:id="2726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662694">
      <w:bodyDiv w:val="1"/>
      <w:marLeft w:val="0"/>
      <w:marRight w:val="0"/>
      <w:marTop w:val="0"/>
      <w:marBottom w:val="0"/>
      <w:divBdr>
        <w:top w:val="none" w:sz="0" w:space="0" w:color="auto"/>
        <w:left w:val="none" w:sz="0" w:space="0" w:color="auto"/>
        <w:bottom w:val="none" w:sz="0" w:space="0" w:color="auto"/>
        <w:right w:val="none" w:sz="0" w:space="0" w:color="auto"/>
      </w:divBdr>
      <w:divsChild>
        <w:div w:id="31225978">
          <w:marLeft w:val="0"/>
          <w:marRight w:val="0"/>
          <w:marTop w:val="0"/>
          <w:marBottom w:val="0"/>
          <w:divBdr>
            <w:top w:val="none" w:sz="0" w:space="0" w:color="auto"/>
            <w:left w:val="none" w:sz="0" w:space="0" w:color="auto"/>
            <w:bottom w:val="none" w:sz="0" w:space="0" w:color="auto"/>
            <w:right w:val="none" w:sz="0" w:space="0" w:color="auto"/>
          </w:divBdr>
          <w:divsChild>
            <w:div w:id="19674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838188">
      <w:bodyDiv w:val="1"/>
      <w:marLeft w:val="0"/>
      <w:marRight w:val="0"/>
      <w:marTop w:val="0"/>
      <w:marBottom w:val="0"/>
      <w:divBdr>
        <w:top w:val="none" w:sz="0" w:space="0" w:color="auto"/>
        <w:left w:val="none" w:sz="0" w:space="0" w:color="auto"/>
        <w:bottom w:val="none" w:sz="0" w:space="0" w:color="auto"/>
        <w:right w:val="none" w:sz="0" w:space="0" w:color="auto"/>
      </w:divBdr>
    </w:div>
    <w:div w:id="2085685484">
      <w:bodyDiv w:val="1"/>
      <w:marLeft w:val="0"/>
      <w:marRight w:val="0"/>
      <w:marTop w:val="0"/>
      <w:marBottom w:val="0"/>
      <w:divBdr>
        <w:top w:val="none" w:sz="0" w:space="0" w:color="auto"/>
        <w:left w:val="none" w:sz="0" w:space="0" w:color="auto"/>
        <w:bottom w:val="none" w:sz="0" w:space="0" w:color="auto"/>
        <w:right w:val="none" w:sz="0" w:space="0" w:color="auto"/>
      </w:divBdr>
    </w:div>
    <w:div w:id="2105685995">
      <w:bodyDiv w:val="1"/>
      <w:marLeft w:val="0"/>
      <w:marRight w:val="0"/>
      <w:marTop w:val="0"/>
      <w:marBottom w:val="0"/>
      <w:divBdr>
        <w:top w:val="none" w:sz="0" w:space="0" w:color="auto"/>
        <w:left w:val="none" w:sz="0" w:space="0" w:color="auto"/>
        <w:bottom w:val="none" w:sz="0" w:space="0" w:color="auto"/>
        <w:right w:val="none" w:sz="0" w:space="0" w:color="auto"/>
      </w:divBdr>
    </w:div>
    <w:div w:id="2112238409">
      <w:bodyDiv w:val="1"/>
      <w:marLeft w:val="0"/>
      <w:marRight w:val="0"/>
      <w:marTop w:val="0"/>
      <w:marBottom w:val="0"/>
      <w:divBdr>
        <w:top w:val="none" w:sz="0" w:space="0" w:color="auto"/>
        <w:left w:val="none" w:sz="0" w:space="0" w:color="auto"/>
        <w:bottom w:val="none" w:sz="0" w:space="0" w:color="auto"/>
        <w:right w:val="none" w:sz="0" w:space="0" w:color="auto"/>
      </w:divBdr>
    </w:div>
    <w:div w:id="2114469611">
      <w:bodyDiv w:val="1"/>
      <w:marLeft w:val="0"/>
      <w:marRight w:val="0"/>
      <w:marTop w:val="0"/>
      <w:marBottom w:val="0"/>
      <w:divBdr>
        <w:top w:val="none" w:sz="0" w:space="0" w:color="auto"/>
        <w:left w:val="none" w:sz="0" w:space="0" w:color="auto"/>
        <w:bottom w:val="none" w:sz="0" w:space="0" w:color="auto"/>
        <w:right w:val="none" w:sz="0" w:space="0" w:color="auto"/>
      </w:divBdr>
    </w:div>
    <w:div w:id="2115054623">
      <w:bodyDiv w:val="1"/>
      <w:marLeft w:val="0"/>
      <w:marRight w:val="0"/>
      <w:marTop w:val="0"/>
      <w:marBottom w:val="0"/>
      <w:divBdr>
        <w:top w:val="none" w:sz="0" w:space="0" w:color="auto"/>
        <w:left w:val="none" w:sz="0" w:space="0" w:color="auto"/>
        <w:bottom w:val="none" w:sz="0" w:space="0" w:color="auto"/>
        <w:right w:val="none" w:sz="0" w:space="0" w:color="auto"/>
      </w:divBdr>
    </w:div>
    <w:div w:id="2115519677">
      <w:bodyDiv w:val="1"/>
      <w:marLeft w:val="0"/>
      <w:marRight w:val="0"/>
      <w:marTop w:val="0"/>
      <w:marBottom w:val="0"/>
      <w:divBdr>
        <w:top w:val="none" w:sz="0" w:space="0" w:color="auto"/>
        <w:left w:val="none" w:sz="0" w:space="0" w:color="auto"/>
        <w:bottom w:val="none" w:sz="0" w:space="0" w:color="auto"/>
        <w:right w:val="none" w:sz="0" w:space="0" w:color="auto"/>
      </w:divBdr>
    </w:div>
    <w:div w:id="2139368934">
      <w:bodyDiv w:val="1"/>
      <w:marLeft w:val="0"/>
      <w:marRight w:val="0"/>
      <w:marTop w:val="0"/>
      <w:marBottom w:val="0"/>
      <w:divBdr>
        <w:top w:val="none" w:sz="0" w:space="0" w:color="auto"/>
        <w:left w:val="none" w:sz="0" w:space="0" w:color="auto"/>
        <w:bottom w:val="none" w:sz="0" w:space="0" w:color="auto"/>
        <w:right w:val="none" w:sz="0" w:space="0" w:color="auto"/>
      </w:divBdr>
    </w:div>
    <w:div w:id="2144541982">
      <w:bodyDiv w:val="1"/>
      <w:marLeft w:val="0"/>
      <w:marRight w:val="0"/>
      <w:marTop w:val="0"/>
      <w:marBottom w:val="0"/>
      <w:divBdr>
        <w:top w:val="none" w:sz="0" w:space="0" w:color="auto"/>
        <w:left w:val="none" w:sz="0" w:space="0" w:color="auto"/>
        <w:bottom w:val="none" w:sz="0" w:space="0" w:color="auto"/>
        <w:right w:val="none" w:sz="0" w:space="0" w:color="auto"/>
      </w:divBdr>
      <w:divsChild>
        <w:div w:id="153301879">
          <w:marLeft w:val="0"/>
          <w:marRight w:val="0"/>
          <w:marTop w:val="0"/>
          <w:marBottom w:val="0"/>
          <w:divBdr>
            <w:top w:val="none" w:sz="0" w:space="0" w:color="auto"/>
            <w:left w:val="none" w:sz="0" w:space="0" w:color="auto"/>
            <w:bottom w:val="none" w:sz="0" w:space="0" w:color="auto"/>
            <w:right w:val="none" w:sz="0" w:space="0" w:color="auto"/>
          </w:divBdr>
          <w:divsChild>
            <w:div w:id="190151669">
              <w:marLeft w:val="0"/>
              <w:marRight w:val="0"/>
              <w:marTop w:val="0"/>
              <w:marBottom w:val="0"/>
              <w:divBdr>
                <w:top w:val="none" w:sz="0" w:space="0" w:color="auto"/>
                <w:left w:val="none" w:sz="0" w:space="0" w:color="auto"/>
                <w:bottom w:val="none" w:sz="0" w:space="0" w:color="auto"/>
                <w:right w:val="none" w:sz="0" w:space="0" w:color="auto"/>
              </w:divBdr>
              <w:divsChild>
                <w:div w:id="150327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31" Type="http://schemas.openxmlformats.org/officeDocument/2006/relationships/image" Target="media/image1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glossaryDocument" Target="glossary/document.xml"/><Relationship Id="rId8" Type="http://schemas.openxmlformats.org/officeDocument/2006/relationships/comments" Target="comment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E6676FBA-6021-491A-8F51-55BAA1AFD7F1}"/>
      </w:docPartPr>
      <w:docPartBody>
        <w:p w:rsidR="00F70EC4" w:rsidRDefault="00A73BAE">
          <w:r w:rsidRPr="003675F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w:altName w:val="Calibri"/>
    <w:panose1 w:val="02000503000000020004"/>
    <w:charset w:val="00"/>
    <w:family w:val="auto"/>
    <w:pitch w:val="variable"/>
    <w:sig w:usb0="E00002FF" w:usb1="1200A1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altName w:val="Arial"/>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BAE"/>
    <w:rsid w:val="00246B38"/>
    <w:rsid w:val="00A73BAE"/>
    <w:rsid w:val="00B70E81"/>
    <w:rsid w:val="00F26547"/>
    <w:rsid w:val="00F70E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70EC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c23</b:Tag>
    <b:SourceType>InternetSite</b:SourceType>
    <b:Guid>{043D76EA-3606-4C2C-8EFD-9C00545D340B}</b:Guid>
    <b:Author>
      <b:Author>
        <b:Corporate>Microsoft</b:Corporate>
      </b:Author>
    </b:Author>
    <b:Title>Microsoft</b:Title>
    <b:YearAccessed>2023</b:YearAccessed>
    <b:MonthAccessed>Mai</b:MonthAccessed>
    <b:DayAccessed>24</b:DayAccessed>
    <b:URL>https://learn.microsoft.com/en-us/dotnet/visual-basic/</b:URL>
    <b:RefOrder>1</b:RefOrder>
  </b:Source>
  <b:Source>
    <b:Tag>Win15</b:Tag>
    <b:SourceType>InternetSite</b:SourceType>
    <b:Guid>{5B2FD409-4374-49C4-B589-9DF8859991E3}</b:Guid>
    <b:Title>Codeproject</b:Title>
    <b:Author>
      <b:Author>
        <b:NameList>
          <b:Person>
            <b:Last>Wah</b:Last>
            <b:First>Yang</b:First>
            <b:Middle>Kok</b:Middle>
          </b:Person>
        </b:NameList>
      </b:Author>
    </b:Author>
    <b:YearAccessed>2023</b:YearAccessed>
    <b:MonthAccessed>Juni</b:MonthAccessed>
    <b:DayAccessed>8</b:DayAccessed>
    <b:URL>https://www.codeproject.com/Articles/781792/Fun-with-Sound</b:URL>
    <b:Year>2014</b:Year>
    <b:Month>Juni</b:Month>
    <b:Day>4 </b:Day>
    <b:RefOrder>2</b:RefOrder>
  </b:Source>
  <b:Source>
    <b:Tag>luc23</b:Tag>
    <b:SourceType>InternetSite</b:SourceType>
    <b:Guid>{BE2AEDEC-92CC-49BD-869B-1F99C74DEDA3}</b:Guid>
    <b:Author>
      <b:Author>
        <b:NameList>
          <b:Person>
            <b:Last>lucasratske</b:Last>
          </b:Person>
        </b:NameList>
      </b:Author>
    </b:Author>
    <b:Title>https://github.com/ziyasal/FireSharp</b:Title>
    <b:Year>2023</b:Year>
    <b:Month>Januar</b:Month>
    <b:Day>26</b:Day>
    <b:YearAccessed>2023</b:YearAccessed>
    <b:MonthAccessed>Juni</b:MonthAccessed>
    <b:DayAccessed>8</b:DayAccessed>
    <b:URL>https://github.com/ziyasal/FireSharp</b:URL>
    <b:RefOrder>3</b:RefOrder>
  </b:Source>
  <b:Source>
    <b:Tag>Has20</b:Tag>
    <b:SourceType>InternetSite</b:SourceType>
    <b:Guid>{87BB352E-3F15-4B4A-B7BF-460E7D9B98E7}</b:Guid>
    <b:Title>Youtube</b:Title>
    <b:Year>2020</b:Year>
    <b:Author>
      <b:Author>
        <b:NameList>
          <b:Person>
            <b:Last>Raza</b:Last>
            <b:First>Hassaan</b:First>
          </b:Person>
        </b:NameList>
      </b:Author>
    </b:Author>
    <b:Month>Januar</b:Month>
    <b:Day>9</b:Day>
    <b:YearAccessed>2023</b:YearAccessed>
    <b:MonthAccessed>Juni</b:MonthAccessed>
    <b:DayAccessed>7</b:DayAccessed>
    <b:URL>https://youtu.be/mK2MErhxlO0</b:URL>
    <b:RefOrder>4</b:RefOrder>
  </b:Source>
  <b:Source>
    <b:Tag>Mic231</b:Tag>
    <b:SourceType>InternetSite</b:SourceType>
    <b:Guid>{7C3199BC-298F-4A53-9ECC-3C781BF8E431}</b:Guid>
    <b:Author>
      <b:Author>
        <b:Corporate>Microsoft</b:Corporate>
      </b:Author>
    </b:Author>
    <b:Title>Visualstudio</b:Title>
    <b:YearAccessed>2023</b:YearAccessed>
    <b:MonthAccessed>April</b:MonthAccessed>
    <b:DayAccessed>19</b:DayAccessed>
    <b:URL>https://visualstudio.microsoft.com/</b:URL>
    <b:RefOrder>5</b:RefOrder>
  </b:Source>
  <b:Source>
    <b:Tag>Scr24</b:Tag>
    <b:SourceType>Misc</b:SourceType>
    <b:Guid>{204C7313-7B5D-4F7E-A8CC-D20C4F2DFF89}</b:Guid>
    <b:Title>Screenshot Bosch Ordnerverzeichnis</b:Title>
    <b:Year>2024</b:Year>
    <b:Month>Januar</b:Month>
    <b:CountryRegion>Deutschland</b:CountryRegion>
    <b:RefOrder>6</b:RefOrder>
  </b:Source>
  <b:Source>
    <b:Tag>com24</b:Tag>
    <b:SourceType>ElectronicSource</b:SourceType>
    <b:Guid>{47F1411E-5366-4889-B329-85378CA714D5}</b:Guid>
    <b:Author>
      <b:Author>
        <b:NameList>
          <b:Person>
            <b:Last>comScore</b:Last>
          </b:Person>
        </b:NameList>
      </b:Author>
    </b:Author>
    <b:Title>Ranking der Top 15 beliebtesten Smartphone-Apps in den USA nach Reichweite im Oktober 2023</b:Title>
    <b:Year>2024</b:Year>
    <b:Publisher>Statista</b:Publisher>
    <b:DayAccessed>03.07.2024</b:DayAccessed>
    <b:URL>https://de.statista.com/statistik/daten/studie/238358/umfrage/reichweite-der-beliebtesten-smartphone-apps-in-den-usa/</b:URL>
    <b:RefOrder>7</b:RefOrder>
  </b:Source>
</b:Sources>
</file>

<file path=customXml/itemProps1.xml><?xml version="1.0" encoding="utf-8"?>
<ds:datastoreItem xmlns:ds="http://schemas.openxmlformats.org/officeDocument/2006/customXml" ds:itemID="{F36FCD42-09D6-4BC0-969C-0FA5A2CD1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5029</Words>
  <Characters>31684</Characters>
  <Application>Microsoft Office Word</Application>
  <DocSecurity>0</DocSecurity>
  <Lines>264</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0</CharactersWithSpaces>
  <SharedDoc>false</SharedDoc>
  <HLinks>
    <vt:vector size="168" baseType="variant">
      <vt:variant>
        <vt:i4>1376305</vt:i4>
      </vt:variant>
      <vt:variant>
        <vt:i4>206</vt:i4>
      </vt:variant>
      <vt:variant>
        <vt:i4>0</vt:i4>
      </vt:variant>
      <vt:variant>
        <vt:i4>5</vt:i4>
      </vt:variant>
      <vt:variant>
        <vt:lpwstr/>
      </vt:variant>
      <vt:variant>
        <vt:lpwstr>_Toc160697959</vt:lpwstr>
      </vt:variant>
      <vt:variant>
        <vt:i4>1376305</vt:i4>
      </vt:variant>
      <vt:variant>
        <vt:i4>200</vt:i4>
      </vt:variant>
      <vt:variant>
        <vt:i4>0</vt:i4>
      </vt:variant>
      <vt:variant>
        <vt:i4>5</vt:i4>
      </vt:variant>
      <vt:variant>
        <vt:lpwstr/>
      </vt:variant>
      <vt:variant>
        <vt:lpwstr>_Toc160697958</vt:lpwstr>
      </vt:variant>
      <vt:variant>
        <vt:i4>1376305</vt:i4>
      </vt:variant>
      <vt:variant>
        <vt:i4>194</vt:i4>
      </vt:variant>
      <vt:variant>
        <vt:i4>0</vt:i4>
      </vt:variant>
      <vt:variant>
        <vt:i4>5</vt:i4>
      </vt:variant>
      <vt:variant>
        <vt:lpwstr/>
      </vt:variant>
      <vt:variant>
        <vt:lpwstr>_Toc160697957</vt:lpwstr>
      </vt:variant>
      <vt:variant>
        <vt:i4>1376305</vt:i4>
      </vt:variant>
      <vt:variant>
        <vt:i4>188</vt:i4>
      </vt:variant>
      <vt:variant>
        <vt:i4>0</vt:i4>
      </vt:variant>
      <vt:variant>
        <vt:i4>5</vt:i4>
      </vt:variant>
      <vt:variant>
        <vt:lpwstr/>
      </vt:variant>
      <vt:variant>
        <vt:lpwstr>_Toc160697956</vt:lpwstr>
      </vt:variant>
      <vt:variant>
        <vt:i4>1376305</vt:i4>
      </vt:variant>
      <vt:variant>
        <vt:i4>182</vt:i4>
      </vt:variant>
      <vt:variant>
        <vt:i4>0</vt:i4>
      </vt:variant>
      <vt:variant>
        <vt:i4>5</vt:i4>
      </vt:variant>
      <vt:variant>
        <vt:lpwstr/>
      </vt:variant>
      <vt:variant>
        <vt:lpwstr>_Toc160697955</vt:lpwstr>
      </vt:variant>
      <vt:variant>
        <vt:i4>1376305</vt:i4>
      </vt:variant>
      <vt:variant>
        <vt:i4>176</vt:i4>
      </vt:variant>
      <vt:variant>
        <vt:i4>0</vt:i4>
      </vt:variant>
      <vt:variant>
        <vt:i4>5</vt:i4>
      </vt:variant>
      <vt:variant>
        <vt:lpwstr/>
      </vt:variant>
      <vt:variant>
        <vt:lpwstr>_Toc160697954</vt:lpwstr>
      </vt:variant>
      <vt:variant>
        <vt:i4>1376305</vt:i4>
      </vt:variant>
      <vt:variant>
        <vt:i4>170</vt:i4>
      </vt:variant>
      <vt:variant>
        <vt:i4>0</vt:i4>
      </vt:variant>
      <vt:variant>
        <vt:i4>5</vt:i4>
      </vt:variant>
      <vt:variant>
        <vt:lpwstr/>
      </vt:variant>
      <vt:variant>
        <vt:lpwstr>_Toc160697953</vt:lpwstr>
      </vt:variant>
      <vt:variant>
        <vt:i4>1376305</vt:i4>
      </vt:variant>
      <vt:variant>
        <vt:i4>164</vt:i4>
      </vt:variant>
      <vt:variant>
        <vt:i4>0</vt:i4>
      </vt:variant>
      <vt:variant>
        <vt:i4>5</vt:i4>
      </vt:variant>
      <vt:variant>
        <vt:lpwstr/>
      </vt:variant>
      <vt:variant>
        <vt:lpwstr>_Toc160697952</vt:lpwstr>
      </vt:variant>
      <vt:variant>
        <vt:i4>1376305</vt:i4>
      </vt:variant>
      <vt:variant>
        <vt:i4>158</vt:i4>
      </vt:variant>
      <vt:variant>
        <vt:i4>0</vt:i4>
      </vt:variant>
      <vt:variant>
        <vt:i4>5</vt:i4>
      </vt:variant>
      <vt:variant>
        <vt:lpwstr/>
      </vt:variant>
      <vt:variant>
        <vt:lpwstr>_Toc160697951</vt:lpwstr>
      </vt:variant>
      <vt:variant>
        <vt:i4>2031674</vt:i4>
      </vt:variant>
      <vt:variant>
        <vt:i4>110</vt:i4>
      </vt:variant>
      <vt:variant>
        <vt:i4>0</vt:i4>
      </vt:variant>
      <vt:variant>
        <vt:i4>5</vt:i4>
      </vt:variant>
      <vt:variant>
        <vt:lpwstr/>
      </vt:variant>
      <vt:variant>
        <vt:lpwstr>_Toc160699213</vt:lpwstr>
      </vt:variant>
      <vt:variant>
        <vt:i4>2031674</vt:i4>
      </vt:variant>
      <vt:variant>
        <vt:i4>104</vt:i4>
      </vt:variant>
      <vt:variant>
        <vt:i4>0</vt:i4>
      </vt:variant>
      <vt:variant>
        <vt:i4>5</vt:i4>
      </vt:variant>
      <vt:variant>
        <vt:lpwstr/>
      </vt:variant>
      <vt:variant>
        <vt:lpwstr>_Toc160699212</vt:lpwstr>
      </vt:variant>
      <vt:variant>
        <vt:i4>2031674</vt:i4>
      </vt:variant>
      <vt:variant>
        <vt:i4>98</vt:i4>
      </vt:variant>
      <vt:variant>
        <vt:i4>0</vt:i4>
      </vt:variant>
      <vt:variant>
        <vt:i4>5</vt:i4>
      </vt:variant>
      <vt:variant>
        <vt:lpwstr/>
      </vt:variant>
      <vt:variant>
        <vt:lpwstr>_Toc160699211</vt:lpwstr>
      </vt:variant>
      <vt:variant>
        <vt:i4>2031674</vt:i4>
      </vt:variant>
      <vt:variant>
        <vt:i4>92</vt:i4>
      </vt:variant>
      <vt:variant>
        <vt:i4>0</vt:i4>
      </vt:variant>
      <vt:variant>
        <vt:i4>5</vt:i4>
      </vt:variant>
      <vt:variant>
        <vt:lpwstr/>
      </vt:variant>
      <vt:variant>
        <vt:lpwstr>_Toc160699210</vt:lpwstr>
      </vt:variant>
      <vt:variant>
        <vt:i4>1966138</vt:i4>
      </vt:variant>
      <vt:variant>
        <vt:i4>86</vt:i4>
      </vt:variant>
      <vt:variant>
        <vt:i4>0</vt:i4>
      </vt:variant>
      <vt:variant>
        <vt:i4>5</vt:i4>
      </vt:variant>
      <vt:variant>
        <vt:lpwstr/>
      </vt:variant>
      <vt:variant>
        <vt:lpwstr>_Toc160699209</vt:lpwstr>
      </vt:variant>
      <vt:variant>
        <vt:i4>1966138</vt:i4>
      </vt:variant>
      <vt:variant>
        <vt:i4>80</vt:i4>
      </vt:variant>
      <vt:variant>
        <vt:i4>0</vt:i4>
      </vt:variant>
      <vt:variant>
        <vt:i4>5</vt:i4>
      </vt:variant>
      <vt:variant>
        <vt:lpwstr/>
      </vt:variant>
      <vt:variant>
        <vt:lpwstr>_Toc160699208</vt:lpwstr>
      </vt:variant>
      <vt:variant>
        <vt:i4>1966138</vt:i4>
      </vt:variant>
      <vt:variant>
        <vt:i4>74</vt:i4>
      </vt:variant>
      <vt:variant>
        <vt:i4>0</vt:i4>
      </vt:variant>
      <vt:variant>
        <vt:i4>5</vt:i4>
      </vt:variant>
      <vt:variant>
        <vt:lpwstr/>
      </vt:variant>
      <vt:variant>
        <vt:lpwstr>_Toc160699207</vt:lpwstr>
      </vt:variant>
      <vt:variant>
        <vt:i4>1966138</vt:i4>
      </vt:variant>
      <vt:variant>
        <vt:i4>68</vt:i4>
      </vt:variant>
      <vt:variant>
        <vt:i4>0</vt:i4>
      </vt:variant>
      <vt:variant>
        <vt:i4>5</vt:i4>
      </vt:variant>
      <vt:variant>
        <vt:lpwstr/>
      </vt:variant>
      <vt:variant>
        <vt:lpwstr>_Toc160699206</vt:lpwstr>
      </vt:variant>
      <vt:variant>
        <vt:i4>1966138</vt:i4>
      </vt:variant>
      <vt:variant>
        <vt:i4>62</vt:i4>
      </vt:variant>
      <vt:variant>
        <vt:i4>0</vt:i4>
      </vt:variant>
      <vt:variant>
        <vt:i4>5</vt:i4>
      </vt:variant>
      <vt:variant>
        <vt:lpwstr/>
      </vt:variant>
      <vt:variant>
        <vt:lpwstr>_Toc160699205</vt:lpwstr>
      </vt:variant>
      <vt:variant>
        <vt:i4>1966138</vt:i4>
      </vt:variant>
      <vt:variant>
        <vt:i4>56</vt:i4>
      </vt:variant>
      <vt:variant>
        <vt:i4>0</vt:i4>
      </vt:variant>
      <vt:variant>
        <vt:i4>5</vt:i4>
      </vt:variant>
      <vt:variant>
        <vt:lpwstr/>
      </vt:variant>
      <vt:variant>
        <vt:lpwstr>_Toc160699204</vt:lpwstr>
      </vt:variant>
      <vt:variant>
        <vt:i4>1966138</vt:i4>
      </vt:variant>
      <vt:variant>
        <vt:i4>50</vt:i4>
      </vt:variant>
      <vt:variant>
        <vt:i4>0</vt:i4>
      </vt:variant>
      <vt:variant>
        <vt:i4>5</vt:i4>
      </vt:variant>
      <vt:variant>
        <vt:lpwstr/>
      </vt:variant>
      <vt:variant>
        <vt:lpwstr>_Toc160699203</vt:lpwstr>
      </vt:variant>
      <vt:variant>
        <vt:i4>1966138</vt:i4>
      </vt:variant>
      <vt:variant>
        <vt:i4>44</vt:i4>
      </vt:variant>
      <vt:variant>
        <vt:i4>0</vt:i4>
      </vt:variant>
      <vt:variant>
        <vt:i4>5</vt:i4>
      </vt:variant>
      <vt:variant>
        <vt:lpwstr/>
      </vt:variant>
      <vt:variant>
        <vt:lpwstr>_Toc160699202</vt:lpwstr>
      </vt:variant>
      <vt:variant>
        <vt:i4>1966138</vt:i4>
      </vt:variant>
      <vt:variant>
        <vt:i4>38</vt:i4>
      </vt:variant>
      <vt:variant>
        <vt:i4>0</vt:i4>
      </vt:variant>
      <vt:variant>
        <vt:i4>5</vt:i4>
      </vt:variant>
      <vt:variant>
        <vt:lpwstr/>
      </vt:variant>
      <vt:variant>
        <vt:lpwstr>_Toc160699201</vt:lpwstr>
      </vt:variant>
      <vt:variant>
        <vt:i4>1966138</vt:i4>
      </vt:variant>
      <vt:variant>
        <vt:i4>32</vt:i4>
      </vt:variant>
      <vt:variant>
        <vt:i4>0</vt:i4>
      </vt:variant>
      <vt:variant>
        <vt:i4>5</vt:i4>
      </vt:variant>
      <vt:variant>
        <vt:lpwstr/>
      </vt:variant>
      <vt:variant>
        <vt:lpwstr>_Toc160699200</vt:lpwstr>
      </vt:variant>
      <vt:variant>
        <vt:i4>1507385</vt:i4>
      </vt:variant>
      <vt:variant>
        <vt:i4>26</vt:i4>
      </vt:variant>
      <vt:variant>
        <vt:i4>0</vt:i4>
      </vt:variant>
      <vt:variant>
        <vt:i4>5</vt:i4>
      </vt:variant>
      <vt:variant>
        <vt:lpwstr/>
      </vt:variant>
      <vt:variant>
        <vt:lpwstr>_Toc160699199</vt:lpwstr>
      </vt:variant>
      <vt:variant>
        <vt:i4>1507385</vt:i4>
      </vt:variant>
      <vt:variant>
        <vt:i4>20</vt:i4>
      </vt:variant>
      <vt:variant>
        <vt:i4>0</vt:i4>
      </vt:variant>
      <vt:variant>
        <vt:i4>5</vt:i4>
      </vt:variant>
      <vt:variant>
        <vt:lpwstr/>
      </vt:variant>
      <vt:variant>
        <vt:lpwstr>_Toc160699198</vt:lpwstr>
      </vt:variant>
      <vt:variant>
        <vt:i4>1507385</vt:i4>
      </vt:variant>
      <vt:variant>
        <vt:i4>14</vt:i4>
      </vt:variant>
      <vt:variant>
        <vt:i4>0</vt:i4>
      </vt:variant>
      <vt:variant>
        <vt:i4>5</vt:i4>
      </vt:variant>
      <vt:variant>
        <vt:lpwstr/>
      </vt:variant>
      <vt:variant>
        <vt:lpwstr>_Toc160699197</vt:lpwstr>
      </vt:variant>
      <vt:variant>
        <vt:i4>1507385</vt:i4>
      </vt:variant>
      <vt:variant>
        <vt:i4>8</vt:i4>
      </vt:variant>
      <vt:variant>
        <vt:i4>0</vt:i4>
      </vt:variant>
      <vt:variant>
        <vt:i4>5</vt:i4>
      </vt:variant>
      <vt:variant>
        <vt:lpwstr/>
      </vt:variant>
      <vt:variant>
        <vt:lpwstr>_Toc160699196</vt:lpwstr>
      </vt:variant>
      <vt:variant>
        <vt:i4>1507385</vt:i4>
      </vt:variant>
      <vt:variant>
        <vt:i4>2</vt:i4>
      </vt:variant>
      <vt:variant>
        <vt:i4>0</vt:i4>
      </vt:variant>
      <vt:variant>
        <vt:i4>5</vt:i4>
      </vt:variant>
      <vt:variant>
        <vt:lpwstr/>
      </vt:variant>
      <vt:variant>
        <vt:lpwstr>_Toc1606991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us Maltzan</dc:creator>
  <cp:keywords/>
  <dc:description/>
  <cp:lastModifiedBy>Linus Maltzan</cp:lastModifiedBy>
  <cp:revision>6</cp:revision>
  <cp:lastPrinted>2023-08-18T23:35:00Z</cp:lastPrinted>
  <dcterms:created xsi:type="dcterms:W3CDTF">2024-03-07T11:33:00Z</dcterms:created>
  <dcterms:modified xsi:type="dcterms:W3CDTF">2024-03-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oku_Datenbank_Bosch</vt:lpwstr>
  </property>
  <property fmtid="{D5CDD505-2E9C-101B-9397-08002B2CF9AE}" pid="3" name="CitaviDocumentProperty_0">
    <vt:lpwstr>81add08b-4150-4ebc-9c16-80f37013fc0a</vt:lpwstr>
  </property>
  <property fmtid="{D5CDD505-2E9C-101B-9397-08002B2CF9AE}" pid="4" name="CitaviDocumentProperty_8">
    <vt:lpwstr>C:\Users\SIE5EF\Documents\Citavi 6\Projects\Doku_Datenbank_Bosch\Doku_Datenbank_Bosch.ctv6</vt:lpwstr>
  </property>
  <property fmtid="{D5CDD505-2E9C-101B-9397-08002B2CF9AE}" pid="5" name="CitaviDocumentProperty_1">
    <vt:lpwstr>6.18.0.1</vt:lpwstr>
  </property>
  <property fmtid="{D5CDD505-2E9C-101B-9397-08002B2CF9AE}" pid="6" name="CitaviDocumentProperty_6">
    <vt:lpwstr>True</vt:lpwstr>
  </property>
</Properties>
</file>